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633D4F" w14:textId="5B9D6AA0" w:rsidR="00517D6D" w:rsidRPr="004B0B24" w:rsidRDefault="00846A33">
      <w:r w:rsidRPr="004B0B24">
        <w:rPr>
          <w:b/>
        </w:rPr>
        <w:t xml:space="preserve">Table </w:t>
      </w:r>
      <w:r w:rsidR="00E63049">
        <w:rPr>
          <w:b/>
        </w:rPr>
        <w:t>S</w:t>
      </w:r>
      <w:r w:rsidRPr="004B0B24">
        <w:rPr>
          <w:b/>
        </w:rPr>
        <w:t>1</w:t>
      </w:r>
      <w:r w:rsidRPr="004B0B24">
        <w:t xml:space="preserve"> Primers used in this study </w:t>
      </w:r>
    </w:p>
    <w:tbl>
      <w:tblPr>
        <w:tblW w:w="15168" w:type="dxa"/>
        <w:tblInd w:w="-567" w:type="dxa"/>
        <w:tblLayout w:type="fixed"/>
        <w:tblLook w:val="04A0" w:firstRow="1" w:lastRow="0" w:firstColumn="1" w:lastColumn="0" w:noHBand="0" w:noVBand="1"/>
      </w:tblPr>
      <w:tblGrid>
        <w:gridCol w:w="1560"/>
        <w:gridCol w:w="2409"/>
        <w:gridCol w:w="1701"/>
        <w:gridCol w:w="4962"/>
        <w:gridCol w:w="1701"/>
        <w:gridCol w:w="2835"/>
      </w:tblGrid>
      <w:tr w:rsidR="00846A33" w:rsidRPr="004B0B24" w14:paraId="68F074D1" w14:textId="77777777" w:rsidTr="00FB62EC">
        <w:tc>
          <w:tcPr>
            <w:tcW w:w="1560" w:type="dxa"/>
            <w:tcBorders>
              <w:top w:val="single" w:sz="4" w:space="0" w:color="auto"/>
              <w:bottom w:val="single" w:sz="4" w:space="0" w:color="auto"/>
            </w:tcBorders>
            <w:shd w:val="clear" w:color="auto" w:fill="auto"/>
          </w:tcPr>
          <w:p w14:paraId="0E33B979" w14:textId="77777777" w:rsidR="00846A33" w:rsidRPr="004B0B24" w:rsidRDefault="00846A33" w:rsidP="00670534">
            <w:pPr>
              <w:spacing w:after="0" w:line="360" w:lineRule="auto"/>
              <w:rPr>
                <w:b/>
              </w:rPr>
            </w:pPr>
            <w:r w:rsidRPr="004B0B24">
              <w:rPr>
                <w:b/>
              </w:rPr>
              <w:t>Gene or region amplified</w:t>
            </w:r>
          </w:p>
        </w:tc>
        <w:tc>
          <w:tcPr>
            <w:tcW w:w="2409" w:type="dxa"/>
            <w:tcBorders>
              <w:top w:val="single" w:sz="4" w:space="0" w:color="auto"/>
              <w:bottom w:val="single" w:sz="4" w:space="0" w:color="auto"/>
            </w:tcBorders>
            <w:shd w:val="clear" w:color="auto" w:fill="auto"/>
          </w:tcPr>
          <w:p w14:paraId="715F0C27" w14:textId="77777777" w:rsidR="00846A33" w:rsidRPr="004B0B24" w:rsidRDefault="00846A33" w:rsidP="00670534">
            <w:pPr>
              <w:spacing w:after="0" w:line="360" w:lineRule="auto"/>
              <w:rPr>
                <w:b/>
              </w:rPr>
            </w:pPr>
            <w:r w:rsidRPr="004B0B24">
              <w:rPr>
                <w:b/>
              </w:rPr>
              <w:t>Purpose</w:t>
            </w:r>
          </w:p>
        </w:tc>
        <w:tc>
          <w:tcPr>
            <w:tcW w:w="1701" w:type="dxa"/>
            <w:tcBorders>
              <w:top w:val="single" w:sz="4" w:space="0" w:color="auto"/>
              <w:bottom w:val="single" w:sz="4" w:space="0" w:color="auto"/>
            </w:tcBorders>
            <w:shd w:val="clear" w:color="auto" w:fill="auto"/>
          </w:tcPr>
          <w:p w14:paraId="66623305" w14:textId="77777777" w:rsidR="00846A33" w:rsidRPr="004B0B24" w:rsidRDefault="00846A33" w:rsidP="00670534">
            <w:pPr>
              <w:spacing w:after="0" w:line="360" w:lineRule="auto"/>
              <w:rPr>
                <w:b/>
              </w:rPr>
            </w:pPr>
            <w:r w:rsidRPr="004B0B24">
              <w:rPr>
                <w:b/>
              </w:rPr>
              <w:t>Primer name</w:t>
            </w:r>
          </w:p>
        </w:tc>
        <w:tc>
          <w:tcPr>
            <w:tcW w:w="4962" w:type="dxa"/>
            <w:tcBorders>
              <w:top w:val="single" w:sz="4" w:space="0" w:color="auto"/>
              <w:bottom w:val="single" w:sz="4" w:space="0" w:color="auto"/>
            </w:tcBorders>
            <w:shd w:val="clear" w:color="auto" w:fill="auto"/>
          </w:tcPr>
          <w:p w14:paraId="604C3496" w14:textId="77777777" w:rsidR="00846A33" w:rsidRPr="004B0B24" w:rsidRDefault="00846A33" w:rsidP="00670534">
            <w:pPr>
              <w:spacing w:after="0" w:line="360" w:lineRule="auto"/>
              <w:rPr>
                <w:b/>
              </w:rPr>
            </w:pPr>
            <w:r w:rsidRPr="004B0B24">
              <w:rPr>
                <w:b/>
              </w:rPr>
              <w:t>Sequence (5´ to 3´)</w:t>
            </w:r>
          </w:p>
        </w:tc>
        <w:tc>
          <w:tcPr>
            <w:tcW w:w="1701" w:type="dxa"/>
            <w:tcBorders>
              <w:top w:val="single" w:sz="4" w:space="0" w:color="auto"/>
              <w:bottom w:val="single" w:sz="4" w:space="0" w:color="auto"/>
            </w:tcBorders>
            <w:shd w:val="clear" w:color="auto" w:fill="auto"/>
          </w:tcPr>
          <w:p w14:paraId="536635ED" w14:textId="77777777" w:rsidR="00FB2897" w:rsidRPr="004B0B24" w:rsidRDefault="00846A33" w:rsidP="00670534">
            <w:pPr>
              <w:spacing w:after="0" w:line="360" w:lineRule="auto"/>
              <w:rPr>
                <w:b/>
              </w:rPr>
            </w:pPr>
            <w:r w:rsidRPr="004B0B24">
              <w:rPr>
                <w:b/>
              </w:rPr>
              <w:t xml:space="preserve">Amplicon </w:t>
            </w:r>
          </w:p>
          <w:p w14:paraId="668A3C4D" w14:textId="704648DD" w:rsidR="00846A33" w:rsidRPr="004B0B24" w:rsidRDefault="00846A33" w:rsidP="00670534">
            <w:pPr>
              <w:spacing w:after="0" w:line="360" w:lineRule="auto"/>
              <w:rPr>
                <w:b/>
              </w:rPr>
            </w:pPr>
            <w:r w:rsidRPr="004B0B24">
              <w:rPr>
                <w:b/>
              </w:rPr>
              <w:t>size (</w:t>
            </w:r>
            <w:proofErr w:type="spellStart"/>
            <w:r w:rsidRPr="004B0B24">
              <w:rPr>
                <w:b/>
              </w:rPr>
              <w:t>bp</w:t>
            </w:r>
            <w:proofErr w:type="spellEnd"/>
            <w:r w:rsidRPr="004B0B24">
              <w:rPr>
                <w:b/>
              </w:rPr>
              <w:t>)</w:t>
            </w:r>
          </w:p>
        </w:tc>
        <w:tc>
          <w:tcPr>
            <w:tcW w:w="2835" w:type="dxa"/>
            <w:tcBorders>
              <w:top w:val="single" w:sz="4" w:space="0" w:color="auto"/>
              <w:bottom w:val="single" w:sz="4" w:space="0" w:color="auto"/>
            </w:tcBorders>
            <w:shd w:val="clear" w:color="auto" w:fill="auto"/>
          </w:tcPr>
          <w:p w14:paraId="60383FB2" w14:textId="77777777" w:rsidR="00846A33" w:rsidRPr="004B0B24" w:rsidRDefault="00846A33" w:rsidP="00670534">
            <w:pPr>
              <w:spacing w:after="0" w:line="360" w:lineRule="auto"/>
              <w:rPr>
                <w:b/>
              </w:rPr>
            </w:pPr>
            <w:r w:rsidRPr="004B0B24">
              <w:rPr>
                <w:b/>
              </w:rPr>
              <w:t>Reference</w:t>
            </w:r>
          </w:p>
        </w:tc>
      </w:tr>
      <w:tr w:rsidR="00846A33" w:rsidRPr="004B0B24" w14:paraId="093E88F9" w14:textId="77777777" w:rsidTr="00FB62EC">
        <w:trPr>
          <w:trHeight w:val="1625"/>
        </w:trPr>
        <w:tc>
          <w:tcPr>
            <w:tcW w:w="1560" w:type="dxa"/>
            <w:tcBorders>
              <w:top w:val="single" w:sz="4" w:space="0" w:color="auto"/>
            </w:tcBorders>
            <w:shd w:val="clear" w:color="auto" w:fill="auto"/>
          </w:tcPr>
          <w:p w14:paraId="6BBE5801" w14:textId="77777777" w:rsidR="00846A33" w:rsidRPr="004B0B24" w:rsidRDefault="00846A33" w:rsidP="00670534">
            <w:pPr>
              <w:spacing w:after="0" w:line="360" w:lineRule="auto"/>
              <w:rPr>
                <w:i/>
              </w:rPr>
            </w:pPr>
            <w:r w:rsidRPr="004B0B24">
              <w:rPr>
                <w:i/>
              </w:rPr>
              <w:t>MAT</w:t>
            </w:r>
          </w:p>
        </w:tc>
        <w:tc>
          <w:tcPr>
            <w:tcW w:w="2409" w:type="dxa"/>
            <w:tcBorders>
              <w:top w:val="single" w:sz="4" w:space="0" w:color="auto"/>
            </w:tcBorders>
            <w:shd w:val="clear" w:color="auto" w:fill="auto"/>
          </w:tcPr>
          <w:p w14:paraId="004315A7" w14:textId="0EFCFB8D" w:rsidR="00846A33" w:rsidRPr="004B0B24" w:rsidRDefault="00846A33" w:rsidP="00670534">
            <w:pPr>
              <w:spacing w:after="0" w:line="360" w:lineRule="auto"/>
            </w:pPr>
            <w:r w:rsidRPr="004B0B24">
              <w:t xml:space="preserve">Determining mating type for crosses and molecular marker for determining </w:t>
            </w:r>
            <w:proofErr w:type="spellStart"/>
            <w:r w:rsidR="000B76F0">
              <w:t>oc</w:t>
            </w:r>
            <w:r w:rsidRPr="004B0B24">
              <w:t>tad</w:t>
            </w:r>
            <w:proofErr w:type="spellEnd"/>
            <w:r w:rsidRPr="004B0B24">
              <w:t xml:space="preserve"> pairs</w:t>
            </w:r>
          </w:p>
        </w:tc>
        <w:tc>
          <w:tcPr>
            <w:tcW w:w="1701" w:type="dxa"/>
            <w:tcBorders>
              <w:top w:val="single" w:sz="4" w:space="0" w:color="auto"/>
            </w:tcBorders>
            <w:shd w:val="clear" w:color="auto" w:fill="auto"/>
          </w:tcPr>
          <w:p w14:paraId="28A261BD" w14:textId="77777777" w:rsidR="00846A33" w:rsidRPr="004B0B24" w:rsidRDefault="00846A33" w:rsidP="00670534">
            <w:pPr>
              <w:spacing w:after="0" w:line="360" w:lineRule="auto"/>
            </w:pPr>
            <w:r w:rsidRPr="004B0B24">
              <w:t>MAT1-1</w:t>
            </w:r>
          </w:p>
          <w:p w14:paraId="788C60BB" w14:textId="77777777" w:rsidR="00846A33" w:rsidRPr="004B0B24" w:rsidRDefault="00846A33" w:rsidP="00670534">
            <w:pPr>
              <w:spacing w:after="0" w:line="360" w:lineRule="auto"/>
            </w:pPr>
            <w:r w:rsidRPr="004B0B24">
              <w:t>MAT1-2</w:t>
            </w:r>
          </w:p>
          <w:p w14:paraId="3C67E2B1" w14:textId="77777777" w:rsidR="00846A33" w:rsidRPr="004B0B24" w:rsidRDefault="00846A33" w:rsidP="00670534">
            <w:pPr>
              <w:spacing w:after="0" w:line="360" w:lineRule="auto"/>
            </w:pPr>
            <w:proofErr w:type="spellStart"/>
            <w:r w:rsidRPr="004B0B24">
              <w:t>MATidiom</w:t>
            </w:r>
            <w:proofErr w:type="spellEnd"/>
          </w:p>
        </w:tc>
        <w:tc>
          <w:tcPr>
            <w:tcW w:w="4962" w:type="dxa"/>
            <w:tcBorders>
              <w:top w:val="single" w:sz="4" w:space="0" w:color="auto"/>
            </w:tcBorders>
            <w:shd w:val="clear" w:color="auto" w:fill="auto"/>
          </w:tcPr>
          <w:p w14:paraId="78706468" w14:textId="77777777" w:rsidR="00846A33" w:rsidRPr="004B0B24" w:rsidRDefault="00846A33" w:rsidP="00670534">
            <w:pPr>
              <w:spacing w:after="0" w:line="360" w:lineRule="auto"/>
            </w:pPr>
            <w:r w:rsidRPr="004B0B24">
              <w:rPr>
                <w:lang w:val="en-US"/>
              </w:rPr>
              <w:t>CTCGATGCAATGTACTTGG</w:t>
            </w:r>
          </w:p>
          <w:p w14:paraId="0AC8EE42" w14:textId="77777777" w:rsidR="00846A33" w:rsidRPr="004B0B24" w:rsidRDefault="00846A33" w:rsidP="00670534">
            <w:pPr>
              <w:spacing w:after="0" w:line="360" w:lineRule="auto"/>
            </w:pPr>
            <w:r w:rsidRPr="004B0B24">
              <w:rPr>
                <w:lang w:val="en-US"/>
              </w:rPr>
              <w:t>AGCCGGAGGTGAAGTTGAAGCCG</w:t>
            </w:r>
          </w:p>
          <w:p w14:paraId="596912D9" w14:textId="77777777" w:rsidR="00846A33" w:rsidRPr="004B0B24" w:rsidRDefault="00846A33" w:rsidP="00670534">
            <w:pPr>
              <w:spacing w:after="0" w:line="360" w:lineRule="auto"/>
            </w:pPr>
            <w:r w:rsidRPr="004B0B24">
              <w:rPr>
                <w:lang w:val="en-US"/>
              </w:rPr>
              <w:t>TGGCGAATTAAGGGATTGCTG</w:t>
            </w:r>
          </w:p>
        </w:tc>
        <w:tc>
          <w:tcPr>
            <w:tcW w:w="1701" w:type="dxa"/>
            <w:tcBorders>
              <w:top w:val="single" w:sz="4" w:space="0" w:color="auto"/>
            </w:tcBorders>
            <w:shd w:val="clear" w:color="auto" w:fill="auto"/>
          </w:tcPr>
          <w:p w14:paraId="2F04E381" w14:textId="77777777" w:rsidR="00846A33" w:rsidRPr="004B0B24" w:rsidRDefault="00846A33" w:rsidP="00670534">
            <w:pPr>
              <w:spacing w:after="0" w:line="360" w:lineRule="auto"/>
            </w:pPr>
            <w:r w:rsidRPr="004B0B24">
              <w:t>688 (</w:t>
            </w:r>
            <w:r w:rsidRPr="004B0B24">
              <w:rPr>
                <w:i/>
              </w:rPr>
              <w:t>MAT1-1</w:t>
            </w:r>
            <w:r w:rsidRPr="004B0B24">
              <w:t>)</w:t>
            </w:r>
          </w:p>
          <w:p w14:paraId="69988914" w14:textId="77777777" w:rsidR="00846A33" w:rsidRPr="004B0B24" w:rsidRDefault="00846A33" w:rsidP="00670534">
            <w:pPr>
              <w:spacing w:after="0" w:line="360" w:lineRule="auto"/>
            </w:pPr>
            <w:r w:rsidRPr="004B0B24">
              <w:t>442 (</w:t>
            </w:r>
            <w:r w:rsidRPr="004B0B24">
              <w:rPr>
                <w:i/>
              </w:rPr>
              <w:t>MAT1-2</w:t>
            </w:r>
            <w:r w:rsidRPr="004B0B24">
              <w:t>)</w:t>
            </w:r>
          </w:p>
        </w:tc>
        <w:tc>
          <w:tcPr>
            <w:tcW w:w="2835" w:type="dxa"/>
            <w:tcBorders>
              <w:top w:val="single" w:sz="4" w:space="0" w:color="auto"/>
            </w:tcBorders>
            <w:shd w:val="clear" w:color="auto" w:fill="auto"/>
          </w:tcPr>
          <w:p w14:paraId="1BCFAD78" w14:textId="21E9DBCA" w:rsidR="00846A33" w:rsidRPr="004B0B24" w:rsidRDefault="00724B71" w:rsidP="00670534">
            <w:pPr>
              <w:spacing w:after="0" w:line="360" w:lineRule="auto"/>
            </w:pPr>
            <w:hyperlink w:anchor="_ENREF_1" w:tooltip="Cozijnsen, 2003 #71" w:history="1">
              <w:r w:rsidR="00F860D2" w:rsidRPr="004B0B24">
                <w:fldChar w:fldCharType="begin"/>
              </w:r>
              <w:r w:rsidR="00F860D2" w:rsidRPr="004B0B24">
                <w:instrText xml:space="preserve"> ADDIN EN.CITE &lt;EndNote&gt;&lt;Cite AuthorYear="1"&gt;&lt;Author&gt;Cozijnsen&lt;/Author&gt;&lt;Year&gt;2003&lt;/Year&gt;&lt;RecNum&gt;71&lt;/RecNum&gt;&lt;DisplayText&gt;&lt;style face="smallcaps"&gt;Cozijnsen and Howlett&lt;/style&gt; (2003)&lt;/DisplayText&gt;&lt;record&gt;&lt;rec-number&gt;71&lt;/rec-number&gt;&lt;foreign-keys&gt;&lt;key app="EN" db-id="sprefsvziftx0gexfvg5vaxr0pspvdfa9re9" timestamp="0"&gt;71&lt;/key&gt;&lt;/foreign-keys&gt;&lt;ref-type name="Journal Article"&gt;17&lt;/ref-type&gt;&lt;contributors&gt;&lt;authors&gt;&lt;author&gt;Cozijnsen, A. J.&lt;/author&gt;&lt;author&gt;Howlett, B. J.&lt;/author&gt;&lt;/authors&gt;&lt;/contributors&gt;&lt;auth-address&gt;School of Botany, The University of Melbourne, 3010 Victoria, Australia.&lt;/auth-address&gt;&lt;titles&gt;&lt;title&gt;&lt;style face="normal" font="default" size="100%"&gt;Characterisation of the mating-type locus of the plant pathogenic ascomycete &lt;/style&gt;&lt;style face="italic" font="default" size="100%"&gt;Leptosphaeria maculans&lt;/style&gt;&lt;/title&gt;&lt;secondary-title&gt;Curr Genet&lt;/secondary-title&gt;&lt;/titles&gt;&lt;pages&gt;351-7&lt;/pages&gt;&lt;volume&gt;43&lt;/volume&gt;&lt;number&gt;5&lt;/number&gt;&lt;edition&gt;2003/04/08&lt;/edition&gt;&lt;keywords&gt;&lt;keyword&gt;Amino Acid Sequence&lt;/keyword&gt;&lt;keyword&gt;Ascomycota/*genetics&lt;/keyword&gt;&lt;keyword&gt;Blotting, Northern&lt;/keyword&gt;&lt;keyword&gt;Chromosome Mapping&lt;/keyword&gt;&lt;keyword&gt;Cosmids/genetics&lt;/keyword&gt;&lt;keyword&gt;DNA Primers&lt;/keyword&gt;&lt;keyword&gt;DNA-(Apurinic or Apyrimidinic Site) Lyase/genetics&lt;/keyword&gt;&lt;keyword&gt;*Gene Expression&lt;/keyword&gt;&lt;keyword&gt;Genes, Fungal/*genetics&lt;/keyword&gt;&lt;keyword&gt;*Genes, Mating Type, Fungal&lt;/keyword&gt;&lt;keyword&gt;Molecular Sequence Data&lt;/keyword&gt;&lt;keyword&gt;Sequence Alignment&lt;/keyword&gt;&lt;keyword&gt;Sequence Analysis, DNA&lt;/keyword&gt;&lt;/keywords&gt;&lt;dates&gt;&lt;year&gt;2003&lt;/year&gt;&lt;pub-dates&gt;&lt;date&gt;Aug&lt;/date&gt;&lt;/pub-dates&gt;&lt;/dates&gt;&lt;isbn&gt;0172-8083 (Print)&amp;#xD;0172-8083 (Linking)&lt;/isbn&gt;&lt;accession-num&gt;12679880&lt;/accession-num&gt;&lt;work-type&gt;Comparative Study&amp;#xD;Research Support, Non-U.S. Gov&amp;apos;t&lt;/work-type&gt;&lt;urls&gt;&lt;related-urls&gt;&lt;url&gt;http://www.ncbi.nlm.nih.gov/entrez/query.fcgi?cmd=Retrieve&amp;amp;db=PubMed&amp;amp;dopt=Citation&amp;amp;list_uids=12679880&lt;/url&gt;&lt;/related-urls&gt;&lt;/urls&gt;&lt;electronic-resource-num&gt;10.1007/s00294-003-0391-6&lt;/electronic-resource-num&gt;&lt;language&gt;eng&lt;/language&gt;&lt;/record&gt;&lt;/Cite&gt;&lt;/EndNote&gt;</w:instrText>
              </w:r>
              <w:r w:rsidR="00F860D2" w:rsidRPr="004B0B24">
                <w:fldChar w:fldCharType="separate"/>
              </w:r>
              <w:r w:rsidR="00F860D2" w:rsidRPr="004B0B24">
                <w:rPr>
                  <w:smallCaps/>
                  <w:noProof/>
                </w:rPr>
                <w:t>Cozijnsen and Howlett</w:t>
              </w:r>
              <w:r w:rsidR="00F860D2" w:rsidRPr="004B0B24">
                <w:rPr>
                  <w:noProof/>
                </w:rPr>
                <w:t xml:space="preserve"> (2003)</w:t>
              </w:r>
              <w:r w:rsidR="00F860D2" w:rsidRPr="004B0B24">
                <w:fldChar w:fldCharType="end"/>
              </w:r>
            </w:hyperlink>
          </w:p>
        </w:tc>
      </w:tr>
      <w:tr w:rsidR="00846A33" w:rsidRPr="004B0B24" w14:paraId="69050B2B" w14:textId="77777777" w:rsidTr="00FB62EC">
        <w:trPr>
          <w:trHeight w:val="1028"/>
        </w:trPr>
        <w:tc>
          <w:tcPr>
            <w:tcW w:w="1560" w:type="dxa"/>
            <w:shd w:val="clear" w:color="auto" w:fill="auto"/>
          </w:tcPr>
          <w:p w14:paraId="3F196AA9" w14:textId="77777777" w:rsidR="00846A33" w:rsidRPr="004B0B24" w:rsidRDefault="00846A33" w:rsidP="00670534">
            <w:pPr>
              <w:spacing w:after="0" w:line="360" w:lineRule="auto"/>
              <w:rPr>
                <w:i/>
              </w:rPr>
            </w:pPr>
            <w:r w:rsidRPr="004B0B24">
              <w:rPr>
                <w:i/>
              </w:rPr>
              <w:t>AvrLm1</w:t>
            </w:r>
          </w:p>
        </w:tc>
        <w:tc>
          <w:tcPr>
            <w:tcW w:w="2409" w:type="dxa"/>
            <w:shd w:val="clear" w:color="auto" w:fill="auto"/>
          </w:tcPr>
          <w:p w14:paraId="4D1DA3B2" w14:textId="3738A4AD" w:rsidR="00846A33" w:rsidRPr="004B0B24" w:rsidRDefault="00846A33" w:rsidP="00670534">
            <w:pPr>
              <w:spacing w:after="0" w:line="360" w:lineRule="auto"/>
            </w:pPr>
            <w:r w:rsidRPr="004B0B24">
              <w:t xml:space="preserve">Molecular marker for determining </w:t>
            </w:r>
            <w:proofErr w:type="spellStart"/>
            <w:r w:rsidR="000B76F0">
              <w:t>oct</w:t>
            </w:r>
            <w:r w:rsidRPr="004B0B24">
              <w:t>ad</w:t>
            </w:r>
            <w:proofErr w:type="spellEnd"/>
            <w:r w:rsidRPr="004B0B24">
              <w:t xml:space="preserve"> pairs</w:t>
            </w:r>
          </w:p>
        </w:tc>
        <w:tc>
          <w:tcPr>
            <w:tcW w:w="1701" w:type="dxa"/>
            <w:shd w:val="clear" w:color="auto" w:fill="auto"/>
          </w:tcPr>
          <w:p w14:paraId="051DB664" w14:textId="77777777" w:rsidR="00846A33" w:rsidRPr="004B0B24" w:rsidRDefault="00846A33" w:rsidP="00670534">
            <w:pPr>
              <w:spacing w:after="0" w:line="360" w:lineRule="auto"/>
            </w:pPr>
            <w:r w:rsidRPr="004B0B24">
              <w:t>AvrLm1-F</w:t>
            </w:r>
          </w:p>
          <w:p w14:paraId="5FEABBD2" w14:textId="77777777" w:rsidR="00846A33" w:rsidRPr="004B0B24" w:rsidRDefault="00846A33" w:rsidP="00670534">
            <w:pPr>
              <w:spacing w:after="0" w:line="360" w:lineRule="auto"/>
            </w:pPr>
            <w:r w:rsidRPr="004B0B24">
              <w:t>AvrLm1-R</w:t>
            </w:r>
          </w:p>
        </w:tc>
        <w:tc>
          <w:tcPr>
            <w:tcW w:w="4962" w:type="dxa"/>
            <w:shd w:val="clear" w:color="auto" w:fill="auto"/>
          </w:tcPr>
          <w:p w14:paraId="4B34488C" w14:textId="77777777" w:rsidR="00846A33" w:rsidRPr="004B0B24" w:rsidRDefault="00846A33" w:rsidP="00670534">
            <w:pPr>
              <w:spacing w:after="0" w:line="360" w:lineRule="auto"/>
            </w:pPr>
            <w:r w:rsidRPr="004B0B24">
              <w:t>AATCCATTCCTCACCTCGTG</w:t>
            </w:r>
          </w:p>
          <w:p w14:paraId="2FCFF3DC" w14:textId="77777777" w:rsidR="00846A33" w:rsidRPr="004B0B24" w:rsidRDefault="00846A33" w:rsidP="00670534">
            <w:pPr>
              <w:spacing w:after="0" w:line="360" w:lineRule="auto"/>
            </w:pPr>
            <w:r w:rsidRPr="004B0B24">
              <w:t>GCACCAGAGGCAAAGACTTC</w:t>
            </w:r>
          </w:p>
        </w:tc>
        <w:tc>
          <w:tcPr>
            <w:tcW w:w="1701" w:type="dxa"/>
            <w:shd w:val="clear" w:color="auto" w:fill="auto"/>
          </w:tcPr>
          <w:p w14:paraId="57CAFFF5" w14:textId="77777777" w:rsidR="00846A33" w:rsidRPr="004B0B24" w:rsidRDefault="00846A33" w:rsidP="00670534">
            <w:pPr>
              <w:spacing w:after="0" w:line="360" w:lineRule="auto"/>
            </w:pPr>
            <w:r w:rsidRPr="004B0B24">
              <w:t>1124</w:t>
            </w:r>
          </w:p>
        </w:tc>
        <w:tc>
          <w:tcPr>
            <w:tcW w:w="2835" w:type="dxa"/>
            <w:shd w:val="clear" w:color="auto" w:fill="auto"/>
          </w:tcPr>
          <w:p w14:paraId="21CA4D52" w14:textId="3F6E228F" w:rsidR="00846A33" w:rsidRPr="004B0B24" w:rsidRDefault="00724B71" w:rsidP="00670534">
            <w:pPr>
              <w:spacing w:after="0" w:line="360" w:lineRule="auto"/>
            </w:pPr>
            <w:hyperlink w:anchor="_ENREF_3" w:tooltip="Gout, 2006 #62" w:history="1">
              <w:r w:rsidR="00F860D2" w:rsidRPr="004B0B24">
                <w:fldChar w:fldCharType="begin">
                  <w:fldData xml:space="preserve">PEVuZE5vdGU+PENpdGUgQXV0aG9yWWVhcj0iMSI+PEF1dGhvcj5Hb3V0PC9BdXRob3I+PFllYXI+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</w:fldData>
                </w:fldChar>
              </w:r>
              <w:r w:rsidR="00F860D2" w:rsidRPr="004B0B24">
                <w:instrText xml:space="preserve"> ADDIN EN.CITE </w:instrText>
              </w:r>
              <w:r w:rsidR="00F860D2" w:rsidRPr="004B0B24">
                <w:fldChar w:fldCharType="begin">
                  <w:fldData xml:space="preserve">PEVuZE5vdGU+PENpdGUgQXV0aG9yWWVhcj0iMSI+PEF1dGhvcj5Hb3V0PC9BdXRob3I+PFllYXI+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</w:fldData>
                </w:fldChar>
              </w:r>
              <w:r w:rsidR="00F860D2" w:rsidRPr="004B0B24">
                <w:instrText xml:space="preserve"> ADDIN EN.CITE.DATA </w:instrText>
              </w:r>
              <w:r w:rsidR="00F860D2" w:rsidRPr="004B0B24">
                <w:fldChar w:fldCharType="end"/>
              </w:r>
              <w:r w:rsidR="00F860D2" w:rsidRPr="004B0B24">
                <w:fldChar w:fldCharType="separate"/>
              </w:r>
              <w:r w:rsidR="00F860D2" w:rsidRPr="004B0B24">
                <w:rPr>
                  <w:smallCaps/>
                  <w:noProof/>
                </w:rPr>
                <w:t>Gout</w:t>
              </w:r>
              <w:r w:rsidR="00F860D2" w:rsidRPr="004B0B24">
                <w:rPr>
                  <w:i/>
                  <w:noProof/>
                </w:rPr>
                <w:t xml:space="preserve"> et al.</w:t>
              </w:r>
              <w:r w:rsidR="00F860D2" w:rsidRPr="004B0B24">
                <w:rPr>
                  <w:noProof/>
                </w:rPr>
                <w:t xml:space="preserve"> (2006)</w:t>
              </w:r>
              <w:r w:rsidR="00F860D2" w:rsidRPr="004B0B24">
                <w:fldChar w:fldCharType="end"/>
              </w:r>
            </w:hyperlink>
          </w:p>
        </w:tc>
      </w:tr>
      <w:tr w:rsidR="00846A33" w:rsidRPr="004B0B24" w14:paraId="133212C3" w14:textId="77777777" w:rsidTr="00FB62EC">
        <w:trPr>
          <w:trHeight w:val="1028"/>
        </w:trPr>
        <w:tc>
          <w:tcPr>
            <w:tcW w:w="1560" w:type="dxa"/>
            <w:shd w:val="clear" w:color="auto" w:fill="auto"/>
          </w:tcPr>
          <w:p w14:paraId="018A5C4C" w14:textId="77777777" w:rsidR="00846A33" w:rsidRPr="004B0B24" w:rsidRDefault="00846A33" w:rsidP="00670534">
            <w:pPr>
              <w:spacing w:after="0" w:line="360" w:lineRule="auto"/>
              <w:rPr>
                <w:i/>
              </w:rPr>
            </w:pPr>
            <w:r w:rsidRPr="004B0B24">
              <w:rPr>
                <w:i/>
              </w:rPr>
              <w:t>AvrLm4</w:t>
            </w:r>
          </w:p>
        </w:tc>
        <w:tc>
          <w:tcPr>
            <w:tcW w:w="2409" w:type="dxa"/>
            <w:shd w:val="clear" w:color="auto" w:fill="auto"/>
          </w:tcPr>
          <w:p w14:paraId="340383C3" w14:textId="409E5596" w:rsidR="00846A33" w:rsidRPr="004B0B24" w:rsidRDefault="00846A33" w:rsidP="00670534">
            <w:pPr>
              <w:spacing w:after="0" w:line="360" w:lineRule="auto"/>
            </w:pPr>
            <w:r w:rsidRPr="004B0B24">
              <w:t xml:space="preserve">Molecular marker for determining </w:t>
            </w:r>
            <w:proofErr w:type="spellStart"/>
            <w:r w:rsidR="000B76F0">
              <w:t>oc</w:t>
            </w:r>
            <w:r w:rsidRPr="004B0B24">
              <w:t>tad</w:t>
            </w:r>
            <w:proofErr w:type="spellEnd"/>
            <w:r w:rsidRPr="004B0B24">
              <w:t xml:space="preserve"> pairs</w:t>
            </w:r>
          </w:p>
        </w:tc>
        <w:tc>
          <w:tcPr>
            <w:tcW w:w="1701" w:type="dxa"/>
            <w:shd w:val="clear" w:color="auto" w:fill="auto"/>
          </w:tcPr>
          <w:p w14:paraId="05E29381" w14:textId="77777777" w:rsidR="00846A33" w:rsidRPr="004B0B24" w:rsidRDefault="00846A33" w:rsidP="00670534">
            <w:pPr>
              <w:spacing w:after="0" w:line="360" w:lineRule="auto"/>
            </w:pPr>
            <w:r w:rsidRPr="004B0B24">
              <w:t>AvrLm4F</w:t>
            </w:r>
          </w:p>
          <w:p w14:paraId="60417BAA" w14:textId="77777777" w:rsidR="00846A33" w:rsidRPr="004B0B24" w:rsidRDefault="00846A33" w:rsidP="00670534">
            <w:pPr>
              <w:spacing w:after="0" w:line="360" w:lineRule="auto"/>
            </w:pPr>
            <w:r w:rsidRPr="004B0B24">
              <w:t>AvrLm4R</w:t>
            </w:r>
          </w:p>
        </w:tc>
        <w:tc>
          <w:tcPr>
            <w:tcW w:w="4962" w:type="dxa"/>
            <w:shd w:val="clear" w:color="auto" w:fill="auto"/>
          </w:tcPr>
          <w:p w14:paraId="4B320901" w14:textId="77777777" w:rsidR="00846A33" w:rsidRPr="004B0B24" w:rsidRDefault="00846A33" w:rsidP="00670534">
            <w:pPr>
              <w:spacing w:after="0" w:line="360" w:lineRule="auto"/>
            </w:pPr>
            <w:r w:rsidRPr="004B0B24">
              <w:rPr>
                <w:lang w:eastAsia="en-AU"/>
              </w:rPr>
              <w:t>AGAAGGGTAAGGGGCAAGTC</w:t>
            </w:r>
          </w:p>
          <w:p w14:paraId="59903E3C" w14:textId="77777777" w:rsidR="00846A33" w:rsidRPr="004B0B24" w:rsidRDefault="00846A33" w:rsidP="00670534">
            <w:pPr>
              <w:spacing w:after="0" w:line="360" w:lineRule="auto"/>
            </w:pPr>
            <w:r w:rsidRPr="004B0B24">
              <w:rPr>
                <w:lang w:eastAsia="en-AU"/>
              </w:rPr>
              <w:t>GAAGAACCCTGCTAGATAGGTAAGC</w:t>
            </w:r>
          </w:p>
        </w:tc>
        <w:tc>
          <w:tcPr>
            <w:tcW w:w="1701" w:type="dxa"/>
            <w:shd w:val="clear" w:color="auto" w:fill="auto"/>
          </w:tcPr>
          <w:p w14:paraId="0DB05998" w14:textId="77777777" w:rsidR="00846A33" w:rsidRPr="004B0B24" w:rsidRDefault="00846A33" w:rsidP="00670534">
            <w:pPr>
              <w:spacing w:after="0" w:line="360" w:lineRule="auto"/>
            </w:pPr>
            <w:r w:rsidRPr="004B0B24">
              <w:t>1127</w:t>
            </w:r>
          </w:p>
        </w:tc>
        <w:tc>
          <w:tcPr>
            <w:tcW w:w="2835" w:type="dxa"/>
            <w:shd w:val="clear" w:color="auto" w:fill="auto"/>
          </w:tcPr>
          <w:p w14:paraId="4169CEDF" w14:textId="1F3F98D9" w:rsidR="00846A33" w:rsidRPr="004B0B24" w:rsidRDefault="00724B71" w:rsidP="00670534">
            <w:pPr>
              <w:spacing w:after="0" w:line="360" w:lineRule="auto"/>
            </w:pPr>
            <w:hyperlink w:anchor="_ENREF_7" w:tooltip="Van de Wouw, 2012 #393" w:history="1">
              <w:r w:rsidR="00F860D2" w:rsidRPr="004B0B24">
                <w:fldChar w:fldCharType="begin"/>
              </w:r>
              <w:r w:rsidR="00F860D2" w:rsidRPr="004B0B24">
                <w:instrText xml:space="preserve"> ADDIN EN.CITE &lt;EndNote&gt;&lt;Cite AuthorYear="1"&gt;&lt;Author&gt;Van de Wouw&lt;/Author&gt;&lt;Year&gt;2012&lt;/Year&gt;&lt;RecNum&gt;393&lt;/RecNum&gt;&lt;DisplayText&gt;&lt;style face="smallcaps"&gt;Van de Wouw and Howlett&lt;/style&gt; (2012)&lt;/DisplayText&gt;&lt;record&gt;&lt;rec-number&gt;393&lt;/rec-number&gt;&lt;foreign-keys&gt;&lt;key app="EN" db-id="sprefsvziftx0gexfvg5vaxr0pspvdfa9re9" timestamp="1376372803"&gt;393&lt;/key&gt;&lt;/foreign-keys&gt;&lt;ref-type name="Journal Article"&gt;17&lt;/ref-type&gt;&lt;contributors&gt;&lt;authors&gt;&lt;author&gt;Van de Wouw, A.P.&lt;/author&gt;&lt;author&gt;Howlett, B.J.&lt;/author&gt;&lt;/authors&gt;&lt;/contributors&gt;&lt;titles&gt;&lt;title&gt;&lt;style face="normal" font="default" size="100%"&gt;Estimating frequencies of virulent isolates in field populations of a plant pathogenic fungus, &lt;/style&gt;&lt;style face="italic" font="default" size="100%"&gt;Leptosphaeria maculans&lt;/style&gt;&lt;style face="normal" font="default" size="100%"&gt;, using high-throughput pyrosequencing&lt;/style&gt;&lt;/title&gt;&lt;secondary-title&gt;Journal of Applied Microbiology&lt;/secondary-title&gt;&lt;/titles&gt;&lt;periodical&gt;&lt;full-title&gt;Journal of Applied Microbiology&lt;/full-title&gt;&lt;/periodical&gt;&lt;pages&gt;1145-1153&lt;/pages&gt;&lt;volume&gt;113&lt;/volume&gt;&lt;dates&gt;&lt;year&gt;2012&lt;/year&gt;&lt;/dates&gt;&lt;urls&gt;&lt;/urls&gt;&lt;/record&gt;&lt;/Cite&gt;&lt;/EndNote&gt;</w:instrText>
              </w:r>
              <w:r w:rsidR="00F860D2" w:rsidRPr="004B0B24">
                <w:fldChar w:fldCharType="separate"/>
              </w:r>
              <w:r w:rsidR="00F860D2" w:rsidRPr="004B0B24">
                <w:rPr>
                  <w:smallCaps/>
                  <w:noProof/>
                </w:rPr>
                <w:t>Van de Wouw and Howlett</w:t>
              </w:r>
              <w:r w:rsidR="00F860D2" w:rsidRPr="004B0B24">
                <w:rPr>
                  <w:noProof/>
                </w:rPr>
                <w:t xml:space="preserve"> (2012)</w:t>
              </w:r>
              <w:r w:rsidR="00F860D2" w:rsidRPr="004B0B24">
                <w:fldChar w:fldCharType="end"/>
              </w:r>
            </w:hyperlink>
          </w:p>
        </w:tc>
      </w:tr>
      <w:tr w:rsidR="0026004B" w:rsidRPr="004B0B24" w14:paraId="18112114" w14:textId="77777777" w:rsidTr="00FB62EC">
        <w:trPr>
          <w:trHeight w:val="1028"/>
        </w:trPr>
        <w:tc>
          <w:tcPr>
            <w:tcW w:w="1560" w:type="dxa"/>
            <w:shd w:val="clear" w:color="auto" w:fill="auto"/>
          </w:tcPr>
          <w:p w14:paraId="1C7A501E" w14:textId="5C2BFF02" w:rsidR="0026004B" w:rsidRPr="004B0B24" w:rsidRDefault="0026004B" w:rsidP="0026004B">
            <w:pPr>
              <w:spacing w:after="0" w:line="360" w:lineRule="auto"/>
              <w:rPr>
                <w:i/>
              </w:rPr>
            </w:pPr>
            <w:r>
              <w:rPr>
                <w:i/>
              </w:rPr>
              <w:t>AvrLm6</w:t>
            </w:r>
          </w:p>
        </w:tc>
        <w:tc>
          <w:tcPr>
            <w:tcW w:w="2409" w:type="dxa"/>
            <w:shd w:val="clear" w:color="auto" w:fill="auto"/>
          </w:tcPr>
          <w:p w14:paraId="1B605E40" w14:textId="40C68450" w:rsidR="0026004B" w:rsidRPr="004B0B24" w:rsidRDefault="0026004B" w:rsidP="0026004B">
            <w:pPr>
              <w:spacing w:after="0" w:line="360" w:lineRule="auto"/>
            </w:pPr>
            <w:r w:rsidRPr="004B0B24">
              <w:t xml:space="preserve">Molecular marker for determining </w:t>
            </w:r>
            <w:proofErr w:type="spellStart"/>
            <w:r>
              <w:t>oct</w:t>
            </w:r>
            <w:r w:rsidRPr="004B0B24">
              <w:t>ad</w:t>
            </w:r>
            <w:proofErr w:type="spellEnd"/>
            <w:r w:rsidRPr="004B0B24">
              <w:t xml:space="preserve"> pairs</w:t>
            </w:r>
          </w:p>
        </w:tc>
        <w:tc>
          <w:tcPr>
            <w:tcW w:w="1701" w:type="dxa"/>
            <w:shd w:val="clear" w:color="auto" w:fill="auto"/>
          </w:tcPr>
          <w:p w14:paraId="373A036A" w14:textId="77777777" w:rsidR="0026004B" w:rsidRDefault="0026004B" w:rsidP="0026004B">
            <w:pPr>
              <w:spacing w:after="0" w:line="360" w:lineRule="auto"/>
            </w:pPr>
            <w:r>
              <w:t>AvrLm6F</w:t>
            </w:r>
          </w:p>
          <w:p w14:paraId="5B0C7E70" w14:textId="5612084B" w:rsidR="0026004B" w:rsidRPr="004B0B24" w:rsidRDefault="0026004B" w:rsidP="0026004B">
            <w:pPr>
              <w:spacing w:after="0" w:line="360" w:lineRule="auto"/>
            </w:pPr>
            <w:r>
              <w:t>AvrLm6R</w:t>
            </w:r>
          </w:p>
        </w:tc>
        <w:tc>
          <w:tcPr>
            <w:tcW w:w="4962" w:type="dxa"/>
            <w:shd w:val="clear" w:color="auto" w:fill="auto"/>
          </w:tcPr>
          <w:p w14:paraId="3D164E44" w14:textId="77777777" w:rsidR="0026004B" w:rsidRDefault="00FB62EC" w:rsidP="0026004B">
            <w:pPr>
              <w:spacing w:after="0" w:line="360" w:lineRule="auto"/>
            </w:pPr>
            <w:r w:rsidRPr="002F04B2">
              <w:t>TCAATTTGTCTGTTCAAGTTATGGA</w:t>
            </w:r>
          </w:p>
          <w:p w14:paraId="095B6994" w14:textId="1BC55767" w:rsidR="00FB62EC" w:rsidRPr="004B0B24" w:rsidRDefault="00FB62EC" w:rsidP="0026004B">
            <w:pPr>
              <w:spacing w:after="0" w:line="360" w:lineRule="auto"/>
              <w:rPr>
                <w:lang w:eastAsia="en-AU"/>
              </w:rPr>
            </w:pPr>
            <w:r w:rsidRPr="002F04B2">
              <w:t>CCAGTTTTGAACCGTAGAGGTAGCA</w:t>
            </w:r>
          </w:p>
        </w:tc>
        <w:tc>
          <w:tcPr>
            <w:tcW w:w="1701" w:type="dxa"/>
            <w:shd w:val="clear" w:color="auto" w:fill="auto"/>
          </w:tcPr>
          <w:p w14:paraId="12EE12E8" w14:textId="01B5504D" w:rsidR="0026004B" w:rsidRPr="004B0B24" w:rsidRDefault="00FB62EC" w:rsidP="0026004B">
            <w:pPr>
              <w:spacing w:after="0" w:line="360" w:lineRule="auto"/>
            </w:pPr>
            <w:r>
              <w:t>751</w:t>
            </w:r>
          </w:p>
        </w:tc>
        <w:tc>
          <w:tcPr>
            <w:tcW w:w="2835" w:type="dxa"/>
            <w:shd w:val="clear" w:color="auto" w:fill="auto"/>
          </w:tcPr>
          <w:p w14:paraId="52581457" w14:textId="366F60F2" w:rsidR="0026004B" w:rsidRDefault="00FB62EC" w:rsidP="0026004B">
            <w:pPr>
              <w:spacing w:after="0" w:line="360" w:lineRule="auto"/>
            </w:pPr>
            <w:r>
              <w:fldChar w:fldCharType="begin">
                <w:fldData xml:space="preserve">PEVuZE5vdGU+PENpdGUgQXV0aG9yWWVhcj0iMSI+PEF1dGhvcj5WYW4gZGUgV291dzwvQXV0aG9y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</w:fldData>
              </w:fldChar>
            </w:r>
            <w:r>
              <w:instrText xml:space="preserve"> ADDIN EN.CITE </w:instrText>
            </w:r>
            <w:r>
              <w:fldChar w:fldCharType="begin">
                <w:fldData xml:space="preserve">PEVuZE5vdGU+PENpdGUgQXV0aG9yWWVhcj0iMSI+PEF1dGhvcj5WYW4gZGUgV291dzwvQXV0aG9y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</w:fldData>
              </w:fldChar>
            </w:r>
            <w:r>
              <w:instrText xml:space="preserve"> ADDIN EN.CITE.DATA </w:instrText>
            </w:r>
            <w:r>
              <w:fldChar w:fldCharType="end"/>
            </w:r>
            <w:r>
              <w:fldChar w:fldCharType="separate"/>
            </w:r>
            <w:hyperlink w:anchor="_ENREF_2" w:tooltip="Fudal, 2007 #61" w:history="1">
              <w:r w:rsidR="00F860D2" w:rsidRPr="00FB62EC">
                <w:rPr>
                  <w:smallCaps/>
                  <w:noProof/>
                </w:rPr>
                <w:t>Fudal</w:t>
              </w:r>
              <w:r w:rsidR="00F860D2" w:rsidRPr="00FB62EC">
                <w:rPr>
                  <w:i/>
                  <w:noProof/>
                </w:rPr>
                <w:t xml:space="preserve"> et al.</w:t>
              </w:r>
              <w:r w:rsidR="00F860D2">
                <w:rPr>
                  <w:noProof/>
                </w:rPr>
                <w:t xml:space="preserve"> (2007)</w:t>
              </w:r>
            </w:hyperlink>
            <w:r>
              <w:rPr>
                <w:noProof/>
              </w:rPr>
              <w:t xml:space="preserve">; </w:t>
            </w:r>
            <w:hyperlink w:anchor="_ENREF_5" w:tooltip="Van de Wouw, 2010 #170" w:history="1">
              <w:r w:rsidR="00F860D2" w:rsidRPr="00FB62EC">
                <w:rPr>
                  <w:smallCaps/>
                  <w:noProof/>
                </w:rPr>
                <w:t>Van de Wouw</w:t>
              </w:r>
              <w:r w:rsidR="00F860D2" w:rsidRPr="00FB62EC">
                <w:rPr>
                  <w:i/>
                  <w:noProof/>
                </w:rPr>
                <w:t xml:space="preserve"> et al.</w:t>
              </w:r>
              <w:r w:rsidR="00F860D2">
                <w:rPr>
                  <w:noProof/>
                </w:rPr>
                <w:t xml:space="preserve"> (2010)</w:t>
              </w:r>
            </w:hyperlink>
            <w:r>
              <w:fldChar w:fldCharType="end"/>
            </w:r>
          </w:p>
        </w:tc>
      </w:tr>
      <w:tr w:rsidR="0026004B" w:rsidRPr="004B0B24" w14:paraId="4C30530D" w14:textId="77777777" w:rsidTr="00FB62EC">
        <w:trPr>
          <w:trHeight w:val="1028"/>
        </w:trPr>
        <w:tc>
          <w:tcPr>
            <w:tcW w:w="1560" w:type="dxa"/>
            <w:shd w:val="clear" w:color="auto" w:fill="auto"/>
          </w:tcPr>
          <w:p w14:paraId="48BF12F5" w14:textId="5EFA62D2" w:rsidR="0026004B" w:rsidRPr="004B0B24" w:rsidRDefault="0026004B" w:rsidP="0026004B">
            <w:pPr>
              <w:spacing w:after="0" w:line="360" w:lineRule="auto"/>
              <w:rPr>
                <w:i/>
              </w:rPr>
            </w:pPr>
            <w:r>
              <w:rPr>
                <w:i/>
              </w:rPr>
              <w:t>AvrLm5</w:t>
            </w:r>
          </w:p>
        </w:tc>
        <w:tc>
          <w:tcPr>
            <w:tcW w:w="2409" w:type="dxa"/>
            <w:shd w:val="clear" w:color="auto" w:fill="auto"/>
          </w:tcPr>
          <w:p w14:paraId="65471AB1" w14:textId="1CD4D6CC" w:rsidR="0026004B" w:rsidRPr="004B0B24" w:rsidRDefault="0026004B" w:rsidP="0026004B">
            <w:pPr>
              <w:spacing w:after="0" w:line="360" w:lineRule="auto"/>
            </w:pPr>
            <w:r w:rsidRPr="004B0B24">
              <w:t xml:space="preserve">Molecular marker for determining </w:t>
            </w:r>
            <w:proofErr w:type="spellStart"/>
            <w:r>
              <w:t>oct</w:t>
            </w:r>
            <w:r w:rsidRPr="004B0B24">
              <w:t>ad</w:t>
            </w:r>
            <w:proofErr w:type="spellEnd"/>
            <w:r w:rsidRPr="004B0B24">
              <w:t xml:space="preserve"> pairs</w:t>
            </w:r>
          </w:p>
        </w:tc>
        <w:tc>
          <w:tcPr>
            <w:tcW w:w="1701" w:type="dxa"/>
            <w:shd w:val="clear" w:color="auto" w:fill="auto"/>
          </w:tcPr>
          <w:p w14:paraId="025D4881" w14:textId="0DC4622D" w:rsidR="0026004B" w:rsidRDefault="0026004B" w:rsidP="0026004B">
            <w:pPr>
              <w:spacing w:after="0" w:line="360" w:lineRule="auto"/>
            </w:pPr>
            <w:r>
              <w:t>AvrLmJ1F</w:t>
            </w:r>
          </w:p>
          <w:p w14:paraId="73D7E265" w14:textId="0B633931" w:rsidR="0026004B" w:rsidRPr="004B0B24" w:rsidRDefault="0026004B" w:rsidP="0026004B">
            <w:pPr>
              <w:spacing w:after="0" w:line="360" w:lineRule="auto"/>
            </w:pPr>
            <w:r>
              <w:t>AvrLmJ1R</w:t>
            </w:r>
          </w:p>
        </w:tc>
        <w:tc>
          <w:tcPr>
            <w:tcW w:w="4962" w:type="dxa"/>
            <w:shd w:val="clear" w:color="auto" w:fill="auto"/>
          </w:tcPr>
          <w:p w14:paraId="32DF1DFD" w14:textId="77777777" w:rsidR="0026004B" w:rsidRDefault="00FB62EC" w:rsidP="0026004B">
            <w:pPr>
              <w:spacing w:after="0" w:line="360" w:lineRule="auto"/>
              <w:rPr>
                <w:rFonts w:cs="Times New Roman"/>
              </w:rPr>
            </w:pPr>
            <w:r w:rsidRPr="002F04B2">
              <w:rPr>
                <w:rFonts w:cs="Times New Roman"/>
              </w:rPr>
              <w:t>ACAACCACTCTTCTTCACAGT</w:t>
            </w:r>
          </w:p>
          <w:p w14:paraId="3C1544B0" w14:textId="348E4C13" w:rsidR="00FB62EC" w:rsidRPr="004B0B24" w:rsidRDefault="00FB62EC" w:rsidP="0026004B">
            <w:pPr>
              <w:spacing w:after="0" w:line="360" w:lineRule="auto"/>
              <w:rPr>
                <w:lang w:eastAsia="en-AU"/>
              </w:rPr>
            </w:pPr>
            <w:r w:rsidRPr="002F04B2">
              <w:rPr>
                <w:rFonts w:cs="Times New Roman"/>
              </w:rPr>
              <w:t>TGGTTTGGGTAAAGTTGTCCT</w:t>
            </w:r>
          </w:p>
        </w:tc>
        <w:tc>
          <w:tcPr>
            <w:tcW w:w="1701" w:type="dxa"/>
            <w:shd w:val="clear" w:color="auto" w:fill="auto"/>
          </w:tcPr>
          <w:p w14:paraId="16F8E17E" w14:textId="23D63FE3" w:rsidR="0026004B" w:rsidRPr="004B0B24" w:rsidRDefault="00FB62EC" w:rsidP="0026004B">
            <w:pPr>
              <w:spacing w:after="0" w:line="360" w:lineRule="auto"/>
            </w:pPr>
            <w:r>
              <w:t xml:space="preserve">479 </w:t>
            </w:r>
          </w:p>
        </w:tc>
        <w:tc>
          <w:tcPr>
            <w:tcW w:w="2835" w:type="dxa"/>
            <w:shd w:val="clear" w:color="auto" w:fill="auto"/>
          </w:tcPr>
          <w:p w14:paraId="64EF522C" w14:textId="223AEAFC" w:rsidR="0026004B" w:rsidRDefault="00724B71" w:rsidP="0026004B">
            <w:pPr>
              <w:spacing w:after="0" w:line="360" w:lineRule="auto"/>
            </w:pPr>
            <w:hyperlink w:anchor="_ENREF_8" w:tooltip="Van de Wouw, 2017 #929" w:history="1">
              <w:r w:rsidR="00F860D2">
                <w:fldChar w:fldCharType="begin"/>
              </w:r>
              <w:r w:rsidR="00F860D2">
                <w:instrText xml:space="preserve"> ADDIN EN.CITE &lt;EndNote&gt;&lt;Cite AuthorYear="1"&gt;&lt;Author&gt;Van de Wouw&lt;/Author&gt;&lt;Year&gt;2017&lt;/Year&gt;&lt;RecNum&gt;929&lt;/RecNum&gt;&lt;DisplayText&gt;&lt;style face="smallcaps"&gt;Van de Wouw&lt;/style&gt;&lt;style face="italic"&gt; et al.&lt;/style&gt; (2017)&lt;/DisplayText&gt;&lt;record&gt;&lt;rec-number&gt;929&lt;/rec-number&gt;&lt;foreign-keys&gt;&lt;key app="EN" db-id="sprefsvziftx0gexfvg5vaxr0pspvdfa9re9" timestamp="1489622844"&gt;929&lt;/key&gt;&lt;/foreign-keys&gt;&lt;ref-type name="Journal Article"&gt;17&lt;/ref-type&gt;&lt;contributors&gt;&lt;authors&gt;&lt;author&gt;Van de Wouw, A.P.&lt;/author&gt;&lt;author&gt;Howlett, B. J.&lt;/author&gt;&lt;author&gt;Idnurm, A.&lt;/author&gt;&lt;/authors&gt;&lt;/contributors&gt;&lt;titles&gt;&lt;title&gt;&lt;style face="normal" font="default" size="100%"&gt;Changes in allele frequencies of avirulence genes in the blackleg fungus, &lt;/style&gt;&lt;style face="italic" font="default" size="100%"&gt;Leptosphaeria maculans&lt;/style&gt;&lt;style face="normal" font="default" size="100%"&gt;, over two decades in Australia&lt;/style&gt;&lt;/title&gt;&lt;secondary-title&gt;Crop and Pasture Science&lt;/secondary-title&gt;&lt;/titles&gt;&lt;periodical&gt;&lt;full-title&gt;Crop and Pasture Science&lt;/full-title&gt;&lt;/periodical&gt;&lt;volume&gt;In Press&lt;/volume&gt;&lt;dates&gt;&lt;year&gt;2017&lt;/year&gt;&lt;/dates&gt;&lt;urls&gt;&lt;/urls&gt;&lt;/record&gt;&lt;/Cite&gt;&lt;/EndNote&gt;</w:instrText>
              </w:r>
              <w:r w:rsidR="00F860D2">
                <w:fldChar w:fldCharType="separate"/>
              </w:r>
              <w:r w:rsidR="00F860D2" w:rsidRPr="00FB62EC">
                <w:rPr>
                  <w:smallCaps/>
                  <w:noProof/>
                </w:rPr>
                <w:t>Van de Wouw</w:t>
              </w:r>
              <w:r w:rsidR="00F860D2" w:rsidRPr="00FB62EC">
                <w:rPr>
                  <w:i/>
                  <w:noProof/>
                </w:rPr>
                <w:t xml:space="preserve"> et al.</w:t>
              </w:r>
              <w:r w:rsidR="00F860D2">
                <w:rPr>
                  <w:noProof/>
                </w:rPr>
                <w:t xml:space="preserve"> (2017)</w:t>
              </w:r>
              <w:r w:rsidR="00F860D2">
                <w:fldChar w:fldCharType="end"/>
              </w:r>
            </w:hyperlink>
          </w:p>
        </w:tc>
      </w:tr>
      <w:tr w:rsidR="0026004B" w:rsidRPr="004B0B24" w14:paraId="043CE1D9" w14:textId="77777777" w:rsidTr="00FB62EC">
        <w:tc>
          <w:tcPr>
            <w:tcW w:w="1560" w:type="dxa"/>
            <w:shd w:val="clear" w:color="auto" w:fill="auto"/>
          </w:tcPr>
          <w:p w14:paraId="03067CD7" w14:textId="77777777" w:rsidR="0026004B" w:rsidRPr="004B0B24" w:rsidRDefault="0026004B" w:rsidP="0026004B">
            <w:pPr>
              <w:spacing w:after="0" w:line="360" w:lineRule="auto"/>
              <w:rPr>
                <w:i/>
              </w:rPr>
            </w:pPr>
            <w:r w:rsidRPr="004B0B24">
              <w:rPr>
                <w:i/>
              </w:rPr>
              <w:t>NPS10</w:t>
            </w:r>
          </w:p>
        </w:tc>
        <w:tc>
          <w:tcPr>
            <w:tcW w:w="2409" w:type="dxa"/>
            <w:vMerge w:val="restart"/>
            <w:shd w:val="clear" w:color="auto" w:fill="auto"/>
          </w:tcPr>
          <w:p w14:paraId="2AEFE7D9" w14:textId="064022E7" w:rsidR="0026004B" w:rsidRPr="004B0B24" w:rsidRDefault="0026004B" w:rsidP="0026004B">
            <w:pPr>
              <w:spacing w:after="0" w:line="360" w:lineRule="auto"/>
            </w:pPr>
            <w:r w:rsidRPr="004B0B24">
              <w:t xml:space="preserve">Amplification of </w:t>
            </w:r>
            <w:r w:rsidRPr="004B0B24">
              <w:rPr>
                <w:i/>
              </w:rPr>
              <w:t>NPS10</w:t>
            </w:r>
            <w:r w:rsidRPr="004B0B24">
              <w:t xml:space="preserve"> for </w:t>
            </w:r>
            <w:r>
              <w:t xml:space="preserve">generation of </w:t>
            </w:r>
            <w:r w:rsidRPr="004B0B24">
              <w:t>hairpin construct</w:t>
            </w:r>
          </w:p>
        </w:tc>
        <w:tc>
          <w:tcPr>
            <w:tcW w:w="1701" w:type="dxa"/>
            <w:shd w:val="clear" w:color="auto" w:fill="auto"/>
          </w:tcPr>
          <w:p w14:paraId="509E3BF6" w14:textId="77777777" w:rsidR="0026004B" w:rsidRPr="004B0B24" w:rsidRDefault="0026004B" w:rsidP="0026004B">
            <w:pPr>
              <w:spacing w:after="0" w:line="360" w:lineRule="auto"/>
            </w:pPr>
            <w:r w:rsidRPr="004B0B24">
              <w:t>NPS10RNAiF</w:t>
            </w:r>
          </w:p>
        </w:tc>
        <w:tc>
          <w:tcPr>
            <w:tcW w:w="4962" w:type="dxa"/>
            <w:shd w:val="clear" w:color="auto" w:fill="auto"/>
          </w:tcPr>
          <w:p w14:paraId="616F2BD3" w14:textId="77777777" w:rsidR="0026004B" w:rsidRPr="004B0B24" w:rsidRDefault="0026004B" w:rsidP="0026004B">
            <w:pPr>
              <w:spacing w:after="0" w:line="360" w:lineRule="auto"/>
            </w:pPr>
            <w:r w:rsidRPr="004B0B24">
              <w:t>GGGGACAAGTTTGTACAAAAAAGCAGGCTGCTGACCTCGAATTGCACCAT</w:t>
            </w:r>
          </w:p>
        </w:tc>
        <w:tc>
          <w:tcPr>
            <w:tcW w:w="1701" w:type="dxa"/>
            <w:shd w:val="clear" w:color="auto" w:fill="auto"/>
          </w:tcPr>
          <w:p w14:paraId="00F1273B" w14:textId="77777777" w:rsidR="0026004B" w:rsidRPr="004B0B24" w:rsidRDefault="0026004B" w:rsidP="0026004B">
            <w:pPr>
              <w:spacing w:after="0" w:line="360" w:lineRule="auto"/>
            </w:pPr>
            <w:r w:rsidRPr="004B0B24">
              <w:t>620</w:t>
            </w:r>
          </w:p>
        </w:tc>
        <w:tc>
          <w:tcPr>
            <w:tcW w:w="2835" w:type="dxa"/>
            <w:shd w:val="clear" w:color="auto" w:fill="auto"/>
          </w:tcPr>
          <w:p w14:paraId="3E7AB34A" w14:textId="77777777" w:rsidR="0026004B" w:rsidRPr="004B0B24" w:rsidRDefault="0026004B" w:rsidP="0026004B">
            <w:pPr>
              <w:spacing w:after="0" w:line="360" w:lineRule="auto"/>
            </w:pPr>
            <w:r w:rsidRPr="004B0B24">
              <w:t>This study</w:t>
            </w:r>
          </w:p>
        </w:tc>
      </w:tr>
      <w:tr w:rsidR="0026004B" w:rsidRPr="004B0B24" w14:paraId="726830AA" w14:textId="77777777" w:rsidTr="00FB62EC">
        <w:tc>
          <w:tcPr>
            <w:tcW w:w="1560" w:type="dxa"/>
            <w:shd w:val="clear" w:color="auto" w:fill="auto"/>
          </w:tcPr>
          <w:p w14:paraId="2EB0F71C" w14:textId="77777777" w:rsidR="0026004B" w:rsidRPr="004B0B24" w:rsidRDefault="0026004B" w:rsidP="0026004B">
            <w:pPr>
              <w:spacing w:after="0" w:line="360" w:lineRule="auto"/>
              <w:rPr>
                <w:i/>
              </w:rPr>
            </w:pPr>
          </w:p>
        </w:tc>
        <w:tc>
          <w:tcPr>
            <w:tcW w:w="2409" w:type="dxa"/>
            <w:vMerge/>
            <w:shd w:val="clear" w:color="auto" w:fill="auto"/>
          </w:tcPr>
          <w:p w14:paraId="5604A644" w14:textId="77777777" w:rsidR="0026004B" w:rsidRPr="004B0B24" w:rsidRDefault="0026004B" w:rsidP="0026004B">
            <w:pPr>
              <w:spacing w:after="0" w:line="360" w:lineRule="auto"/>
            </w:pPr>
          </w:p>
        </w:tc>
        <w:tc>
          <w:tcPr>
            <w:tcW w:w="1701" w:type="dxa"/>
            <w:shd w:val="clear" w:color="auto" w:fill="auto"/>
          </w:tcPr>
          <w:p w14:paraId="0B6B6848" w14:textId="77777777" w:rsidR="0026004B" w:rsidRPr="004B0B24" w:rsidRDefault="0026004B" w:rsidP="0026004B">
            <w:pPr>
              <w:spacing w:after="0" w:line="360" w:lineRule="auto"/>
              <w:rPr>
                <w:rFonts w:cs="Times New Roman"/>
              </w:rPr>
            </w:pPr>
            <w:r w:rsidRPr="004B0B24">
              <w:rPr>
                <w:rFonts w:cs="Times New Roman"/>
              </w:rPr>
              <w:t>NPS10RNAiR</w:t>
            </w:r>
          </w:p>
        </w:tc>
        <w:tc>
          <w:tcPr>
            <w:tcW w:w="4962" w:type="dxa"/>
            <w:shd w:val="clear" w:color="auto" w:fill="auto"/>
          </w:tcPr>
          <w:p w14:paraId="328C4303" w14:textId="77777777" w:rsidR="0026004B" w:rsidRPr="004B0B24" w:rsidRDefault="0026004B" w:rsidP="0026004B">
            <w:pPr>
              <w:spacing w:after="0" w:line="360" w:lineRule="auto"/>
              <w:rPr>
                <w:rFonts w:cs="Times New Roman"/>
              </w:rPr>
            </w:pPr>
            <w:r w:rsidRPr="004B0B24">
              <w:rPr>
                <w:rFonts w:cs="Times New Roman"/>
              </w:rPr>
              <w:t>GGGGACCACTTTGTACAAGAAAGCTGGGTTTAGCTATAACCCGCCAGAGCGTA</w:t>
            </w:r>
          </w:p>
        </w:tc>
        <w:tc>
          <w:tcPr>
            <w:tcW w:w="1701" w:type="dxa"/>
            <w:shd w:val="clear" w:color="auto" w:fill="auto"/>
          </w:tcPr>
          <w:p w14:paraId="49F38E0D" w14:textId="77777777" w:rsidR="0026004B" w:rsidRPr="004B0B24" w:rsidRDefault="0026004B" w:rsidP="0026004B">
            <w:pPr>
              <w:spacing w:after="0" w:line="360" w:lineRule="auto"/>
            </w:pPr>
          </w:p>
        </w:tc>
        <w:tc>
          <w:tcPr>
            <w:tcW w:w="2835" w:type="dxa"/>
            <w:shd w:val="clear" w:color="auto" w:fill="auto"/>
          </w:tcPr>
          <w:p w14:paraId="1F9D58E6" w14:textId="77777777" w:rsidR="0026004B" w:rsidRPr="004B0B24" w:rsidRDefault="0026004B" w:rsidP="0026004B">
            <w:pPr>
              <w:spacing w:after="0" w:line="360" w:lineRule="auto"/>
            </w:pPr>
          </w:p>
        </w:tc>
      </w:tr>
      <w:tr w:rsidR="0026004B" w:rsidRPr="004B0B24" w14:paraId="1A6A7CAD" w14:textId="77777777" w:rsidTr="00FB62EC">
        <w:trPr>
          <w:trHeight w:val="1033"/>
        </w:trPr>
        <w:tc>
          <w:tcPr>
            <w:tcW w:w="1560" w:type="dxa"/>
            <w:shd w:val="clear" w:color="auto" w:fill="auto"/>
          </w:tcPr>
          <w:p w14:paraId="05DB883D" w14:textId="77777777" w:rsidR="0026004B" w:rsidRPr="004B0B24" w:rsidRDefault="0026004B" w:rsidP="0026004B">
            <w:pPr>
              <w:spacing w:after="0" w:line="360" w:lineRule="auto"/>
              <w:rPr>
                <w:i/>
              </w:rPr>
            </w:pPr>
            <w:r w:rsidRPr="004B0B24">
              <w:rPr>
                <w:i/>
              </w:rPr>
              <w:t xml:space="preserve">AvrLm1 </w:t>
            </w:r>
          </w:p>
        </w:tc>
        <w:tc>
          <w:tcPr>
            <w:tcW w:w="2409" w:type="dxa"/>
            <w:shd w:val="clear" w:color="auto" w:fill="auto"/>
          </w:tcPr>
          <w:p w14:paraId="52064B53" w14:textId="77777777" w:rsidR="0026004B" w:rsidRPr="004B0B24" w:rsidRDefault="0026004B" w:rsidP="0026004B">
            <w:pPr>
              <w:spacing w:after="0" w:line="360" w:lineRule="auto"/>
            </w:pPr>
            <w:r w:rsidRPr="004B0B24">
              <w:t xml:space="preserve">Amplification of </w:t>
            </w:r>
            <w:r w:rsidRPr="004B0B24">
              <w:rPr>
                <w:i/>
              </w:rPr>
              <w:t>AvrLm1</w:t>
            </w:r>
            <w:r w:rsidRPr="004B0B24">
              <w:t xml:space="preserve"> gene region for cloning</w:t>
            </w:r>
          </w:p>
        </w:tc>
        <w:tc>
          <w:tcPr>
            <w:tcW w:w="1701" w:type="dxa"/>
            <w:shd w:val="clear" w:color="auto" w:fill="auto"/>
          </w:tcPr>
          <w:p w14:paraId="56848DB6" w14:textId="77777777" w:rsidR="0026004B" w:rsidRPr="004B0B24" w:rsidRDefault="0026004B" w:rsidP="0026004B">
            <w:pPr>
              <w:spacing w:after="0" w:line="360" w:lineRule="auto"/>
            </w:pPr>
            <w:r w:rsidRPr="004B0B24">
              <w:t>A1CloningF</w:t>
            </w:r>
          </w:p>
          <w:p w14:paraId="363D61CC" w14:textId="77777777" w:rsidR="0026004B" w:rsidRPr="004B0B24" w:rsidRDefault="0026004B" w:rsidP="0026004B">
            <w:pPr>
              <w:spacing w:after="0" w:line="360" w:lineRule="auto"/>
            </w:pPr>
            <w:r w:rsidRPr="004B0B24">
              <w:t>A1CloningR</w:t>
            </w:r>
          </w:p>
        </w:tc>
        <w:tc>
          <w:tcPr>
            <w:tcW w:w="4962" w:type="dxa"/>
            <w:shd w:val="clear" w:color="auto" w:fill="auto"/>
          </w:tcPr>
          <w:p w14:paraId="6BDDB16A" w14:textId="77777777" w:rsidR="0026004B" w:rsidRPr="004B0B24" w:rsidRDefault="0026004B" w:rsidP="0026004B">
            <w:pPr>
              <w:spacing w:after="0" w:line="360" w:lineRule="auto"/>
            </w:pPr>
            <w:r w:rsidRPr="004B0B24">
              <w:t>GCTAGGTACCGCATAGACCTTAGGCTTGG</w:t>
            </w:r>
          </w:p>
          <w:p w14:paraId="32EC1556" w14:textId="77777777" w:rsidR="0026004B" w:rsidRPr="004B0B24" w:rsidRDefault="0026004B" w:rsidP="0026004B">
            <w:pPr>
              <w:spacing w:after="0" w:line="360" w:lineRule="auto"/>
            </w:pPr>
            <w:r w:rsidRPr="004B0B24">
              <w:t>GCTAGATATCTTACAAAAGAGAGGCGTAAGGA</w:t>
            </w:r>
          </w:p>
        </w:tc>
        <w:tc>
          <w:tcPr>
            <w:tcW w:w="1701" w:type="dxa"/>
            <w:shd w:val="clear" w:color="auto" w:fill="auto"/>
          </w:tcPr>
          <w:p w14:paraId="25FB5863" w14:textId="77777777" w:rsidR="0026004B" w:rsidRPr="004B0B24" w:rsidRDefault="0026004B" w:rsidP="0026004B">
            <w:pPr>
              <w:spacing w:after="0" w:line="360" w:lineRule="auto"/>
            </w:pPr>
            <w:r w:rsidRPr="004B0B24">
              <w:t>1805</w:t>
            </w:r>
          </w:p>
        </w:tc>
        <w:tc>
          <w:tcPr>
            <w:tcW w:w="2835" w:type="dxa"/>
            <w:shd w:val="clear" w:color="auto" w:fill="auto"/>
          </w:tcPr>
          <w:p w14:paraId="367AA721" w14:textId="7930DD25" w:rsidR="0026004B" w:rsidRPr="004B0B24" w:rsidRDefault="00724B71" w:rsidP="0026004B">
            <w:pPr>
              <w:spacing w:after="0" w:line="360" w:lineRule="auto"/>
            </w:pPr>
            <w:hyperlink w:anchor="_ENREF_9" w:tooltip="Van de Wouw, 2014 #441" w:history="1">
              <w:r w:rsidR="00F860D2" w:rsidRPr="004B0B24">
                <w:fldChar w:fldCharType="begin"/>
              </w:r>
              <w:r w:rsidR="00F860D2" w:rsidRPr="004B0B24">
                <w:instrText xml:space="preserve"> ADDIN EN.CITE &lt;EndNote&gt;&lt;Cite AuthorYear="1"&gt;&lt;Author&gt;Van de Wouw&lt;/Author&gt;&lt;Year&gt;2014&lt;/Year&gt;&lt;RecNum&gt;441&lt;/RecNum&gt;&lt;DisplayText&gt;&lt;style face="smallcaps"&gt;Van de Wouw&lt;/style&gt;&lt;style face="italic"&gt; et al.&lt;/style&gt; (2014b)&lt;/DisplayText&gt;&lt;record&gt;&lt;rec-number&gt;441&lt;/rec-number&gt;&lt;foreign-keys&gt;&lt;key app="EN" db-id="sprefsvziftx0gexfvg5vaxr0pspvdfa9re9" timestamp="1402280718"&gt;441&lt;/key&gt;&lt;/foreign-keys&gt;&lt;ref-type name="Journal Article"&gt;17&lt;/ref-type&gt;&lt;contributors&gt;&lt;authors&gt;&lt;author&gt;Van de Wouw, A.P.&lt;/author&gt;&lt;author&gt;Marcroft, S.J.&lt;/author&gt;&lt;author&gt;Ware, A.&lt;/author&gt;&lt;author&gt;Lindbeck, K.&lt;/author&gt;&lt;author&gt;Khangura, R.&lt;/author&gt;&lt;author&gt;Howlett, B.J.&lt;/author&gt;&lt;/authors&gt;&lt;/contributors&gt;&lt;titles&gt;&lt;title&gt;&lt;style face="normal" font="default" size="100%"&gt;Breakdown of resistance to the fungal disease, blackleg, is averted in commercial canola (&lt;/style&gt;&lt;style face="italic" font="default" size="100%"&gt;Brassica napus&lt;/style&gt;&lt;style face="normal" font="default" size="100%"&gt;) crops in Australia.&lt;/style&gt;&lt;/title&gt;&lt;secondary-title&gt;Field Crops Research&lt;/secondary-title&gt;&lt;/titles&gt;&lt;periodical&gt;&lt;full-title&gt;Field Crops Research&lt;/full-title&gt;&lt;/periodical&gt;&lt;pages&gt;144-151&lt;/pages&gt;&lt;volume&gt;166&lt;/volume&gt;&lt;dates&gt;&lt;year&gt;2014&lt;/year&gt;&lt;/dates&gt;&lt;urls&gt;&lt;/urls&gt;&lt;/record&gt;&lt;/Cite&gt;&lt;/EndNote&gt;</w:instrText>
              </w:r>
              <w:r w:rsidR="00F860D2" w:rsidRPr="004B0B24">
                <w:fldChar w:fldCharType="separate"/>
              </w:r>
              <w:r w:rsidR="00F860D2" w:rsidRPr="004B0B24">
                <w:rPr>
                  <w:smallCaps/>
                  <w:noProof/>
                </w:rPr>
                <w:t>Van de Wouw</w:t>
              </w:r>
              <w:r w:rsidR="00F860D2" w:rsidRPr="004B0B24">
                <w:rPr>
                  <w:i/>
                  <w:noProof/>
                </w:rPr>
                <w:t xml:space="preserve"> et al.</w:t>
              </w:r>
              <w:r w:rsidR="00F860D2" w:rsidRPr="004B0B24">
                <w:rPr>
                  <w:noProof/>
                </w:rPr>
                <w:t xml:space="preserve"> (2014b)</w:t>
              </w:r>
              <w:r w:rsidR="00F860D2" w:rsidRPr="004B0B24">
                <w:fldChar w:fldCharType="end"/>
              </w:r>
            </w:hyperlink>
          </w:p>
        </w:tc>
      </w:tr>
      <w:tr w:rsidR="0026004B" w:rsidRPr="004B0B24" w14:paraId="6DFE21B4" w14:textId="77777777" w:rsidTr="00FB62EC">
        <w:trPr>
          <w:trHeight w:val="416"/>
        </w:trPr>
        <w:tc>
          <w:tcPr>
            <w:tcW w:w="1560" w:type="dxa"/>
            <w:vMerge w:val="restart"/>
            <w:shd w:val="clear" w:color="auto" w:fill="auto"/>
          </w:tcPr>
          <w:p w14:paraId="5F830F5C" w14:textId="2D8FD36B" w:rsidR="0026004B" w:rsidRPr="004B0B24" w:rsidRDefault="0026004B" w:rsidP="0026004B">
            <w:pPr>
              <w:spacing w:after="0" w:line="360" w:lineRule="auto"/>
              <w:rPr>
                <w:i/>
              </w:rPr>
            </w:pPr>
            <w:r w:rsidRPr="004B0B24">
              <w:rPr>
                <w:i/>
              </w:rPr>
              <w:t>AvrLm4</w:t>
            </w:r>
          </w:p>
        </w:tc>
        <w:tc>
          <w:tcPr>
            <w:tcW w:w="2409" w:type="dxa"/>
            <w:vMerge w:val="restart"/>
            <w:shd w:val="clear" w:color="auto" w:fill="auto"/>
          </w:tcPr>
          <w:p w14:paraId="41F11E6E" w14:textId="3354F774" w:rsidR="0026004B" w:rsidRPr="004B0B24" w:rsidRDefault="0026004B" w:rsidP="0026004B">
            <w:pPr>
              <w:spacing w:after="0" w:line="360" w:lineRule="auto"/>
            </w:pPr>
            <w:r w:rsidRPr="004B0B24">
              <w:t xml:space="preserve">Amplification of </w:t>
            </w:r>
            <w:r w:rsidRPr="004B0B24">
              <w:rPr>
                <w:i/>
              </w:rPr>
              <w:t>AvrLm4</w:t>
            </w:r>
            <w:r w:rsidRPr="004B0B24">
              <w:t xml:space="preserve"> gene region for cloning</w:t>
            </w:r>
          </w:p>
        </w:tc>
        <w:tc>
          <w:tcPr>
            <w:tcW w:w="1701" w:type="dxa"/>
            <w:shd w:val="clear" w:color="auto" w:fill="auto"/>
          </w:tcPr>
          <w:p w14:paraId="5A292BEA" w14:textId="1BA2FEDC" w:rsidR="0026004B" w:rsidRPr="004B0B24" w:rsidRDefault="0026004B" w:rsidP="0026004B">
            <w:pPr>
              <w:spacing w:after="0" w:line="360" w:lineRule="auto"/>
            </w:pPr>
            <w:r w:rsidRPr="004B0B24">
              <w:t>A4CloningF</w:t>
            </w:r>
          </w:p>
        </w:tc>
        <w:tc>
          <w:tcPr>
            <w:tcW w:w="4962" w:type="dxa"/>
            <w:shd w:val="clear" w:color="auto" w:fill="auto"/>
          </w:tcPr>
          <w:p w14:paraId="7886948F" w14:textId="5EDB8AD9" w:rsidR="0026004B" w:rsidRPr="004B0B24" w:rsidRDefault="0026004B" w:rsidP="0026004B">
            <w:pPr>
              <w:autoSpaceDE w:val="0"/>
              <w:autoSpaceDN w:val="0"/>
              <w:adjustRightInd w:val="0"/>
              <w:spacing w:after="0" w:line="360" w:lineRule="auto"/>
              <w:rPr>
                <w:color w:val="131413"/>
                <w:lang w:eastAsia="en-AU"/>
              </w:rPr>
            </w:pPr>
            <w:r w:rsidRPr="004B0B24">
              <w:rPr>
                <w:color w:val="131413"/>
                <w:lang w:eastAsia="en-AU"/>
              </w:rPr>
              <w:t>GCTAGGTACCAGTCCTATAAATCCAAGCGCTATCT</w:t>
            </w:r>
          </w:p>
        </w:tc>
        <w:tc>
          <w:tcPr>
            <w:tcW w:w="1701" w:type="dxa"/>
            <w:vMerge w:val="restart"/>
            <w:shd w:val="clear" w:color="auto" w:fill="auto"/>
          </w:tcPr>
          <w:p w14:paraId="5DFE2902" w14:textId="21DA4307" w:rsidR="0026004B" w:rsidRPr="004B0B24" w:rsidRDefault="0026004B" w:rsidP="0026004B">
            <w:pPr>
              <w:spacing w:after="0" w:line="360" w:lineRule="auto"/>
            </w:pPr>
            <w:r w:rsidRPr="004B0B24">
              <w:t>1675</w:t>
            </w:r>
          </w:p>
        </w:tc>
        <w:tc>
          <w:tcPr>
            <w:tcW w:w="2835" w:type="dxa"/>
            <w:vMerge w:val="restart"/>
            <w:shd w:val="clear" w:color="auto" w:fill="auto"/>
          </w:tcPr>
          <w:p w14:paraId="205EA1D3" w14:textId="61D73012" w:rsidR="0026004B" w:rsidRPr="004B0B24" w:rsidRDefault="00724B71" w:rsidP="0026004B">
            <w:pPr>
              <w:spacing w:after="0" w:line="360" w:lineRule="auto"/>
            </w:pPr>
            <w:hyperlink w:anchor="_ENREF_6" w:tooltip="Van de Wouw, 2014 #802" w:history="1">
              <w:r w:rsidR="00F860D2" w:rsidRPr="004B0B24">
                <w:fldChar w:fldCharType="begin"/>
              </w:r>
              <w:r w:rsidR="00F860D2">
                <w:instrText xml:space="preserve"> ADDIN EN.CITE &lt;EndNote&gt;&lt;Cite AuthorYear="1"&gt;&lt;Author&gt;Van de Wouw&lt;/Author&gt;&lt;Year&gt;2014&lt;/Year&gt;&lt;RecNum&gt;802&lt;/RecNum&gt;&lt;DisplayText&gt;&lt;style face="smallcaps"&gt;Van de Wouw&lt;/style&gt;&lt;style face="italic"&gt; et al.&lt;/style&gt; (2014a)&lt;/DisplayText&gt;&lt;record&gt;&lt;rec-number&gt;802&lt;/rec-number&gt;&lt;foreign-keys&gt;&lt;key app="EN" db-id="sprefsvziftx0gexfvg5vaxr0pspvdfa9re9" timestamp="1430866692"&gt;802&lt;/key&gt;&lt;/foreign-keys&gt;&lt;ref-type name="Journal Article"&gt;17&lt;/ref-type&gt;&lt;contributors&gt;&lt;authors&gt;&lt;author&gt;Van de Wouw, A.P.&lt;/author&gt;&lt;author&gt;Elliott, C. E.&lt;/author&gt;&lt;author&gt;Howlett, B. J.&lt;/author&gt;&lt;/authors&gt;&lt;/contributors&gt;&lt;titles&gt;&lt;title&gt;Transformation of fungal isolates with avirulence genes provides tools for identification of corresponding resistance genes in the host plant&lt;/title&gt;&lt;secondary-title&gt;European J Plant Pathol&lt;/secondary-title&gt;&lt;/titles&gt;&lt;periodical&gt;&lt;full-title&gt;European J Plant Pathol&lt;/full-title&gt;&lt;/periodical&gt;&lt;pages&gt;875-882.&lt;/pages&gt;&lt;volume&gt;140&lt;/volume&gt;&lt;dates&gt;&lt;year&gt;2014&lt;/year&gt;&lt;/dates&gt;&lt;urls&gt;&lt;/urls&gt;&lt;/record&gt;&lt;/Cite&gt;&lt;/EndNote&gt;</w:instrText>
              </w:r>
              <w:r w:rsidR="00F860D2" w:rsidRPr="004B0B24">
                <w:fldChar w:fldCharType="separate"/>
              </w:r>
              <w:r w:rsidR="00F860D2" w:rsidRPr="004B0B24">
                <w:rPr>
                  <w:smallCaps/>
                  <w:noProof/>
                </w:rPr>
                <w:t>Van de Wouw</w:t>
              </w:r>
              <w:r w:rsidR="00F860D2" w:rsidRPr="004B0B24">
                <w:rPr>
                  <w:i/>
                  <w:noProof/>
                </w:rPr>
                <w:t xml:space="preserve"> et al.</w:t>
              </w:r>
              <w:r w:rsidR="00F860D2" w:rsidRPr="004B0B24">
                <w:rPr>
                  <w:noProof/>
                </w:rPr>
                <w:t xml:space="preserve"> (2014a)</w:t>
              </w:r>
              <w:r w:rsidR="00F860D2" w:rsidRPr="004B0B24">
                <w:fldChar w:fldCharType="end"/>
              </w:r>
            </w:hyperlink>
          </w:p>
          <w:p w14:paraId="7A7823B0" w14:textId="14400292" w:rsidR="0026004B" w:rsidRPr="004B0B24" w:rsidRDefault="0026004B" w:rsidP="0026004B">
            <w:pPr>
              <w:spacing w:after="0" w:line="360" w:lineRule="auto"/>
            </w:pPr>
          </w:p>
        </w:tc>
      </w:tr>
      <w:tr w:rsidR="0026004B" w:rsidRPr="004B0B24" w14:paraId="6680D1AF" w14:textId="77777777" w:rsidTr="00FB62EC">
        <w:trPr>
          <w:trHeight w:val="781"/>
        </w:trPr>
        <w:tc>
          <w:tcPr>
            <w:tcW w:w="1560" w:type="dxa"/>
            <w:vMerge/>
            <w:shd w:val="clear" w:color="auto" w:fill="auto"/>
          </w:tcPr>
          <w:p w14:paraId="023DAA9B" w14:textId="17F47E5A" w:rsidR="0026004B" w:rsidRPr="004B0B24" w:rsidRDefault="0026004B" w:rsidP="0026004B">
            <w:pPr>
              <w:spacing w:after="0" w:line="360" w:lineRule="auto"/>
              <w:rPr>
                <w:i/>
              </w:rPr>
            </w:pPr>
          </w:p>
        </w:tc>
        <w:tc>
          <w:tcPr>
            <w:tcW w:w="2409" w:type="dxa"/>
            <w:vMerge/>
            <w:shd w:val="clear" w:color="auto" w:fill="auto"/>
          </w:tcPr>
          <w:p w14:paraId="12C6A0CD" w14:textId="18B04F5F" w:rsidR="0026004B" w:rsidRPr="004B0B24" w:rsidRDefault="0026004B" w:rsidP="0026004B">
            <w:pPr>
              <w:spacing w:after="0" w:line="360" w:lineRule="auto"/>
            </w:pPr>
          </w:p>
        </w:tc>
        <w:tc>
          <w:tcPr>
            <w:tcW w:w="1701" w:type="dxa"/>
            <w:shd w:val="clear" w:color="auto" w:fill="auto"/>
          </w:tcPr>
          <w:p w14:paraId="30905390" w14:textId="3C9CC24A" w:rsidR="0026004B" w:rsidRPr="004B0B24" w:rsidRDefault="0026004B" w:rsidP="0026004B">
            <w:pPr>
              <w:spacing w:after="0" w:line="360" w:lineRule="auto"/>
            </w:pPr>
            <w:r w:rsidRPr="004B0B24">
              <w:t>A4CloningR</w:t>
            </w:r>
          </w:p>
        </w:tc>
        <w:tc>
          <w:tcPr>
            <w:tcW w:w="4962" w:type="dxa"/>
            <w:shd w:val="clear" w:color="auto" w:fill="auto"/>
          </w:tcPr>
          <w:p w14:paraId="10A2370D" w14:textId="7839231B" w:rsidR="0026004B" w:rsidRPr="004B0B24" w:rsidRDefault="0026004B" w:rsidP="0026004B">
            <w:pPr>
              <w:autoSpaceDE w:val="0"/>
              <w:autoSpaceDN w:val="0"/>
              <w:adjustRightInd w:val="0"/>
              <w:spacing w:after="0" w:line="360" w:lineRule="auto"/>
              <w:rPr>
                <w:color w:val="131413"/>
                <w:lang w:eastAsia="en-AU"/>
              </w:rPr>
            </w:pPr>
            <w:r w:rsidRPr="004B0B24">
              <w:rPr>
                <w:color w:val="131413"/>
                <w:lang w:eastAsia="en-AU"/>
              </w:rPr>
              <w:t>GCTAGGTACCTTAGGCGGTAGATTTGCTACTAAAA</w:t>
            </w:r>
          </w:p>
        </w:tc>
        <w:tc>
          <w:tcPr>
            <w:tcW w:w="1701" w:type="dxa"/>
            <w:vMerge/>
            <w:shd w:val="clear" w:color="auto" w:fill="auto"/>
          </w:tcPr>
          <w:p w14:paraId="3A26AA44" w14:textId="2DDFE31E" w:rsidR="0026004B" w:rsidRPr="004B0B24" w:rsidRDefault="0026004B" w:rsidP="0026004B">
            <w:pPr>
              <w:spacing w:after="0" w:line="360" w:lineRule="auto"/>
            </w:pPr>
          </w:p>
        </w:tc>
        <w:tc>
          <w:tcPr>
            <w:tcW w:w="2835" w:type="dxa"/>
            <w:vMerge/>
            <w:shd w:val="clear" w:color="auto" w:fill="auto"/>
          </w:tcPr>
          <w:p w14:paraId="785EC38C" w14:textId="40AA2DA2" w:rsidR="0026004B" w:rsidRPr="004B0B24" w:rsidRDefault="0026004B" w:rsidP="0026004B">
            <w:pPr>
              <w:spacing w:after="0" w:line="360" w:lineRule="auto"/>
            </w:pPr>
          </w:p>
        </w:tc>
      </w:tr>
      <w:tr w:rsidR="0026004B" w:rsidRPr="004B0B24" w14:paraId="4E0993E3" w14:textId="77777777" w:rsidTr="00FB62EC">
        <w:tc>
          <w:tcPr>
            <w:tcW w:w="1560" w:type="dxa"/>
            <w:shd w:val="clear" w:color="auto" w:fill="auto"/>
          </w:tcPr>
          <w:p w14:paraId="76F92247" w14:textId="564CCB58" w:rsidR="0026004B" w:rsidRPr="004B0B24" w:rsidRDefault="0026004B" w:rsidP="0026004B">
            <w:pPr>
              <w:spacing w:after="0" w:line="360" w:lineRule="auto"/>
              <w:rPr>
                <w:i/>
              </w:rPr>
            </w:pPr>
            <w:r w:rsidRPr="004B0B24">
              <w:rPr>
                <w:i/>
              </w:rPr>
              <w:t>AvrLm1</w:t>
            </w:r>
          </w:p>
        </w:tc>
        <w:tc>
          <w:tcPr>
            <w:tcW w:w="2409" w:type="dxa"/>
            <w:shd w:val="clear" w:color="auto" w:fill="auto"/>
          </w:tcPr>
          <w:p w14:paraId="4EA4F9B9" w14:textId="77777777" w:rsidR="0026004B" w:rsidRPr="004B0B24" w:rsidRDefault="0026004B" w:rsidP="0026004B">
            <w:pPr>
              <w:spacing w:after="0" w:line="360" w:lineRule="auto"/>
            </w:pPr>
            <w:r w:rsidRPr="004B0B24">
              <w:t xml:space="preserve">Amplification and sequencing of endogenous copy of </w:t>
            </w:r>
            <w:r w:rsidRPr="004B0B24">
              <w:rPr>
                <w:i/>
              </w:rPr>
              <w:t>AvrLm1</w:t>
            </w:r>
          </w:p>
        </w:tc>
        <w:tc>
          <w:tcPr>
            <w:tcW w:w="1701" w:type="dxa"/>
            <w:shd w:val="clear" w:color="auto" w:fill="auto"/>
          </w:tcPr>
          <w:p w14:paraId="2A0D18D5" w14:textId="77777777" w:rsidR="0026004B" w:rsidRPr="004B0B24" w:rsidRDefault="0026004B" w:rsidP="0026004B">
            <w:pPr>
              <w:spacing w:after="0" w:line="360" w:lineRule="auto"/>
            </w:pPr>
            <w:r w:rsidRPr="004B0B24">
              <w:t>A1UPF</w:t>
            </w:r>
          </w:p>
          <w:p w14:paraId="537E6910" w14:textId="77777777" w:rsidR="0026004B" w:rsidRPr="004B0B24" w:rsidRDefault="0026004B" w:rsidP="0026004B">
            <w:pPr>
              <w:spacing w:after="0" w:line="360" w:lineRule="auto"/>
            </w:pPr>
            <w:r w:rsidRPr="004B0B24">
              <w:t>A1inner</w:t>
            </w:r>
          </w:p>
        </w:tc>
        <w:tc>
          <w:tcPr>
            <w:tcW w:w="4962" w:type="dxa"/>
            <w:shd w:val="clear" w:color="auto" w:fill="auto"/>
          </w:tcPr>
          <w:p w14:paraId="339161CE" w14:textId="77777777" w:rsidR="0026004B" w:rsidRPr="004B0B24" w:rsidRDefault="0026004B" w:rsidP="0026004B">
            <w:pPr>
              <w:spacing w:after="0" w:line="360" w:lineRule="auto"/>
            </w:pPr>
            <w:r w:rsidRPr="004B0B24">
              <w:t>GGTTAGGCAAGGTTTAGGTTAGC</w:t>
            </w:r>
          </w:p>
          <w:p w14:paraId="6B61F140" w14:textId="77777777" w:rsidR="0026004B" w:rsidRPr="004B0B24" w:rsidRDefault="0026004B" w:rsidP="0026004B">
            <w:pPr>
              <w:spacing w:after="0" w:line="360" w:lineRule="auto"/>
            </w:pPr>
            <w:r w:rsidRPr="004B0B24">
              <w:t>TAGCTTGGGGTAGCAAATGG</w:t>
            </w:r>
          </w:p>
        </w:tc>
        <w:tc>
          <w:tcPr>
            <w:tcW w:w="1701" w:type="dxa"/>
            <w:shd w:val="clear" w:color="auto" w:fill="auto"/>
          </w:tcPr>
          <w:p w14:paraId="27712727" w14:textId="77777777" w:rsidR="0026004B" w:rsidRPr="004B0B24" w:rsidRDefault="0026004B" w:rsidP="0026004B">
            <w:pPr>
              <w:spacing w:after="0" w:line="360" w:lineRule="auto"/>
            </w:pPr>
            <w:r w:rsidRPr="004B0B24">
              <w:t>1241</w:t>
            </w:r>
          </w:p>
        </w:tc>
        <w:tc>
          <w:tcPr>
            <w:tcW w:w="2835" w:type="dxa"/>
            <w:shd w:val="clear" w:color="auto" w:fill="auto"/>
          </w:tcPr>
          <w:p w14:paraId="3AF7C33B" w14:textId="51201184" w:rsidR="0026004B" w:rsidRPr="004B0B24" w:rsidRDefault="0026004B" w:rsidP="0026004B">
            <w:pPr>
              <w:spacing w:after="0" w:line="360" w:lineRule="auto"/>
            </w:pPr>
            <w:r w:rsidRPr="004B0B24">
              <w:t>This study</w:t>
            </w:r>
          </w:p>
        </w:tc>
      </w:tr>
      <w:tr w:rsidR="0026004B" w:rsidRPr="004B0B24" w14:paraId="0AC75644" w14:textId="77777777" w:rsidTr="00FB62EC">
        <w:tc>
          <w:tcPr>
            <w:tcW w:w="1560" w:type="dxa"/>
            <w:shd w:val="clear" w:color="auto" w:fill="auto"/>
          </w:tcPr>
          <w:p w14:paraId="607B430E" w14:textId="04D3EC62" w:rsidR="0026004B" w:rsidRPr="004B0B24" w:rsidRDefault="0026004B" w:rsidP="0026004B">
            <w:pPr>
              <w:spacing w:after="0" w:line="360" w:lineRule="auto"/>
              <w:rPr>
                <w:i/>
              </w:rPr>
            </w:pPr>
            <w:r w:rsidRPr="004B0B24">
              <w:rPr>
                <w:i/>
              </w:rPr>
              <w:t>AvrLm1</w:t>
            </w:r>
          </w:p>
        </w:tc>
        <w:tc>
          <w:tcPr>
            <w:tcW w:w="2409" w:type="dxa"/>
            <w:shd w:val="clear" w:color="auto" w:fill="auto"/>
          </w:tcPr>
          <w:p w14:paraId="73C856E2" w14:textId="77777777" w:rsidR="0026004B" w:rsidRPr="004B0B24" w:rsidRDefault="0026004B" w:rsidP="0026004B">
            <w:pPr>
              <w:spacing w:after="0" w:line="360" w:lineRule="auto"/>
            </w:pPr>
            <w:r w:rsidRPr="004B0B24">
              <w:t xml:space="preserve">Amplification and sequencing of construct copy of </w:t>
            </w:r>
            <w:r w:rsidRPr="004B0B24">
              <w:rPr>
                <w:i/>
              </w:rPr>
              <w:t>AvrLm1</w:t>
            </w:r>
          </w:p>
        </w:tc>
        <w:tc>
          <w:tcPr>
            <w:tcW w:w="1701" w:type="dxa"/>
            <w:shd w:val="clear" w:color="auto" w:fill="auto"/>
          </w:tcPr>
          <w:p w14:paraId="67BA2465" w14:textId="77777777" w:rsidR="0026004B" w:rsidRPr="004B0B24" w:rsidRDefault="0026004B" w:rsidP="0026004B">
            <w:pPr>
              <w:spacing w:after="0" w:line="360" w:lineRule="auto"/>
            </w:pPr>
            <w:r w:rsidRPr="004B0B24">
              <w:t>M13For</w:t>
            </w:r>
          </w:p>
          <w:p w14:paraId="6B13201D" w14:textId="77777777" w:rsidR="0026004B" w:rsidRPr="004B0B24" w:rsidRDefault="0026004B" w:rsidP="0026004B">
            <w:pPr>
              <w:spacing w:after="0" w:line="360" w:lineRule="auto"/>
            </w:pPr>
            <w:r w:rsidRPr="004B0B24">
              <w:t>A1innerR</w:t>
            </w:r>
          </w:p>
        </w:tc>
        <w:tc>
          <w:tcPr>
            <w:tcW w:w="4962" w:type="dxa"/>
            <w:shd w:val="clear" w:color="auto" w:fill="auto"/>
          </w:tcPr>
          <w:p w14:paraId="7F94BCE8" w14:textId="77777777" w:rsidR="0026004B" w:rsidRDefault="0026004B" w:rsidP="0026004B">
            <w:pPr>
              <w:spacing w:after="0" w:line="360" w:lineRule="auto"/>
            </w:pPr>
            <w:r w:rsidRPr="004B0B24">
              <w:t>GTAAAACGACGGCCAG</w:t>
            </w:r>
            <w:r w:rsidRPr="004B0B24" w:rsidDel="000E35B3">
              <w:rPr>
                <w:highlight w:val="yellow"/>
              </w:rPr>
              <w:t xml:space="preserve"> </w:t>
            </w:r>
          </w:p>
          <w:p w14:paraId="57C3E82D" w14:textId="437F23FF" w:rsidR="0026004B" w:rsidRPr="004B0B24" w:rsidRDefault="0026004B" w:rsidP="0026004B">
            <w:pPr>
              <w:spacing w:after="0" w:line="360" w:lineRule="auto"/>
            </w:pPr>
            <w:r w:rsidRPr="004B0B24">
              <w:t>TAGCTTGGGGTAGCAAATGG</w:t>
            </w:r>
          </w:p>
        </w:tc>
        <w:tc>
          <w:tcPr>
            <w:tcW w:w="1701" w:type="dxa"/>
            <w:shd w:val="clear" w:color="auto" w:fill="auto"/>
          </w:tcPr>
          <w:p w14:paraId="11AEF911" w14:textId="77777777" w:rsidR="0026004B" w:rsidRPr="004B0B24" w:rsidRDefault="0026004B" w:rsidP="0026004B">
            <w:pPr>
              <w:spacing w:after="0" w:line="360" w:lineRule="auto"/>
            </w:pPr>
            <w:r w:rsidRPr="004B0B24">
              <w:t>1232</w:t>
            </w:r>
          </w:p>
        </w:tc>
        <w:tc>
          <w:tcPr>
            <w:tcW w:w="2835" w:type="dxa"/>
            <w:shd w:val="clear" w:color="auto" w:fill="auto"/>
          </w:tcPr>
          <w:p w14:paraId="0095B82D" w14:textId="3C041CDC" w:rsidR="0026004B" w:rsidRPr="004B0B24" w:rsidRDefault="0026004B" w:rsidP="0026004B">
            <w:pPr>
              <w:spacing w:after="0" w:line="360" w:lineRule="auto"/>
            </w:pPr>
            <w:r w:rsidRPr="004B0B24">
              <w:t>This study</w:t>
            </w:r>
          </w:p>
        </w:tc>
      </w:tr>
      <w:tr w:rsidR="0026004B" w:rsidRPr="004B0B24" w14:paraId="0EA6976C" w14:textId="77777777" w:rsidTr="00FB62EC">
        <w:tc>
          <w:tcPr>
            <w:tcW w:w="1560" w:type="dxa"/>
            <w:shd w:val="clear" w:color="auto" w:fill="auto"/>
          </w:tcPr>
          <w:p w14:paraId="1C451FDC" w14:textId="7F92C107" w:rsidR="0026004B" w:rsidRPr="004B0B24" w:rsidRDefault="0026004B" w:rsidP="0026004B">
            <w:pPr>
              <w:spacing w:after="0" w:line="360" w:lineRule="auto"/>
              <w:rPr>
                <w:i/>
              </w:rPr>
            </w:pPr>
            <w:r w:rsidRPr="004B0B24">
              <w:rPr>
                <w:i/>
              </w:rPr>
              <w:t>AvrLm4</w:t>
            </w:r>
          </w:p>
        </w:tc>
        <w:tc>
          <w:tcPr>
            <w:tcW w:w="2409" w:type="dxa"/>
            <w:shd w:val="clear" w:color="auto" w:fill="auto"/>
          </w:tcPr>
          <w:p w14:paraId="22E3FFE5" w14:textId="77777777" w:rsidR="0026004B" w:rsidRPr="004B0B24" w:rsidRDefault="0026004B" w:rsidP="0026004B">
            <w:pPr>
              <w:spacing w:after="0" w:line="360" w:lineRule="auto"/>
              <w:rPr>
                <w:b/>
              </w:rPr>
            </w:pPr>
            <w:r w:rsidRPr="004B0B24">
              <w:t xml:space="preserve">Amplification and sequencing of endogenous copy of </w:t>
            </w:r>
            <w:r w:rsidRPr="004B0B24">
              <w:rPr>
                <w:i/>
              </w:rPr>
              <w:t>AvrLm4</w:t>
            </w:r>
          </w:p>
        </w:tc>
        <w:tc>
          <w:tcPr>
            <w:tcW w:w="1701" w:type="dxa"/>
            <w:shd w:val="clear" w:color="auto" w:fill="auto"/>
          </w:tcPr>
          <w:p w14:paraId="1FDCC288" w14:textId="77777777" w:rsidR="0026004B" w:rsidRPr="004B0B24" w:rsidRDefault="0026004B" w:rsidP="0026004B">
            <w:pPr>
              <w:spacing w:after="0" w:line="360" w:lineRule="auto"/>
            </w:pPr>
            <w:r w:rsidRPr="004B0B24">
              <w:t>A4UPF</w:t>
            </w:r>
          </w:p>
          <w:p w14:paraId="731F9E6D" w14:textId="77777777" w:rsidR="0026004B" w:rsidRPr="004B0B24" w:rsidRDefault="0026004B" w:rsidP="0026004B">
            <w:pPr>
              <w:spacing w:after="0" w:line="360" w:lineRule="auto"/>
            </w:pPr>
            <w:r w:rsidRPr="004B0B24">
              <w:t>A4innerR</w:t>
            </w:r>
          </w:p>
        </w:tc>
        <w:tc>
          <w:tcPr>
            <w:tcW w:w="4962" w:type="dxa"/>
            <w:shd w:val="clear" w:color="auto" w:fill="auto"/>
          </w:tcPr>
          <w:p w14:paraId="1F0DBAF1" w14:textId="77777777" w:rsidR="0026004B" w:rsidRPr="004B0B24" w:rsidRDefault="0026004B" w:rsidP="0026004B">
            <w:pPr>
              <w:spacing w:after="0" w:line="360" w:lineRule="auto"/>
            </w:pPr>
            <w:r w:rsidRPr="004B0B24">
              <w:t>CCATATCTATATTTACGTGTGCGTAG</w:t>
            </w:r>
          </w:p>
          <w:p w14:paraId="6CC96AAB" w14:textId="77777777" w:rsidR="0026004B" w:rsidRPr="004B0B24" w:rsidRDefault="0026004B" w:rsidP="0026004B">
            <w:pPr>
              <w:spacing w:after="0" w:line="360" w:lineRule="auto"/>
            </w:pPr>
            <w:r w:rsidRPr="004B0B24">
              <w:t>CTCGAGGGATAGTGGCATGT</w:t>
            </w:r>
          </w:p>
        </w:tc>
        <w:tc>
          <w:tcPr>
            <w:tcW w:w="1701" w:type="dxa"/>
            <w:shd w:val="clear" w:color="auto" w:fill="auto"/>
          </w:tcPr>
          <w:p w14:paraId="060E0807" w14:textId="77777777" w:rsidR="0026004B" w:rsidRPr="004B0B24" w:rsidRDefault="0026004B" w:rsidP="0026004B">
            <w:pPr>
              <w:spacing w:after="0" w:line="360" w:lineRule="auto"/>
            </w:pPr>
            <w:r w:rsidRPr="004B0B24">
              <w:t>689</w:t>
            </w:r>
          </w:p>
        </w:tc>
        <w:tc>
          <w:tcPr>
            <w:tcW w:w="2835" w:type="dxa"/>
            <w:shd w:val="clear" w:color="auto" w:fill="auto"/>
          </w:tcPr>
          <w:p w14:paraId="6356A937" w14:textId="74266237" w:rsidR="0026004B" w:rsidRPr="004B0B24" w:rsidRDefault="0026004B" w:rsidP="0026004B">
            <w:pPr>
              <w:spacing w:after="0" w:line="360" w:lineRule="auto"/>
            </w:pPr>
            <w:r w:rsidRPr="004B0B24">
              <w:t>This study</w:t>
            </w:r>
          </w:p>
        </w:tc>
      </w:tr>
      <w:tr w:rsidR="0026004B" w:rsidRPr="004B0B24" w14:paraId="2EC42905" w14:textId="77777777" w:rsidTr="00FB62EC">
        <w:tc>
          <w:tcPr>
            <w:tcW w:w="1560" w:type="dxa"/>
            <w:shd w:val="clear" w:color="auto" w:fill="auto"/>
          </w:tcPr>
          <w:p w14:paraId="280BC80D" w14:textId="27A80722" w:rsidR="0026004B" w:rsidRPr="004B0B24" w:rsidRDefault="0026004B" w:rsidP="0026004B">
            <w:pPr>
              <w:spacing w:after="0" w:line="360" w:lineRule="auto"/>
              <w:rPr>
                <w:i/>
              </w:rPr>
            </w:pPr>
            <w:r w:rsidRPr="004B0B24">
              <w:rPr>
                <w:i/>
              </w:rPr>
              <w:lastRenderedPageBreak/>
              <w:t>AvrLm4</w:t>
            </w:r>
          </w:p>
        </w:tc>
        <w:tc>
          <w:tcPr>
            <w:tcW w:w="2409" w:type="dxa"/>
            <w:shd w:val="clear" w:color="auto" w:fill="auto"/>
          </w:tcPr>
          <w:p w14:paraId="67066EF1" w14:textId="77777777" w:rsidR="0026004B" w:rsidRPr="004B0B24" w:rsidRDefault="0026004B" w:rsidP="0026004B">
            <w:pPr>
              <w:spacing w:after="0" w:line="360" w:lineRule="auto"/>
              <w:rPr>
                <w:b/>
              </w:rPr>
            </w:pPr>
            <w:r w:rsidRPr="004B0B24">
              <w:t xml:space="preserve">Amplification and sequencing of construct copy of </w:t>
            </w:r>
            <w:r w:rsidRPr="004B0B24">
              <w:rPr>
                <w:i/>
              </w:rPr>
              <w:t>AvrLm4</w:t>
            </w:r>
          </w:p>
        </w:tc>
        <w:tc>
          <w:tcPr>
            <w:tcW w:w="1701" w:type="dxa"/>
            <w:shd w:val="clear" w:color="auto" w:fill="auto"/>
          </w:tcPr>
          <w:p w14:paraId="7CDAF3AE" w14:textId="77777777" w:rsidR="0026004B" w:rsidRPr="004B0B24" w:rsidRDefault="0026004B" w:rsidP="0026004B">
            <w:pPr>
              <w:spacing w:after="0" w:line="360" w:lineRule="auto"/>
            </w:pPr>
            <w:r w:rsidRPr="004B0B24">
              <w:t>M13For</w:t>
            </w:r>
          </w:p>
          <w:p w14:paraId="76C35C22" w14:textId="77777777" w:rsidR="0026004B" w:rsidRPr="004B0B24" w:rsidRDefault="0026004B" w:rsidP="0026004B">
            <w:pPr>
              <w:spacing w:after="0" w:line="360" w:lineRule="auto"/>
            </w:pPr>
            <w:r w:rsidRPr="004B0B24">
              <w:t>A4innerR</w:t>
            </w:r>
          </w:p>
        </w:tc>
        <w:tc>
          <w:tcPr>
            <w:tcW w:w="4962" w:type="dxa"/>
            <w:shd w:val="clear" w:color="auto" w:fill="auto"/>
          </w:tcPr>
          <w:p w14:paraId="39C51B56" w14:textId="77777777" w:rsidR="0026004B" w:rsidRDefault="0026004B" w:rsidP="0026004B">
            <w:pPr>
              <w:spacing w:after="0" w:line="360" w:lineRule="auto"/>
            </w:pPr>
            <w:r w:rsidRPr="004B0B24">
              <w:t>GTAAAACGACGGCCAG</w:t>
            </w:r>
          </w:p>
          <w:p w14:paraId="3FB2835B" w14:textId="6E2C6FAC" w:rsidR="0026004B" w:rsidRPr="004B0B24" w:rsidRDefault="0026004B" w:rsidP="0026004B">
            <w:pPr>
              <w:spacing w:after="0" w:line="360" w:lineRule="auto"/>
            </w:pPr>
            <w:r w:rsidRPr="004B0B24">
              <w:t>CTCGAGGGATAGTGGCATGT</w:t>
            </w:r>
          </w:p>
        </w:tc>
        <w:tc>
          <w:tcPr>
            <w:tcW w:w="1701" w:type="dxa"/>
            <w:shd w:val="clear" w:color="auto" w:fill="auto"/>
          </w:tcPr>
          <w:p w14:paraId="3E660F67" w14:textId="77777777" w:rsidR="0026004B" w:rsidRPr="004B0B24" w:rsidRDefault="0026004B" w:rsidP="0026004B">
            <w:pPr>
              <w:spacing w:after="0" w:line="360" w:lineRule="auto"/>
            </w:pPr>
            <w:r w:rsidRPr="004B0B24">
              <w:t>635</w:t>
            </w:r>
          </w:p>
        </w:tc>
        <w:tc>
          <w:tcPr>
            <w:tcW w:w="2835" w:type="dxa"/>
            <w:shd w:val="clear" w:color="auto" w:fill="auto"/>
          </w:tcPr>
          <w:p w14:paraId="6C69B7FC" w14:textId="2C67DD78" w:rsidR="0026004B" w:rsidRPr="004B0B24" w:rsidRDefault="0026004B" w:rsidP="0026004B">
            <w:pPr>
              <w:spacing w:after="0" w:line="360" w:lineRule="auto"/>
            </w:pPr>
            <w:r w:rsidRPr="004B0B24">
              <w:t>This study</w:t>
            </w:r>
          </w:p>
        </w:tc>
      </w:tr>
      <w:tr w:rsidR="0026004B" w:rsidRPr="004B0B24" w14:paraId="61019A16" w14:textId="77777777" w:rsidTr="00FB62EC">
        <w:tc>
          <w:tcPr>
            <w:tcW w:w="1560" w:type="dxa"/>
            <w:shd w:val="clear" w:color="auto" w:fill="auto"/>
          </w:tcPr>
          <w:p w14:paraId="3116DC74" w14:textId="72EAA940" w:rsidR="0026004B" w:rsidRPr="004B0B24" w:rsidRDefault="0026004B" w:rsidP="0026004B">
            <w:pPr>
              <w:spacing w:after="0" w:line="360" w:lineRule="auto"/>
              <w:rPr>
                <w:i/>
              </w:rPr>
            </w:pPr>
            <w:r w:rsidRPr="00621923">
              <w:rPr>
                <w:i/>
              </w:rPr>
              <w:t>Lema006030</w:t>
            </w:r>
          </w:p>
        </w:tc>
        <w:tc>
          <w:tcPr>
            <w:tcW w:w="2409" w:type="dxa"/>
            <w:vMerge w:val="restart"/>
            <w:shd w:val="clear" w:color="auto" w:fill="auto"/>
          </w:tcPr>
          <w:p w14:paraId="55142AE7" w14:textId="160CDF8C" w:rsidR="0026004B" w:rsidRPr="004B0B24" w:rsidRDefault="0026004B" w:rsidP="0026004B">
            <w:pPr>
              <w:spacing w:after="0" w:line="360" w:lineRule="auto"/>
            </w:pPr>
            <w:r>
              <w:t xml:space="preserve">Amplification, cloning and sequencing of </w:t>
            </w:r>
            <w:r w:rsidRPr="009F20C7">
              <w:rPr>
                <w:i/>
              </w:rPr>
              <w:t>Lema006030</w:t>
            </w:r>
          </w:p>
        </w:tc>
        <w:tc>
          <w:tcPr>
            <w:tcW w:w="1701" w:type="dxa"/>
            <w:shd w:val="clear" w:color="auto" w:fill="auto"/>
          </w:tcPr>
          <w:p w14:paraId="01BEB4D1" w14:textId="5E869FE3" w:rsidR="0026004B" w:rsidRPr="004B0B24" w:rsidRDefault="0026004B" w:rsidP="0026004B">
            <w:pPr>
              <w:spacing w:after="0" w:line="360" w:lineRule="auto"/>
            </w:pPr>
            <w:r>
              <w:t>CE498</w:t>
            </w:r>
          </w:p>
        </w:tc>
        <w:tc>
          <w:tcPr>
            <w:tcW w:w="4962" w:type="dxa"/>
            <w:shd w:val="clear" w:color="auto" w:fill="auto"/>
          </w:tcPr>
          <w:p w14:paraId="0C2B61B0" w14:textId="34425EA6" w:rsidR="0026004B" w:rsidRPr="004B0B24" w:rsidRDefault="0026004B" w:rsidP="0026004B">
            <w:pPr>
              <w:spacing w:after="0" w:line="360" w:lineRule="auto"/>
            </w:pPr>
            <w:r w:rsidRPr="003207F4">
              <w:t>GAGCCGGCTACGAGAATCAG</w:t>
            </w:r>
          </w:p>
        </w:tc>
        <w:tc>
          <w:tcPr>
            <w:tcW w:w="1701" w:type="dxa"/>
            <w:shd w:val="clear" w:color="auto" w:fill="auto"/>
          </w:tcPr>
          <w:p w14:paraId="774F5369" w14:textId="22D533C1" w:rsidR="0026004B" w:rsidRPr="004B0B24" w:rsidRDefault="0026004B" w:rsidP="0026004B">
            <w:pPr>
              <w:spacing w:after="0" w:line="360" w:lineRule="auto"/>
            </w:pPr>
            <w:r>
              <w:t>779</w:t>
            </w:r>
          </w:p>
        </w:tc>
        <w:tc>
          <w:tcPr>
            <w:tcW w:w="2835" w:type="dxa"/>
            <w:shd w:val="clear" w:color="auto" w:fill="auto"/>
          </w:tcPr>
          <w:p w14:paraId="393FD600" w14:textId="03ED7F19" w:rsidR="0026004B" w:rsidRPr="004B0B24" w:rsidRDefault="0026004B" w:rsidP="0026004B">
            <w:pPr>
              <w:spacing w:after="0" w:line="360" w:lineRule="auto"/>
            </w:pPr>
            <w:r>
              <w:t>This study</w:t>
            </w:r>
          </w:p>
        </w:tc>
      </w:tr>
      <w:tr w:rsidR="0026004B" w:rsidRPr="004B0B24" w14:paraId="41DB95E5" w14:textId="77777777" w:rsidTr="00FB62EC">
        <w:tc>
          <w:tcPr>
            <w:tcW w:w="1560" w:type="dxa"/>
            <w:shd w:val="clear" w:color="auto" w:fill="auto"/>
          </w:tcPr>
          <w:p w14:paraId="6DB1805C" w14:textId="77777777" w:rsidR="0026004B" w:rsidRPr="004B0B24" w:rsidRDefault="0026004B" w:rsidP="0026004B">
            <w:pPr>
              <w:spacing w:after="0" w:line="360" w:lineRule="auto"/>
              <w:rPr>
                <w:i/>
              </w:rPr>
            </w:pPr>
          </w:p>
        </w:tc>
        <w:tc>
          <w:tcPr>
            <w:tcW w:w="2409" w:type="dxa"/>
            <w:vMerge/>
            <w:shd w:val="clear" w:color="auto" w:fill="auto"/>
          </w:tcPr>
          <w:p w14:paraId="4D963ACA" w14:textId="77777777" w:rsidR="0026004B" w:rsidRPr="004B0B24" w:rsidRDefault="0026004B" w:rsidP="0026004B">
            <w:pPr>
              <w:spacing w:after="0" w:line="360" w:lineRule="auto"/>
            </w:pPr>
          </w:p>
        </w:tc>
        <w:tc>
          <w:tcPr>
            <w:tcW w:w="1701" w:type="dxa"/>
            <w:shd w:val="clear" w:color="auto" w:fill="auto"/>
          </w:tcPr>
          <w:p w14:paraId="175A2A7B" w14:textId="0852F925" w:rsidR="0026004B" w:rsidRPr="004B0B24" w:rsidRDefault="0026004B" w:rsidP="0026004B">
            <w:pPr>
              <w:spacing w:after="0" w:line="360" w:lineRule="auto"/>
            </w:pPr>
            <w:r>
              <w:t>CE473</w:t>
            </w:r>
          </w:p>
        </w:tc>
        <w:tc>
          <w:tcPr>
            <w:tcW w:w="4962" w:type="dxa"/>
            <w:shd w:val="clear" w:color="auto" w:fill="auto"/>
          </w:tcPr>
          <w:p w14:paraId="791C7504" w14:textId="36094D78" w:rsidR="0026004B" w:rsidRPr="004B0B24" w:rsidRDefault="0026004B" w:rsidP="0026004B">
            <w:pPr>
              <w:spacing w:after="0" w:line="360" w:lineRule="auto"/>
            </w:pPr>
            <w:r w:rsidRPr="003207F4">
              <w:t>CGATTGTCCGTTGCAGGAGT</w:t>
            </w:r>
          </w:p>
        </w:tc>
        <w:tc>
          <w:tcPr>
            <w:tcW w:w="1701" w:type="dxa"/>
            <w:shd w:val="clear" w:color="auto" w:fill="auto"/>
          </w:tcPr>
          <w:p w14:paraId="53C20D78" w14:textId="77777777" w:rsidR="0026004B" w:rsidRPr="004B0B24" w:rsidRDefault="0026004B" w:rsidP="0026004B">
            <w:pPr>
              <w:spacing w:after="0" w:line="360" w:lineRule="auto"/>
            </w:pPr>
          </w:p>
        </w:tc>
        <w:tc>
          <w:tcPr>
            <w:tcW w:w="2835" w:type="dxa"/>
            <w:shd w:val="clear" w:color="auto" w:fill="auto"/>
          </w:tcPr>
          <w:p w14:paraId="568B878A" w14:textId="77777777" w:rsidR="0026004B" w:rsidRPr="004B0B24" w:rsidRDefault="0026004B" w:rsidP="0026004B">
            <w:pPr>
              <w:spacing w:after="0" w:line="360" w:lineRule="auto"/>
            </w:pPr>
          </w:p>
        </w:tc>
      </w:tr>
      <w:tr w:rsidR="0026004B" w:rsidRPr="004B0B24" w14:paraId="77D55F54" w14:textId="77777777" w:rsidTr="00FB62EC">
        <w:tc>
          <w:tcPr>
            <w:tcW w:w="1560" w:type="dxa"/>
            <w:shd w:val="clear" w:color="auto" w:fill="auto"/>
          </w:tcPr>
          <w:p w14:paraId="172E2BCB" w14:textId="77777777" w:rsidR="0026004B" w:rsidRPr="004B0B24" w:rsidRDefault="0026004B" w:rsidP="0026004B">
            <w:pPr>
              <w:spacing w:after="0" w:line="360" w:lineRule="auto"/>
              <w:rPr>
                <w:i/>
              </w:rPr>
            </w:pPr>
          </w:p>
        </w:tc>
        <w:tc>
          <w:tcPr>
            <w:tcW w:w="2409" w:type="dxa"/>
            <w:vMerge/>
            <w:shd w:val="clear" w:color="auto" w:fill="auto"/>
          </w:tcPr>
          <w:p w14:paraId="6152D500" w14:textId="77777777" w:rsidR="0026004B" w:rsidRPr="004B0B24" w:rsidRDefault="0026004B" w:rsidP="0026004B">
            <w:pPr>
              <w:spacing w:after="0" w:line="360" w:lineRule="auto"/>
            </w:pPr>
          </w:p>
        </w:tc>
        <w:tc>
          <w:tcPr>
            <w:tcW w:w="1701" w:type="dxa"/>
            <w:shd w:val="clear" w:color="auto" w:fill="auto"/>
          </w:tcPr>
          <w:p w14:paraId="41C23B10" w14:textId="4B2ADB75" w:rsidR="0026004B" w:rsidRDefault="0026004B" w:rsidP="0026004B">
            <w:pPr>
              <w:spacing w:after="0" w:line="360" w:lineRule="auto"/>
            </w:pPr>
            <w:r>
              <w:t>KCP014</w:t>
            </w:r>
          </w:p>
        </w:tc>
        <w:tc>
          <w:tcPr>
            <w:tcW w:w="4962" w:type="dxa"/>
            <w:shd w:val="clear" w:color="auto" w:fill="auto"/>
          </w:tcPr>
          <w:p w14:paraId="5360BB63" w14:textId="2EF0662F" w:rsidR="0026004B" w:rsidRPr="003207F4" w:rsidRDefault="0026004B" w:rsidP="0026004B">
            <w:pPr>
              <w:spacing w:after="0" w:line="360" w:lineRule="auto"/>
            </w:pPr>
            <w:r w:rsidRPr="000A0F96">
              <w:t>TCGAAACCTAATCAATCAACAATGGCCTAGCTTGACGCGCCCGCCCA</w:t>
            </w:r>
          </w:p>
        </w:tc>
        <w:tc>
          <w:tcPr>
            <w:tcW w:w="1701" w:type="dxa"/>
            <w:shd w:val="clear" w:color="auto" w:fill="auto"/>
          </w:tcPr>
          <w:p w14:paraId="4101B85B" w14:textId="71BE9CF8" w:rsidR="0026004B" w:rsidRPr="004B0B24" w:rsidRDefault="0026004B" w:rsidP="0026004B">
            <w:pPr>
              <w:spacing w:after="0" w:line="360" w:lineRule="auto"/>
            </w:pPr>
            <w:r>
              <w:t>1131</w:t>
            </w:r>
          </w:p>
        </w:tc>
        <w:tc>
          <w:tcPr>
            <w:tcW w:w="2835" w:type="dxa"/>
            <w:shd w:val="clear" w:color="auto" w:fill="auto"/>
          </w:tcPr>
          <w:p w14:paraId="7A0A4A68" w14:textId="56D80302" w:rsidR="0026004B" w:rsidRPr="004B0B24" w:rsidRDefault="0026004B" w:rsidP="0026004B">
            <w:pPr>
              <w:spacing w:after="0" w:line="360" w:lineRule="auto"/>
            </w:pPr>
            <w:r>
              <w:t>This study</w:t>
            </w:r>
          </w:p>
        </w:tc>
      </w:tr>
      <w:tr w:rsidR="0026004B" w:rsidRPr="004B0B24" w14:paraId="42B893BD" w14:textId="77777777" w:rsidTr="00FB62EC">
        <w:tc>
          <w:tcPr>
            <w:tcW w:w="1560" w:type="dxa"/>
            <w:shd w:val="clear" w:color="auto" w:fill="auto"/>
          </w:tcPr>
          <w:p w14:paraId="0D9CDAC8" w14:textId="77777777" w:rsidR="0026004B" w:rsidRPr="004B0B24" w:rsidRDefault="0026004B" w:rsidP="0026004B">
            <w:pPr>
              <w:spacing w:after="0" w:line="360" w:lineRule="auto"/>
              <w:rPr>
                <w:i/>
              </w:rPr>
            </w:pPr>
          </w:p>
        </w:tc>
        <w:tc>
          <w:tcPr>
            <w:tcW w:w="2409" w:type="dxa"/>
            <w:vMerge/>
            <w:shd w:val="clear" w:color="auto" w:fill="auto"/>
          </w:tcPr>
          <w:p w14:paraId="5581DB6F" w14:textId="77777777" w:rsidR="0026004B" w:rsidRPr="004B0B24" w:rsidRDefault="0026004B" w:rsidP="0026004B">
            <w:pPr>
              <w:spacing w:after="0" w:line="360" w:lineRule="auto"/>
            </w:pPr>
          </w:p>
        </w:tc>
        <w:tc>
          <w:tcPr>
            <w:tcW w:w="1701" w:type="dxa"/>
            <w:shd w:val="clear" w:color="auto" w:fill="auto"/>
          </w:tcPr>
          <w:p w14:paraId="71CC14AD" w14:textId="631ED4A5" w:rsidR="0026004B" w:rsidRPr="004B0B24" w:rsidRDefault="0026004B" w:rsidP="0026004B">
            <w:pPr>
              <w:spacing w:after="0" w:line="360" w:lineRule="auto"/>
            </w:pPr>
            <w:r>
              <w:t>KCP015</w:t>
            </w:r>
          </w:p>
        </w:tc>
        <w:tc>
          <w:tcPr>
            <w:tcW w:w="4962" w:type="dxa"/>
            <w:shd w:val="clear" w:color="auto" w:fill="auto"/>
          </w:tcPr>
          <w:p w14:paraId="3D422B81" w14:textId="5660C0DF" w:rsidR="0026004B" w:rsidRPr="004B0B24" w:rsidRDefault="0026004B" w:rsidP="0026004B">
            <w:pPr>
              <w:spacing w:after="0" w:line="360" w:lineRule="auto"/>
            </w:pPr>
            <w:r w:rsidRPr="000A0F96">
              <w:t>ACCCTCGAGGTCGACAAGCTCAGTTGCTTTTTCCAGGCCC</w:t>
            </w:r>
          </w:p>
        </w:tc>
        <w:tc>
          <w:tcPr>
            <w:tcW w:w="1701" w:type="dxa"/>
            <w:shd w:val="clear" w:color="auto" w:fill="auto"/>
          </w:tcPr>
          <w:p w14:paraId="2E8BDB0A" w14:textId="77777777" w:rsidR="0026004B" w:rsidRPr="004B0B24" w:rsidRDefault="0026004B" w:rsidP="0026004B">
            <w:pPr>
              <w:spacing w:after="0" w:line="360" w:lineRule="auto"/>
            </w:pPr>
          </w:p>
        </w:tc>
        <w:tc>
          <w:tcPr>
            <w:tcW w:w="2835" w:type="dxa"/>
            <w:shd w:val="clear" w:color="auto" w:fill="auto"/>
          </w:tcPr>
          <w:p w14:paraId="465EED0B" w14:textId="77777777" w:rsidR="0026004B" w:rsidRPr="004B0B24" w:rsidRDefault="0026004B" w:rsidP="0026004B">
            <w:pPr>
              <w:spacing w:after="0" w:line="360" w:lineRule="auto"/>
            </w:pPr>
          </w:p>
        </w:tc>
      </w:tr>
      <w:tr w:rsidR="0026004B" w:rsidRPr="004B0B24" w14:paraId="15603B4C" w14:textId="77777777" w:rsidTr="00FB62EC">
        <w:tc>
          <w:tcPr>
            <w:tcW w:w="1560" w:type="dxa"/>
            <w:shd w:val="clear" w:color="auto" w:fill="auto"/>
          </w:tcPr>
          <w:p w14:paraId="36668301" w14:textId="52A55983" w:rsidR="0026004B" w:rsidRPr="004B0B24" w:rsidRDefault="0026004B" w:rsidP="0026004B">
            <w:pPr>
              <w:spacing w:after="0" w:line="360" w:lineRule="auto"/>
              <w:rPr>
                <w:i/>
              </w:rPr>
            </w:pPr>
            <w:proofErr w:type="spellStart"/>
            <w:r w:rsidRPr="004B0B24">
              <w:rPr>
                <w:i/>
              </w:rPr>
              <w:t>hph</w:t>
            </w:r>
            <w:proofErr w:type="spellEnd"/>
          </w:p>
        </w:tc>
        <w:tc>
          <w:tcPr>
            <w:tcW w:w="2409" w:type="dxa"/>
            <w:shd w:val="clear" w:color="auto" w:fill="auto"/>
          </w:tcPr>
          <w:p w14:paraId="15BC7D35" w14:textId="4102F4DA" w:rsidR="0026004B" w:rsidRPr="004B0B24" w:rsidRDefault="0026004B" w:rsidP="0026004B">
            <w:pPr>
              <w:spacing w:after="0" w:line="360" w:lineRule="auto"/>
            </w:pPr>
            <w:r w:rsidRPr="004B0B24">
              <w:t xml:space="preserve">Molecular marker for determining </w:t>
            </w:r>
            <w:proofErr w:type="spellStart"/>
            <w:r>
              <w:t>oc</w:t>
            </w:r>
            <w:r w:rsidRPr="004B0B24">
              <w:t>tad</w:t>
            </w:r>
            <w:proofErr w:type="spellEnd"/>
            <w:r w:rsidRPr="004B0B24">
              <w:t xml:space="preserve"> pairs and sequencing for presence of RIP</w:t>
            </w:r>
          </w:p>
        </w:tc>
        <w:tc>
          <w:tcPr>
            <w:tcW w:w="1701" w:type="dxa"/>
            <w:shd w:val="clear" w:color="auto" w:fill="auto"/>
          </w:tcPr>
          <w:p w14:paraId="7B1C046F" w14:textId="77777777" w:rsidR="0026004B" w:rsidRPr="004B0B24" w:rsidRDefault="0026004B" w:rsidP="0026004B">
            <w:pPr>
              <w:spacing w:after="0" w:line="360" w:lineRule="auto"/>
            </w:pPr>
            <w:r w:rsidRPr="004B0B24">
              <w:t>CE249</w:t>
            </w:r>
          </w:p>
          <w:p w14:paraId="7CE320A3" w14:textId="77777777" w:rsidR="0026004B" w:rsidRPr="004B0B24" w:rsidRDefault="0026004B" w:rsidP="0026004B">
            <w:pPr>
              <w:spacing w:after="0" w:line="360" w:lineRule="auto"/>
            </w:pPr>
            <w:r w:rsidRPr="004B0B24">
              <w:t>CE250</w:t>
            </w:r>
          </w:p>
        </w:tc>
        <w:tc>
          <w:tcPr>
            <w:tcW w:w="4962" w:type="dxa"/>
            <w:shd w:val="clear" w:color="auto" w:fill="auto"/>
          </w:tcPr>
          <w:p w14:paraId="30681968" w14:textId="77777777" w:rsidR="0026004B" w:rsidRPr="004B0B24" w:rsidRDefault="0026004B" w:rsidP="0026004B">
            <w:pPr>
              <w:spacing w:after="0" w:line="360" w:lineRule="auto"/>
            </w:pPr>
            <w:r w:rsidRPr="004B0B24">
              <w:t>GATGTAGGAGGGCGTGGATA</w:t>
            </w:r>
          </w:p>
          <w:p w14:paraId="24A37EED" w14:textId="77777777" w:rsidR="0026004B" w:rsidRPr="004B0B24" w:rsidRDefault="0026004B" w:rsidP="0026004B">
            <w:pPr>
              <w:spacing w:after="0" w:line="360" w:lineRule="auto"/>
            </w:pPr>
            <w:r w:rsidRPr="004B0B24">
              <w:t>GATGTTGGCGACCTCGTATT</w:t>
            </w:r>
          </w:p>
        </w:tc>
        <w:tc>
          <w:tcPr>
            <w:tcW w:w="1701" w:type="dxa"/>
            <w:shd w:val="clear" w:color="auto" w:fill="auto"/>
          </w:tcPr>
          <w:p w14:paraId="2F492343" w14:textId="77777777" w:rsidR="0026004B" w:rsidRPr="004B0B24" w:rsidRDefault="0026004B" w:rsidP="0026004B">
            <w:pPr>
              <w:spacing w:after="0" w:line="360" w:lineRule="auto"/>
            </w:pPr>
            <w:r w:rsidRPr="004B0B24">
              <w:t>579</w:t>
            </w:r>
          </w:p>
        </w:tc>
        <w:tc>
          <w:tcPr>
            <w:tcW w:w="2835" w:type="dxa"/>
            <w:shd w:val="clear" w:color="auto" w:fill="auto"/>
          </w:tcPr>
          <w:p w14:paraId="23DAA106" w14:textId="34B303CB" w:rsidR="0026004B" w:rsidRPr="004B0B24" w:rsidRDefault="0026004B" w:rsidP="0026004B">
            <w:pPr>
              <w:spacing w:after="0" w:line="360" w:lineRule="auto"/>
            </w:pPr>
            <w:r w:rsidRPr="004B0B24">
              <w:t>This study</w:t>
            </w:r>
          </w:p>
        </w:tc>
      </w:tr>
      <w:tr w:rsidR="00BF0337" w:rsidRPr="004B0B24" w14:paraId="45D7F13A" w14:textId="77777777" w:rsidTr="00FB62EC">
        <w:tc>
          <w:tcPr>
            <w:tcW w:w="1560" w:type="dxa"/>
            <w:shd w:val="clear" w:color="auto" w:fill="auto"/>
          </w:tcPr>
          <w:p w14:paraId="1774F027" w14:textId="6524072D" w:rsidR="00BF0337" w:rsidRPr="004B0B24" w:rsidRDefault="00BF0337" w:rsidP="0026004B">
            <w:pPr>
              <w:spacing w:after="0" w:line="360" w:lineRule="auto"/>
              <w:rPr>
                <w:i/>
              </w:rPr>
            </w:pPr>
            <w:r>
              <w:rPr>
                <w:i/>
              </w:rPr>
              <w:t>hos1</w:t>
            </w:r>
          </w:p>
        </w:tc>
        <w:tc>
          <w:tcPr>
            <w:tcW w:w="2409" w:type="dxa"/>
            <w:shd w:val="clear" w:color="auto" w:fill="auto"/>
          </w:tcPr>
          <w:p w14:paraId="7C2DC23C" w14:textId="323424FC" w:rsidR="00BF0337" w:rsidRPr="004B0B24" w:rsidRDefault="00BF0337" w:rsidP="0026004B">
            <w:pPr>
              <w:spacing w:after="0" w:line="360" w:lineRule="auto"/>
            </w:pPr>
            <w:r>
              <w:t>Amplification of gene and sequencing to detect RIP mutations</w:t>
            </w:r>
          </w:p>
        </w:tc>
        <w:tc>
          <w:tcPr>
            <w:tcW w:w="1701" w:type="dxa"/>
            <w:shd w:val="clear" w:color="auto" w:fill="auto"/>
          </w:tcPr>
          <w:p w14:paraId="342189BE" w14:textId="77777777" w:rsidR="00BF0337" w:rsidRDefault="00BF0337" w:rsidP="0026004B">
            <w:pPr>
              <w:spacing w:after="0" w:line="360" w:lineRule="auto"/>
            </w:pPr>
            <w:r>
              <w:t>MAI0216</w:t>
            </w:r>
          </w:p>
          <w:p w14:paraId="44EE31E7" w14:textId="77777777" w:rsidR="00BF0337" w:rsidRDefault="00BF0337" w:rsidP="0026004B">
            <w:pPr>
              <w:spacing w:after="0" w:line="360" w:lineRule="auto"/>
            </w:pPr>
            <w:r>
              <w:t>MAI0017</w:t>
            </w:r>
          </w:p>
          <w:p w14:paraId="0C3A0B68" w14:textId="77777777" w:rsidR="00630DCD" w:rsidRDefault="00630DCD" w:rsidP="0026004B">
            <w:pPr>
              <w:spacing w:after="0" w:line="360" w:lineRule="auto"/>
            </w:pPr>
            <w:r>
              <w:t>MAI0217</w:t>
            </w:r>
          </w:p>
          <w:p w14:paraId="52A3AE07" w14:textId="77777777" w:rsidR="00630DCD" w:rsidRDefault="00630DCD" w:rsidP="0026004B">
            <w:pPr>
              <w:spacing w:after="0" w:line="360" w:lineRule="auto"/>
            </w:pPr>
            <w:r>
              <w:t>MAI0218</w:t>
            </w:r>
          </w:p>
          <w:p w14:paraId="0C8ECE6E" w14:textId="77777777" w:rsidR="00630DCD" w:rsidRDefault="00630DCD" w:rsidP="0026004B">
            <w:pPr>
              <w:spacing w:after="0" w:line="360" w:lineRule="auto"/>
            </w:pPr>
            <w:r>
              <w:t>MAI0219</w:t>
            </w:r>
          </w:p>
          <w:p w14:paraId="7167553D" w14:textId="77777777" w:rsidR="00630DCD" w:rsidRDefault="00630DCD" w:rsidP="0026004B">
            <w:pPr>
              <w:spacing w:after="0" w:line="360" w:lineRule="auto"/>
            </w:pPr>
            <w:r>
              <w:t>MAI0220</w:t>
            </w:r>
          </w:p>
          <w:p w14:paraId="76B1BCF3" w14:textId="77777777" w:rsidR="00630DCD" w:rsidRDefault="00630DCD" w:rsidP="0026004B">
            <w:pPr>
              <w:spacing w:after="0" w:line="360" w:lineRule="auto"/>
            </w:pPr>
            <w:r>
              <w:t>MAI0221</w:t>
            </w:r>
          </w:p>
          <w:p w14:paraId="7BBAA5F2" w14:textId="77777777" w:rsidR="00630DCD" w:rsidRDefault="00630DCD" w:rsidP="0026004B">
            <w:pPr>
              <w:spacing w:after="0" w:line="360" w:lineRule="auto"/>
            </w:pPr>
            <w:r>
              <w:t>MAI0222</w:t>
            </w:r>
          </w:p>
          <w:p w14:paraId="02816F3D" w14:textId="42FC04EE" w:rsidR="00630DCD" w:rsidRPr="004B0B24" w:rsidRDefault="00630DCD" w:rsidP="0026004B">
            <w:pPr>
              <w:spacing w:after="0" w:line="360" w:lineRule="auto"/>
            </w:pPr>
            <w:r>
              <w:t>MAI0207</w:t>
            </w:r>
          </w:p>
        </w:tc>
        <w:tc>
          <w:tcPr>
            <w:tcW w:w="4962" w:type="dxa"/>
            <w:shd w:val="clear" w:color="auto" w:fill="auto"/>
          </w:tcPr>
          <w:p w14:paraId="2CFAB15A" w14:textId="77777777" w:rsidR="00BF0337" w:rsidRDefault="00630DCD" w:rsidP="0026004B">
            <w:pPr>
              <w:spacing w:after="0" w:line="360" w:lineRule="auto"/>
            </w:pPr>
            <w:r w:rsidRPr="00630DCD">
              <w:t>CTACTGGGACAATCCTCG</w:t>
            </w:r>
          </w:p>
          <w:p w14:paraId="5956015D" w14:textId="77777777" w:rsidR="00630DCD" w:rsidRDefault="00630DCD" w:rsidP="0026004B">
            <w:pPr>
              <w:spacing w:after="0" w:line="360" w:lineRule="auto"/>
            </w:pPr>
            <w:r>
              <w:t>GAATT</w:t>
            </w:r>
            <w:r w:rsidRPr="00630DCD">
              <w:t>CCTACTGAACGTTATGACG</w:t>
            </w:r>
          </w:p>
          <w:p w14:paraId="5578EFCC" w14:textId="77777777" w:rsidR="00630DCD" w:rsidRDefault="00630DCD" w:rsidP="0026004B">
            <w:pPr>
              <w:spacing w:after="0" w:line="360" w:lineRule="auto"/>
            </w:pPr>
            <w:r w:rsidRPr="00630DCD">
              <w:t>CTCCGCAGCAATGGTCCG</w:t>
            </w:r>
          </w:p>
          <w:p w14:paraId="18EBEF3E" w14:textId="77777777" w:rsidR="00630DCD" w:rsidRDefault="00630DCD" w:rsidP="0026004B">
            <w:pPr>
              <w:spacing w:after="0" w:line="360" w:lineRule="auto"/>
            </w:pPr>
            <w:r w:rsidRPr="00630DCD">
              <w:t>GCACAGAGGGAAGGCTTG</w:t>
            </w:r>
          </w:p>
          <w:p w14:paraId="50A2E3A5" w14:textId="77777777" w:rsidR="00630DCD" w:rsidRDefault="00630DCD" w:rsidP="0026004B">
            <w:pPr>
              <w:spacing w:after="0" w:line="360" w:lineRule="auto"/>
            </w:pPr>
            <w:r w:rsidRPr="00630DCD">
              <w:t>GGTGTCGAGGGTACCTGG</w:t>
            </w:r>
          </w:p>
          <w:p w14:paraId="20798CB6" w14:textId="77777777" w:rsidR="00630DCD" w:rsidRDefault="00630DCD" w:rsidP="0026004B">
            <w:pPr>
              <w:spacing w:after="0" w:line="360" w:lineRule="auto"/>
            </w:pPr>
            <w:r w:rsidRPr="00630DCD">
              <w:t>ATGGAGGGCAAATTTACG</w:t>
            </w:r>
          </w:p>
          <w:p w14:paraId="08AF4BD7" w14:textId="77777777" w:rsidR="00630DCD" w:rsidRDefault="00630DCD" w:rsidP="0026004B">
            <w:pPr>
              <w:spacing w:after="0" w:line="360" w:lineRule="auto"/>
            </w:pPr>
            <w:r w:rsidRPr="00630DCD">
              <w:t>CGCAAGACCAAGAATGCG</w:t>
            </w:r>
          </w:p>
          <w:p w14:paraId="508F321A" w14:textId="77777777" w:rsidR="00630DCD" w:rsidRDefault="00630DCD" w:rsidP="0026004B">
            <w:pPr>
              <w:spacing w:after="0" w:line="360" w:lineRule="auto"/>
            </w:pPr>
            <w:r w:rsidRPr="00630DCD">
              <w:t>CTGGTCTCGGACCACTCG</w:t>
            </w:r>
          </w:p>
          <w:p w14:paraId="3A9518F4" w14:textId="60D4DC5E" w:rsidR="00630DCD" w:rsidRPr="004B0B24" w:rsidRDefault="00630DCD" w:rsidP="0026004B">
            <w:pPr>
              <w:spacing w:after="0" w:line="360" w:lineRule="auto"/>
            </w:pPr>
            <w:r w:rsidRPr="00630DCD">
              <w:lastRenderedPageBreak/>
              <w:t>TCCCAGAATTCTTAATTAAGATTGACACCCTTCGCACAAC</w:t>
            </w:r>
          </w:p>
        </w:tc>
        <w:tc>
          <w:tcPr>
            <w:tcW w:w="1701" w:type="dxa"/>
            <w:shd w:val="clear" w:color="auto" w:fill="auto"/>
          </w:tcPr>
          <w:p w14:paraId="04EB1F6A" w14:textId="11A8622D" w:rsidR="00BF0337" w:rsidRPr="004B0B24" w:rsidRDefault="00BF0337" w:rsidP="0026004B">
            <w:pPr>
              <w:spacing w:after="0" w:line="360" w:lineRule="auto"/>
            </w:pPr>
            <w:r>
              <w:lastRenderedPageBreak/>
              <w:t>5097</w:t>
            </w:r>
          </w:p>
        </w:tc>
        <w:tc>
          <w:tcPr>
            <w:tcW w:w="2835" w:type="dxa"/>
            <w:shd w:val="clear" w:color="auto" w:fill="auto"/>
          </w:tcPr>
          <w:p w14:paraId="74D0490F" w14:textId="67D62A13" w:rsidR="00F860D2" w:rsidRDefault="00724B71" w:rsidP="0026004B">
            <w:pPr>
              <w:spacing w:after="0" w:line="360" w:lineRule="auto"/>
            </w:pPr>
            <w:hyperlink w:anchor="_ENREF_4" w:tooltip="Idnurm, 2017 #967" w:history="1">
              <w:r w:rsidR="00F860D2">
                <w:fldChar w:fldCharType="begin"/>
              </w:r>
              <w:r w:rsidR="00F860D2">
                <w:instrText xml:space="preserve"> ADDIN EN.CITE &lt;EndNote&gt;&lt;Cite AuthorYear="1"&gt;&lt;Author&gt;Idnurm&lt;/Author&gt;&lt;Year&gt;2017&lt;/Year&gt;&lt;RecNum&gt;967&lt;/RecNum&gt;&lt;DisplayText&gt;&lt;style face="smallcaps"&gt;Idnurm&lt;/style&gt;&lt;style face="italic"&gt; et al.&lt;/style&gt; (2017)&lt;/DisplayText&gt;&lt;record&gt;&lt;rec-number&gt;967&lt;/rec-number&gt;&lt;foreign-keys&gt;&lt;key app="EN" db-id="sprefsvziftx0gexfvg5vaxr0pspvdfa9re9" timestamp="1505782766"&gt;967&lt;/key&gt;&lt;/foreign-keys&gt;&lt;ref-type name="Journal Article"&gt;17&lt;/ref-type&gt;&lt;contributors&gt;&lt;authors&gt;&lt;author&gt;Idnurm, A.&lt;/author&gt;&lt;author&gt;Urquhart, A.S.&lt;/author&gt;&lt;author&gt;Vummadi, D.&lt;/author&gt;&lt;author&gt;Chang, S.&lt;/author&gt;&lt;author&gt;Van de Wouw, A.P.&lt;/author&gt;&lt;author&gt;Lõpez-Ruiz, F.J.&lt;/author&gt;&lt;/authors&gt;&lt;/contributors&gt;&lt;titles&gt;&lt;title&gt;&lt;style face="normal" font="default" size="100%"&gt;Spontaneous and CRISPR/Cas9-induced mutation of the osmosensor histidine kinase of the canola pathogen &lt;/style&gt;&lt;style face="italic" font="default" size="100%"&gt;Leptopshaeria maculans&lt;/style&gt;&lt;/title&gt;&lt;secondary-title&gt;Fungal Biology and Biotechnology&lt;/secondary-title&gt;&lt;/titles&gt;&lt;periodical&gt;&lt;full-title&gt;Fungal Biology and Biotechnology&lt;/full-title&gt;&lt;/periodical&gt;&lt;pages&gt;12&lt;/pages&gt;&lt;volume&gt;4&lt;/volume&gt;&lt;dates&gt;&lt;year&gt;2017&lt;/year&gt;&lt;/dates&gt;&lt;urls&gt;&lt;/urls&gt;&lt;electronic-resource-num&gt;10.1186/s40694-017-0043-0&lt;/electronic-resource-num&gt;&lt;/record&gt;&lt;/Cite&gt;&lt;/EndNote&gt;</w:instrText>
              </w:r>
              <w:r w:rsidR="00F860D2">
                <w:fldChar w:fldCharType="separate"/>
              </w:r>
              <w:r w:rsidR="00F860D2" w:rsidRPr="00F860D2">
                <w:rPr>
                  <w:smallCaps/>
                  <w:noProof/>
                </w:rPr>
                <w:t>Idnurm</w:t>
              </w:r>
              <w:r w:rsidR="00F860D2" w:rsidRPr="00F860D2">
                <w:rPr>
                  <w:i/>
                  <w:noProof/>
                </w:rPr>
                <w:t xml:space="preserve"> et al.</w:t>
              </w:r>
              <w:r w:rsidR="00F860D2">
                <w:rPr>
                  <w:noProof/>
                </w:rPr>
                <w:t xml:space="preserve"> (2017)</w:t>
              </w:r>
              <w:r w:rsidR="00F860D2">
                <w:fldChar w:fldCharType="end"/>
              </w:r>
            </w:hyperlink>
          </w:p>
          <w:p w14:paraId="4B20D6A9" w14:textId="545FA881" w:rsidR="00BF0337" w:rsidRPr="004B0B24" w:rsidRDefault="00BF0337" w:rsidP="0026004B">
            <w:pPr>
              <w:spacing w:after="0" w:line="360" w:lineRule="auto"/>
            </w:pPr>
            <w:r>
              <w:t>REF</w:t>
            </w:r>
          </w:p>
        </w:tc>
      </w:tr>
      <w:tr w:rsidR="0026004B" w:rsidRPr="004B0B24" w14:paraId="4A2A751C" w14:textId="77777777" w:rsidTr="00FB62EC">
        <w:tc>
          <w:tcPr>
            <w:tcW w:w="1560" w:type="dxa"/>
            <w:vMerge w:val="restart"/>
            <w:shd w:val="clear" w:color="auto" w:fill="auto"/>
          </w:tcPr>
          <w:p w14:paraId="7D6CE62C" w14:textId="427D398A" w:rsidR="0026004B" w:rsidRPr="004B0B24" w:rsidRDefault="0026004B" w:rsidP="0026004B">
            <w:pPr>
              <w:spacing w:after="0" w:line="360" w:lineRule="auto"/>
            </w:pPr>
            <w:r w:rsidRPr="004B0B24">
              <w:t>Double-</w:t>
            </w:r>
            <w:proofErr w:type="spellStart"/>
            <w:r w:rsidRPr="004B0B24">
              <w:rPr>
                <w:i/>
              </w:rPr>
              <w:t>hph</w:t>
            </w:r>
            <w:proofErr w:type="spellEnd"/>
            <w:r w:rsidRPr="004B0B24">
              <w:t xml:space="preserve"> construct</w:t>
            </w:r>
          </w:p>
        </w:tc>
        <w:tc>
          <w:tcPr>
            <w:tcW w:w="2409" w:type="dxa"/>
            <w:vMerge w:val="restart"/>
            <w:shd w:val="clear" w:color="auto" w:fill="auto"/>
          </w:tcPr>
          <w:p w14:paraId="55C72A75" w14:textId="40F41664" w:rsidR="0026004B" w:rsidRPr="00E948E1" w:rsidRDefault="0026004B" w:rsidP="0026004B">
            <w:pPr>
              <w:spacing w:after="0" w:line="360" w:lineRule="auto"/>
            </w:pPr>
            <w:r>
              <w:rPr>
                <w:rFonts w:cs="Times New Roman"/>
              </w:rPr>
              <w:t xml:space="preserve">Amplification of </w:t>
            </w:r>
            <w:proofErr w:type="spellStart"/>
            <w:r>
              <w:rPr>
                <w:rFonts w:cs="Times New Roman"/>
                <w:i/>
              </w:rPr>
              <w:t>hph</w:t>
            </w:r>
            <w:proofErr w:type="spellEnd"/>
            <w:r>
              <w:t xml:space="preserve"> for generation of double-</w:t>
            </w:r>
            <w:proofErr w:type="spellStart"/>
            <w:r>
              <w:rPr>
                <w:i/>
              </w:rPr>
              <w:t>hph</w:t>
            </w:r>
            <w:proofErr w:type="spellEnd"/>
            <w:r>
              <w:rPr>
                <w:i/>
              </w:rPr>
              <w:t xml:space="preserve"> </w:t>
            </w:r>
            <w:r>
              <w:t>construct</w:t>
            </w:r>
          </w:p>
        </w:tc>
        <w:tc>
          <w:tcPr>
            <w:tcW w:w="1701" w:type="dxa"/>
            <w:shd w:val="clear" w:color="auto" w:fill="auto"/>
          </w:tcPr>
          <w:p w14:paraId="54B4A9BD" w14:textId="2FDB45F0" w:rsidR="0026004B" w:rsidRPr="004B0B24" w:rsidRDefault="0026004B" w:rsidP="0026004B">
            <w:pPr>
              <w:spacing w:after="0" w:line="360" w:lineRule="auto"/>
            </w:pPr>
            <w:proofErr w:type="spellStart"/>
            <w:r>
              <w:t>Hph-cloningF</w:t>
            </w:r>
            <w:proofErr w:type="spellEnd"/>
          </w:p>
        </w:tc>
        <w:tc>
          <w:tcPr>
            <w:tcW w:w="4962" w:type="dxa"/>
            <w:shd w:val="clear" w:color="auto" w:fill="auto"/>
          </w:tcPr>
          <w:p w14:paraId="31E08C55" w14:textId="2364D5B5" w:rsidR="0026004B" w:rsidRPr="004B0B24" w:rsidRDefault="0026004B" w:rsidP="0026004B">
            <w:pPr>
              <w:spacing w:after="0" w:line="360" w:lineRule="auto"/>
            </w:pPr>
            <w:r w:rsidRPr="00A95FA0">
              <w:t>GCTAGGTACCATGAAAAAGCCTGAACTCAC</w:t>
            </w:r>
          </w:p>
        </w:tc>
        <w:tc>
          <w:tcPr>
            <w:tcW w:w="1701" w:type="dxa"/>
            <w:tcBorders>
              <w:left w:val="nil"/>
            </w:tcBorders>
            <w:shd w:val="clear" w:color="auto" w:fill="auto"/>
          </w:tcPr>
          <w:p w14:paraId="0E745619" w14:textId="4F1A7A9C" w:rsidR="0026004B" w:rsidRPr="004B0B24" w:rsidRDefault="0026004B" w:rsidP="0026004B">
            <w:pPr>
              <w:spacing w:after="0" w:line="360" w:lineRule="auto"/>
            </w:pPr>
            <w:r>
              <w:t>1026</w:t>
            </w:r>
          </w:p>
        </w:tc>
        <w:tc>
          <w:tcPr>
            <w:tcW w:w="2835" w:type="dxa"/>
            <w:shd w:val="clear" w:color="auto" w:fill="auto"/>
          </w:tcPr>
          <w:p w14:paraId="2017BFEC" w14:textId="44595AC7" w:rsidR="0026004B" w:rsidRPr="004B0B24" w:rsidRDefault="0026004B" w:rsidP="0026004B">
            <w:pPr>
              <w:spacing w:after="0" w:line="360" w:lineRule="auto"/>
            </w:pPr>
            <w:r>
              <w:t>This study</w:t>
            </w:r>
          </w:p>
        </w:tc>
      </w:tr>
      <w:tr w:rsidR="0026004B" w:rsidRPr="004B0B24" w14:paraId="158FB4F8" w14:textId="77777777" w:rsidTr="00FB62EC">
        <w:tc>
          <w:tcPr>
            <w:tcW w:w="1560" w:type="dxa"/>
            <w:vMerge/>
            <w:shd w:val="clear" w:color="auto" w:fill="auto"/>
          </w:tcPr>
          <w:p w14:paraId="32572EA1" w14:textId="5B1077B5" w:rsidR="0026004B" w:rsidRDefault="0026004B" w:rsidP="0026004B">
            <w:pPr>
              <w:spacing w:after="0" w:line="360" w:lineRule="auto"/>
            </w:pPr>
          </w:p>
        </w:tc>
        <w:tc>
          <w:tcPr>
            <w:tcW w:w="2409" w:type="dxa"/>
            <w:vMerge/>
            <w:shd w:val="clear" w:color="auto" w:fill="auto"/>
          </w:tcPr>
          <w:p w14:paraId="55A49B59" w14:textId="77777777" w:rsidR="0026004B" w:rsidRPr="004B0B24" w:rsidRDefault="0026004B" w:rsidP="0026004B">
            <w:pPr>
              <w:spacing w:after="0" w:line="360" w:lineRule="auto"/>
              <w:rPr>
                <w:rFonts w:cs="Times New Roman"/>
              </w:rPr>
            </w:pPr>
          </w:p>
        </w:tc>
        <w:tc>
          <w:tcPr>
            <w:tcW w:w="1701" w:type="dxa"/>
            <w:shd w:val="clear" w:color="auto" w:fill="auto"/>
          </w:tcPr>
          <w:p w14:paraId="26E87C67" w14:textId="331DB831" w:rsidR="0026004B" w:rsidRPr="004B0B24" w:rsidRDefault="0026004B" w:rsidP="0026004B">
            <w:pPr>
              <w:spacing w:after="0" w:line="360" w:lineRule="auto"/>
            </w:pPr>
            <w:proofErr w:type="spellStart"/>
            <w:r>
              <w:t>Hph</w:t>
            </w:r>
            <w:proofErr w:type="spellEnd"/>
            <w:r>
              <w:t>-cloning R</w:t>
            </w:r>
          </w:p>
        </w:tc>
        <w:tc>
          <w:tcPr>
            <w:tcW w:w="4962" w:type="dxa"/>
            <w:shd w:val="clear" w:color="auto" w:fill="auto"/>
          </w:tcPr>
          <w:p w14:paraId="3FF93171" w14:textId="3D5E9347" w:rsidR="0026004B" w:rsidRPr="004B0B24" w:rsidRDefault="0026004B" w:rsidP="0026004B">
            <w:pPr>
              <w:spacing w:after="0" w:line="360" w:lineRule="auto"/>
            </w:pPr>
            <w:r w:rsidRPr="00A95FA0">
              <w:t>GCTAGATATCCTATTCCTTTGCCCTCGGAC</w:t>
            </w:r>
          </w:p>
        </w:tc>
        <w:tc>
          <w:tcPr>
            <w:tcW w:w="1701" w:type="dxa"/>
            <w:tcBorders>
              <w:left w:val="nil"/>
            </w:tcBorders>
            <w:shd w:val="clear" w:color="auto" w:fill="auto"/>
          </w:tcPr>
          <w:p w14:paraId="55EA9477" w14:textId="77777777" w:rsidR="0026004B" w:rsidRPr="004B0B24" w:rsidRDefault="0026004B" w:rsidP="0026004B">
            <w:pPr>
              <w:spacing w:after="0" w:line="360" w:lineRule="auto"/>
            </w:pPr>
          </w:p>
        </w:tc>
        <w:tc>
          <w:tcPr>
            <w:tcW w:w="2835" w:type="dxa"/>
            <w:shd w:val="clear" w:color="auto" w:fill="auto"/>
          </w:tcPr>
          <w:p w14:paraId="234E7FF6" w14:textId="77777777" w:rsidR="0026004B" w:rsidRDefault="0026004B" w:rsidP="0026004B">
            <w:pPr>
              <w:spacing w:after="0" w:line="360" w:lineRule="auto"/>
            </w:pPr>
          </w:p>
        </w:tc>
      </w:tr>
      <w:tr w:rsidR="0026004B" w:rsidRPr="004B0B24" w14:paraId="340E34D6" w14:textId="77777777" w:rsidTr="00FB62EC">
        <w:tc>
          <w:tcPr>
            <w:tcW w:w="1560" w:type="dxa"/>
            <w:vMerge/>
            <w:shd w:val="clear" w:color="auto" w:fill="auto"/>
          </w:tcPr>
          <w:p w14:paraId="79C9DD1F" w14:textId="0216F68D" w:rsidR="0026004B" w:rsidRPr="004B0B24" w:rsidRDefault="0026004B" w:rsidP="0026004B">
            <w:pPr>
              <w:spacing w:after="0" w:line="360" w:lineRule="auto"/>
            </w:pPr>
          </w:p>
        </w:tc>
        <w:tc>
          <w:tcPr>
            <w:tcW w:w="2409" w:type="dxa"/>
            <w:vMerge w:val="restart"/>
            <w:shd w:val="clear" w:color="auto" w:fill="auto"/>
          </w:tcPr>
          <w:p w14:paraId="3876A12F" w14:textId="77777777" w:rsidR="0026004B" w:rsidRDefault="0026004B" w:rsidP="0026004B">
            <w:pPr>
              <w:spacing w:after="0" w:line="360" w:lineRule="auto"/>
              <w:rPr>
                <w:rFonts w:cs="Times New Roman"/>
              </w:rPr>
            </w:pPr>
          </w:p>
          <w:p w14:paraId="50301464" w14:textId="38192A40" w:rsidR="0026004B" w:rsidRPr="004B0B24" w:rsidRDefault="0026004B" w:rsidP="0026004B">
            <w:pPr>
              <w:spacing w:after="0" w:line="360" w:lineRule="auto"/>
              <w:rPr>
                <w:rFonts w:cs="Times New Roman"/>
              </w:rPr>
            </w:pPr>
            <w:r w:rsidRPr="004B0B24">
              <w:rPr>
                <w:rFonts w:cs="Times New Roman"/>
              </w:rPr>
              <w:t>Amplification and sequencing of double-</w:t>
            </w:r>
            <w:proofErr w:type="spellStart"/>
            <w:r w:rsidRPr="004B0B24">
              <w:rPr>
                <w:rFonts w:cs="Times New Roman"/>
                <w:i/>
              </w:rPr>
              <w:t>hph</w:t>
            </w:r>
            <w:proofErr w:type="spellEnd"/>
            <w:r w:rsidRPr="004B0B24">
              <w:rPr>
                <w:rFonts w:cs="Times New Roman"/>
              </w:rPr>
              <w:t xml:space="preserve"> construct for detecting RIP</w:t>
            </w:r>
          </w:p>
          <w:p w14:paraId="5F8B0D96" w14:textId="359637DA" w:rsidR="0026004B" w:rsidRPr="004B0B24" w:rsidRDefault="0026004B" w:rsidP="0026004B">
            <w:pPr>
              <w:spacing w:after="0" w:line="360" w:lineRule="auto"/>
            </w:pPr>
          </w:p>
          <w:p w14:paraId="06491AED" w14:textId="099621F7" w:rsidR="0026004B" w:rsidRPr="004B0B24" w:rsidRDefault="0026004B" w:rsidP="0026004B">
            <w:pPr>
              <w:spacing w:after="0" w:line="360" w:lineRule="auto"/>
            </w:pPr>
          </w:p>
          <w:p w14:paraId="3D9AB1D1" w14:textId="05D64EB5" w:rsidR="0026004B" w:rsidRPr="004B0B24" w:rsidRDefault="0026004B" w:rsidP="0026004B">
            <w:pPr>
              <w:spacing w:after="0" w:line="360" w:lineRule="auto"/>
            </w:pPr>
          </w:p>
          <w:p w14:paraId="72A46FD8" w14:textId="1FE3EBB5" w:rsidR="0026004B" w:rsidRPr="004B0B24" w:rsidRDefault="0026004B" w:rsidP="0026004B">
            <w:pPr>
              <w:spacing w:after="0" w:line="360" w:lineRule="auto"/>
            </w:pPr>
          </w:p>
          <w:p w14:paraId="2963B844" w14:textId="519A19FD" w:rsidR="0026004B" w:rsidRPr="004B0B24" w:rsidRDefault="0026004B" w:rsidP="0026004B">
            <w:pPr>
              <w:spacing w:after="0" w:line="360" w:lineRule="auto"/>
            </w:pPr>
          </w:p>
          <w:p w14:paraId="71A0D9D9" w14:textId="1243E44D" w:rsidR="0026004B" w:rsidRPr="004B0B24" w:rsidRDefault="0026004B" w:rsidP="0026004B">
            <w:pPr>
              <w:spacing w:after="0" w:line="360" w:lineRule="auto"/>
            </w:pPr>
          </w:p>
          <w:p w14:paraId="42D24F2B" w14:textId="5D11E325" w:rsidR="0026004B" w:rsidRPr="004B0B24" w:rsidRDefault="0026004B" w:rsidP="0026004B">
            <w:pPr>
              <w:spacing w:after="0" w:line="360" w:lineRule="auto"/>
            </w:pPr>
          </w:p>
          <w:p w14:paraId="19340FD9" w14:textId="2ACB874A" w:rsidR="0026004B" w:rsidRPr="004B0B24" w:rsidRDefault="0026004B" w:rsidP="0026004B">
            <w:pPr>
              <w:spacing w:after="0" w:line="360" w:lineRule="auto"/>
            </w:pPr>
          </w:p>
          <w:p w14:paraId="5034E639" w14:textId="536A299E" w:rsidR="0026004B" w:rsidRPr="004B0B24" w:rsidRDefault="0026004B" w:rsidP="0026004B">
            <w:pPr>
              <w:spacing w:after="0" w:line="360" w:lineRule="auto"/>
            </w:pPr>
          </w:p>
        </w:tc>
        <w:tc>
          <w:tcPr>
            <w:tcW w:w="1701" w:type="dxa"/>
            <w:shd w:val="clear" w:color="auto" w:fill="auto"/>
          </w:tcPr>
          <w:p w14:paraId="1870EB35" w14:textId="22B6D7CD" w:rsidR="0026004B" w:rsidRPr="004B0B24" w:rsidRDefault="0026004B" w:rsidP="0026004B">
            <w:pPr>
              <w:spacing w:after="0" w:line="360" w:lineRule="auto"/>
            </w:pPr>
            <w:r w:rsidRPr="004B0B24">
              <w:t>M13Flong</w:t>
            </w:r>
          </w:p>
        </w:tc>
        <w:tc>
          <w:tcPr>
            <w:tcW w:w="4962" w:type="dxa"/>
            <w:shd w:val="clear" w:color="auto" w:fill="auto"/>
          </w:tcPr>
          <w:p w14:paraId="3EFC0335" w14:textId="468E7D26" w:rsidR="0026004B" w:rsidRPr="004B0B24" w:rsidRDefault="0026004B" w:rsidP="0026004B">
            <w:pPr>
              <w:spacing w:after="0" w:line="360" w:lineRule="auto"/>
            </w:pPr>
            <w:r w:rsidRPr="004B0B24">
              <w:t>GTTTTCCCAGTCACGAC</w:t>
            </w:r>
          </w:p>
        </w:tc>
        <w:tc>
          <w:tcPr>
            <w:tcW w:w="1701" w:type="dxa"/>
            <w:tcBorders>
              <w:left w:val="nil"/>
            </w:tcBorders>
            <w:shd w:val="clear" w:color="auto" w:fill="auto"/>
          </w:tcPr>
          <w:p w14:paraId="6513CF82" w14:textId="556611F0" w:rsidR="0026004B" w:rsidRPr="004B0B24" w:rsidRDefault="0026004B" w:rsidP="0026004B">
            <w:pPr>
              <w:spacing w:after="0" w:line="360" w:lineRule="auto"/>
            </w:pPr>
            <w:r w:rsidRPr="004B0B24">
              <w:t>794</w:t>
            </w:r>
          </w:p>
        </w:tc>
        <w:tc>
          <w:tcPr>
            <w:tcW w:w="2835" w:type="dxa"/>
            <w:shd w:val="clear" w:color="auto" w:fill="auto"/>
          </w:tcPr>
          <w:p w14:paraId="440CA477" w14:textId="09F9D7BB" w:rsidR="0026004B" w:rsidRPr="004B0B24" w:rsidRDefault="0026004B" w:rsidP="0026004B">
            <w:pPr>
              <w:spacing w:after="0" w:line="360" w:lineRule="auto"/>
            </w:pPr>
            <w:r w:rsidRPr="004B0B24">
              <w:t>This study</w:t>
            </w:r>
          </w:p>
        </w:tc>
      </w:tr>
      <w:tr w:rsidR="0026004B" w:rsidRPr="004B0B24" w14:paraId="30D9C7D4" w14:textId="77777777" w:rsidTr="00FB62EC">
        <w:tc>
          <w:tcPr>
            <w:tcW w:w="1560" w:type="dxa"/>
            <w:vMerge/>
            <w:shd w:val="clear" w:color="auto" w:fill="auto"/>
          </w:tcPr>
          <w:p w14:paraId="36DC412A" w14:textId="532C088E" w:rsidR="0026004B" w:rsidRPr="004B0B24" w:rsidRDefault="0026004B" w:rsidP="0026004B">
            <w:pPr>
              <w:spacing w:after="0" w:line="360" w:lineRule="auto"/>
            </w:pPr>
          </w:p>
        </w:tc>
        <w:tc>
          <w:tcPr>
            <w:tcW w:w="2409" w:type="dxa"/>
            <w:vMerge/>
            <w:shd w:val="clear" w:color="auto" w:fill="auto"/>
          </w:tcPr>
          <w:p w14:paraId="3ABCBF36" w14:textId="1DD153D2" w:rsidR="0026004B" w:rsidRPr="004B0B24" w:rsidRDefault="0026004B" w:rsidP="0026004B">
            <w:pPr>
              <w:spacing w:after="0" w:line="360" w:lineRule="auto"/>
            </w:pPr>
          </w:p>
        </w:tc>
        <w:tc>
          <w:tcPr>
            <w:tcW w:w="1701" w:type="dxa"/>
            <w:shd w:val="clear" w:color="auto" w:fill="auto"/>
          </w:tcPr>
          <w:p w14:paraId="76005FC4" w14:textId="5E94B53D" w:rsidR="0026004B" w:rsidRPr="004B0B24" w:rsidRDefault="0026004B" w:rsidP="0026004B">
            <w:pPr>
              <w:spacing w:after="0" w:line="360" w:lineRule="auto"/>
            </w:pPr>
            <w:r w:rsidRPr="004B0B24">
              <w:t>CE250</w:t>
            </w:r>
          </w:p>
        </w:tc>
        <w:tc>
          <w:tcPr>
            <w:tcW w:w="4962" w:type="dxa"/>
            <w:shd w:val="clear" w:color="auto" w:fill="auto"/>
          </w:tcPr>
          <w:p w14:paraId="0766EAA7" w14:textId="03F77714" w:rsidR="0026004B" w:rsidRPr="004B0B24" w:rsidRDefault="0026004B" w:rsidP="0026004B">
            <w:pPr>
              <w:spacing w:after="0" w:line="360" w:lineRule="auto"/>
            </w:pPr>
            <w:r w:rsidRPr="004B0B24">
              <w:t>GATGTTGGCGACCTCGTATT</w:t>
            </w:r>
          </w:p>
        </w:tc>
        <w:tc>
          <w:tcPr>
            <w:tcW w:w="1701" w:type="dxa"/>
            <w:tcBorders>
              <w:left w:val="nil"/>
            </w:tcBorders>
            <w:shd w:val="clear" w:color="auto" w:fill="auto"/>
          </w:tcPr>
          <w:p w14:paraId="1244B34E" w14:textId="77777777" w:rsidR="0026004B" w:rsidRPr="004B0B24" w:rsidRDefault="0026004B" w:rsidP="0026004B">
            <w:pPr>
              <w:spacing w:after="0" w:line="360" w:lineRule="auto"/>
            </w:pPr>
          </w:p>
        </w:tc>
        <w:tc>
          <w:tcPr>
            <w:tcW w:w="2835" w:type="dxa"/>
            <w:shd w:val="clear" w:color="auto" w:fill="auto"/>
          </w:tcPr>
          <w:p w14:paraId="709F785F" w14:textId="79D43F7E" w:rsidR="0026004B" w:rsidRPr="004B0B24" w:rsidRDefault="0026004B" w:rsidP="0026004B">
            <w:pPr>
              <w:spacing w:after="0" w:line="360" w:lineRule="auto"/>
            </w:pPr>
          </w:p>
        </w:tc>
      </w:tr>
      <w:tr w:rsidR="0026004B" w:rsidRPr="004B0B24" w14:paraId="50D0B8FA" w14:textId="77777777" w:rsidTr="00FB62EC">
        <w:tc>
          <w:tcPr>
            <w:tcW w:w="1560" w:type="dxa"/>
            <w:vMerge/>
            <w:shd w:val="clear" w:color="auto" w:fill="auto"/>
          </w:tcPr>
          <w:p w14:paraId="435A286F" w14:textId="33804B6A" w:rsidR="0026004B" w:rsidRPr="004B0B24" w:rsidRDefault="0026004B" w:rsidP="0026004B">
            <w:pPr>
              <w:spacing w:after="0" w:line="360" w:lineRule="auto"/>
            </w:pPr>
          </w:p>
        </w:tc>
        <w:tc>
          <w:tcPr>
            <w:tcW w:w="2409" w:type="dxa"/>
            <w:vMerge/>
            <w:shd w:val="clear" w:color="auto" w:fill="auto"/>
          </w:tcPr>
          <w:p w14:paraId="74CE0E80" w14:textId="2A1C529B" w:rsidR="0026004B" w:rsidRPr="004B0B24" w:rsidRDefault="0026004B" w:rsidP="0026004B">
            <w:pPr>
              <w:spacing w:after="0" w:line="360" w:lineRule="auto"/>
            </w:pPr>
          </w:p>
        </w:tc>
        <w:tc>
          <w:tcPr>
            <w:tcW w:w="1701" w:type="dxa"/>
            <w:shd w:val="clear" w:color="auto" w:fill="auto"/>
          </w:tcPr>
          <w:p w14:paraId="200F3F16" w14:textId="48B2437F" w:rsidR="0026004B" w:rsidRPr="004B0B24" w:rsidRDefault="0026004B" w:rsidP="0026004B">
            <w:pPr>
              <w:spacing w:after="0" w:line="360" w:lineRule="auto"/>
            </w:pPr>
            <w:r w:rsidRPr="004B0B24">
              <w:t>CE249</w:t>
            </w:r>
          </w:p>
        </w:tc>
        <w:tc>
          <w:tcPr>
            <w:tcW w:w="4962" w:type="dxa"/>
            <w:shd w:val="clear" w:color="auto" w:fill="auto"/>
          </w:tcPr>
          <w:p w14:paraId="03F3E8C4" w14:textId="3451ED9B" w:rsidR="0026004B" w:rsidRPr="004B0B24" w:rsidRDefault="0026004B" w:rsidP="0026004B">
            <w:pPr>
              <w:spacing w:after="0" w:line="360" w:lineRule="auto"/>
            </w:pPr>
            <w:r w:rsidRPr="004B0B24">
              <w:t>GATGTAGGAGGGCGTGGATA</w:t>
            </w:r>
          </w:p>
        </w:tc>
        <w:tc>
          <w:tcPr>
            <w:tcW w:w="1701" w:type="dxa"/>
            <w:tcBorders>
              <w:left w:val="nil"/>
            </w:tcBorders>
            <w:shd w:val="clear" w:color="auto" w:fill="auto"/>
          </w:tcPr>
          <w:p w14:paraId="3F355C67" w14:textId="1CEFC06A" w:rsidR="0026004B" w:rsidRPr="004B0B24" w:rsidRDefault="0026004B" w:rsidP="0026004B">
            <w:pPr>
              <w:spacing w:after="0" w:line="360" w:lineRule="auto"/>
            </w:pPr>
            <w:r w:rsidRPr="004B0B24">
              <w:t>938</w:t>
            </w:r>
          </w:p>
        </w:tc>
        <w:tc>
          <w:tcPr>
            <w:tcW w:w="2835" w:type="dxa"/>
            <w:shd w:val="clear" w:color="auto" w:fill="auto"/>
          </w:tcPr>
          <w:p w14:paraId="7D26B3E8" w14:textId="3C489CC0" w:rsidR="0026004B" w:rsidRPr="004B0B24" w:rsidRDefault="0026004B" w:rsidP="0026004B">
            <w:pPr>
              <w:spacing w:after="0" w:line="360" w:lineRule="auto"/>
            </w:pPr>
            <w:r w:rsidRPr="004B0B24">
              <w:t>This study</w:t>
            </w:r>
          </w:p>
        </w:tc>
      </w:tr>
      <w:tr w:rsidR="0026004B" w:rsidRPr="004B0B24" w14:paraId="3BF9EB9F" w14:textId="77777777" w:rsidTr="00FB62EC">
        <w:tc>
          <w:tcPr>
            <w:tcW w:w="1560" w:type="dxa"/>
            <w:vMerge/>
            <w:shd w:val="clear" w:color="auto" w:fill="auto"/>
          </w:tcPr>
          <w:p w14:paraId="51C85135" w14:textId="5AA28911" w:rsidR="0026004B" w:rsidRPr="004B0B24" w:rsidRDefault="0026004B" w:rsidP="0026004B">
            <w:pPr>
              <w:spacing w:after="0" w:line="360" w:lineRule="auto"/>
            </w:pPr>
          </w:p>
        </w:tc>
        <w:tc>
          <w:tcPr>
            <w:tcW w:w="2409" w:type="dxa"/>
            <w:vMerge/>
            <w:shd w:val="clear" w:color="auto" w:fill="auto"/>
          </w:tcPr>
          <w:p w14:paraId="0CE04163" w14:textId="3BBF0C4E" w:rsidR="0026004B" w:rsidRPr="004B0B24" w:rsidRDefault="0026004B" w:rsidP="0026004B">
            <w:pPr>
              <w:spacing w:after="0" w:line="360" w:lineRule="auto"/>
            </w:pPr>
          </w:p>
        </w:tc>
        <w:tc>
          <w:tcPr>
            <w:tcW w:w="1701" w:type="dxa"/>
            <w:shd w:val="clear" w:color="auto" w:fill="auto"/>
          </w:tcPr>
          <w:p w14:paraId="1239325B" w14:textId="62679EEC" w:rsidR="0026004B" w:rsidRPr="004B0B24" w:rsidRDefault="0026004B" w:rsidP="0026004B">
            <w:pPr>
              <w:spacing w:after="0" w:line="360" w:lineRule="auto"/>
            </w:pPr>
            <w:r w:rsidRPr="004B0B24">
              <w:t>RIPcassR1</w:t>
            </w:r>
          </w:p>
        </w:tc>
        <w:tc>
          <w:tcPr>
            <w:tcW w:w="4962" w:type="dxa"/>
            <w:shd w:val="clear" w:color="auto" w:fill="auto"/>
          </w:tcPr>
          <w:p w14:paraId="374D9A29" w14:textId="5E731056" w:rsidR="0026004B" w:rsidRPr="004B0B24" w:rsidRDefault="0026004B" w:rsidP="0026004B">
            <w:pPr>
              <w:spacing w:after="0" w:line="360" w:lineRule="auto"/>
            </w:pPr>
            <w:r w:rsidRPr="004B0B24">
              <w:t>ATTCGCGGCCAATTCTTAAT</w:t>
            </w:r>
          </w:p>
        </w:tc>
        <w:tc>
          <w:tcPr>
            <w:tcW w:w="1701" w:type="dxa"/>
            <w:tcBorders>
              <w:left w:val="nil"/>
            </w:tcBorders>
            <w:shd w:val="clear" w:color="auto" w:fill="auto"/>
          </w:tcPr>
          <w:p w14:paraId="371FED36" w14:textId="77777777" w:rsidR="0026004B" w:rsidRPr="004B0B24" w:rsidRDefault="0026004B" w:rsidP="0026004B">
            <w:pPr>
              <w:spacing w:after="0" w:line="360" w:lineRule="auto"/>
            </w:pPr>
          </w:p>
        </w:tc>
        <w:tc>
          <w:tcPr>
            <w:tcW w:w="2835" w:type="dxa"/>
            <w:shd w:val="clear" w:color="auto" w:fill="auto"/>
          </w:tcPr>
          <w:p w14:paraId="5EDC140C" w14:textId="2284F995" w:rsidR="0026004B" w:rsidRPr="004B0B24" w:rsidRDefault="0026004B" w:rsidP="0026004B">
            <w:pPr>
              <w:spacing w:after="0" w:line="360" w:lineRule="auto"/>
            </w:pPr>
          </w:p>
        </w:tc>
      </w:tr>
      <w:tr w:rsidR="0026004B" w:rsidRPr="004B0B24" w14:paraId="17ECCA10" w14:textId="77777777" w:rsidTr="00FB62EC">
        <w:tc>
          <w:tcPr>
            <w:tcW w:w="1560" w:type="dxa"/>
            <w:vMerge/>
            <w:shd w:val="clear" w:color="auto" w:fill="auto"/>
          </w:tcPr>
          <w:p w14:paraId="7DD115BD" w14:textId="69F2976C" w:rsidR="0026004B" w:rsidRPr="004B0B24" w:rsidRDefault="0026004B" w:rsidP="0026004B">
            <w:pPr>
              <w:spacing w:after="0" w:line="360" w:lineRule="auto"/>
            </w:pPr>
          </w:p>
        </w:tc>
        <w:tc>
          <w:tcPr>
            <w:tcW w:w="2409" w:type="dxa"/>
            <w:vMerge/>
            <w:shd w:val="clear" w:color="auto" w:fill="auto"/>
          </w:tcPr>
          <w:p w14:paraId="593BF1D7" w14:textId="1C39E063" w:rsidR="0026004B" w:rsidRPr="004B0B24" w:rsidRDefault="0026004B" w:rsidP="0026004B">
            <w:pPr>
              <w:spacing w:after="0" w:line="360" w:lineRule="auto"/>
            </w:pPr>
          </w:p>
        </w:tc>
        <w:tc>
          <w:tcPr>
            <w:tcW w:w="1701" w:type="dxa"/>
            <w:shd w:val="clear" w:color="auto" w:fill="auto"/>
          </w:tcPr>
          <w:p w14:paraId="6BB99A72" w14:textId="675E2A2D" w:rsidR="0026004B" w:rsidRPr="004B0B24" w:rsidRDefault="0026004B" w:rsidP="0026004B">
            <w:pPr>
              <w:spacing w:after="0" w:line="360" w:lineRule="auto"/>
            </w:pPr>
            <w:r w:rsidRPr="004B0B24">
              <w:t>CE48R</w:t>
            </w:r>
          </w:p>
        </w:tc>
        <w:tc>
          <w:tcPr>
            <w:tcW w:w="4962" w:type="dxa"/>
            <w:shd w:val="clear" w:color="auto" w:fill="auto"/>
          </w:tcPr>
          <w:p w14:paraId="4A670358" w14:textId="5B72EFB4" w:rsidR="0026004B" w:rsidRPr="004B0B24" w:rsidRDefault="0026004B" w:rsidP="0026004B">
            <w:pPr>
              <w:spacing w:after="0" w:line="360" w:lineRule="auto"/>
            </w:pPr>
            <w:r w:rsidRPr="004B0B24">
              <w:t>GTCCGAGGGCAAAGGAATAG</w:t>
            </w:r>
          </w:p>
        </w:tc>
        <w:tc>
          <w:tcPr>
            <w:tcW w:w="1701" w:type="dxa"/>
            <w:tcBorders>
              <w:left w:val="nil"/>
            </w:tcBorders>
            <w:shd w:val="clear" w:color="auto" w:fill="auto"/>
          </w:tcPr>
          <w:p w14:paraId="6CF83197" w14:textId="35A10FBE" w:rsidR="0026004B" w:rsidRPr="004B0B24" w:rsidRDefault="0026004B" w:rsidP="0026004B">
            <w:pPr>
              <w:spacing w:after="0" w:line="360" w:lineRule="auto"/>
            </w:pPr>
            <w:r w:rsidRPr="004B0B24">
              <w:t>317</w:t>
            </w:r>
          </w:p>
        </w:tc>
        <w:tc>
          <w:tcPr>
            <w:tcW w:w="2835" w:type="dxa"/>
            <w:shd w:val="clear" w:color="auto" w:fill="auto"/>
          </w:tcPr>
          <w:p w14:paraId="089359E8" w14:textId="40430D33" w:rsidR="0026004B" w:rsidRPr="004B0B24" w:rsidRDefault="0026004B" w:rsidP="0026004B">
            <w:pPr>
              <w:spacing w:after="0" w:line="360" w:lineRule="auto"/>
            </w:pPr>
            <w:r w:rsidRPr="004B0B24">
              <w:t>This study</w:t>
            </w:r>
          </w:p>
        </w:tc>
      </w:tr>
      <w:tr w:rsidR="0026004B" w:rsidRPr="004B0B24" w14:paraId="5CD28BCD" w14:textId="77777777" w:rsidTr="00FB62EC">
        <w:tc>
          <w:tcPr>
            <w:tcW w:w="1560" w:type="dxa"/>
            <w:vMerge/>
            <w:shd w:val="clear" w:color="auto" w:fill="auto"/>
          </w:tcPr>
          <w:p w14:paraId="7AF22752" w14:textId="64C98D43" w:rsidR="0026004B" w:rsidRPr="004B0B24" w:rsidRDefault="0026004B" w:rsidP="0026004B">
            <w:pPr>
              <w:spacing w:after="0" w:line="360" w:lineRule="auto"/>
            </w:pPr>
          </w:p>
        </w:tc>
        <w:tc>
          <w:tcPr>
            <w:tcW w:w="2409" w:type="dxa"/>
            <w:vMerge/>
            <w:shd w:val="clear" w:color="auto" w:fill="auto"/>
          </w:tcPr>
          <w:p w14:paraId="36DB8195" w14:textId="398DA5F5" w:rsidR="0026004B" w:rsidRPr="004B0B24" w:rsidRDefault="0026004B" w:rsidP="0026004B">
            <w:pPr>
              <w:spacing w:after="0" w:line="360" w:lineRule="auto"/>
            </w:pPr>
          </w:p>
        </w:tc>
        <w:tc>
          <w:tcPr>
            <w:tcW w:w="1701" w:type="dxa"/>
            <w:shd w:val="clear" w:color="auto" w:fill="auto"/>
          </w:tcPr>
          <w:p w14:paraId="1E06F04C" w14:textId="2B178481" w:rsidR="0026004B" w:rsidRPr="004B0B24" w:rsidRDefault="0026004B" w:rsidP="0026004B">
            <w:pPr>
              <w:spacing w:after="0" w:line="360" w:lineRule="auto"/>
            </w:pPr>
            <w:r w:rsidRPr="004B0B24">
              <w:t>TrpCpromR1</w:t>
            </w:r>
          </w:p>
        </w:tc>
        <w:tc>
          <w:tcPr>
            <w:tcW w:w="4962" w:type="dxa"/>
            <w:shd w:val="clear" w:color="auto" w:fill="auto"/>
          </w:tcPr>
          <w:p w14:paraId="0B3D4BCF" w14:textId="033C20CD" w:rsidR="0026004B" w:rsidRPr="004B0B24" w:rsidRDefault="0026004B" w:rsidP="0026004B">
            <w:pPr>
              <w:spacing w:after="0" w:line="360" w:lineRule="auto"/>
            </w:pPr>
            <w:r w:rsidRPr="004B0B24">
              <w:t>AAGTTATCGTGCACCAAGCA</w:t>
            </w:r>
          </w:p>
        </w:tc>
        <w:tc>
          <w:tcPr>
            <w:tcW w:w="1701" w:type="dxa"/>
            <w:tcBorders>
              <w:left w:val="nil"/>
            </w:tcBorders>
            <w:shd w:val="clear" w:color="auto" w:fill="auto"/>
          </w:tcPr>
          <w:p w14:paraId="49920084" w14:textId="77777777" w:rsidR="0026004B" w:rsidRPr="004B0B24" w:rsidRDefault="0026004B" w:rsidP="0026004B">
            <w:pPr>
              <w:spacing w:after="0" w:line="360" w:lineRule="auto"/>
            </w:pPr>
          </w:p>
        </w:tc>
        <w:tc>
          <w:tcPr>
            <w:tcW w:w="2835" w:type="dxa"/>
            <w:shd w:val="clear" w:color="auto" w:fill="auto"/>
          </w:tcPr>
          <w:p w14:paraId="012AAA43" w14:textId="39CA9088" w:rsidR="0026004B" w:rsidRPr="004B0B24" w:rsidRDefault="0026004B" w:rsidP="0026004B">
            <w:pPr>
              <w:spacing w:after="0" w:line="360" w:lineRule="auto"/>
            </w:pPr>
          </w:p>
        </w:tc>
      </w:tr>
      <w:tr w:rsidR="0026004B" w:rsidRPr="004B0B24" w14:paraId="005C8924" w14:textId="77777777" w:rsidTr="00FB62EC">
        <w:tc>
          <w:tcPr>
            <w:tcW w:w="1560" w:type="dxa"/>
            <w:vMerge/>
            <w:shd w:val="clear" w:color="auto" w:fill="auto"/>
          </w:tcPr>
          <w:p w14:paraId="144A31E9" w14:textId="2F7898CD" w:rsidR="0026004B" w:rsidRPr="004B0B24" w:rsidRDefault="0026004B" w:rsidP="0026004B">
            <w:pPr>
              <w:spacing w:after="0" w:line="360" w:lineRule="auto"/>
            </w:pPr>
          </w:p>
        </w:tc>
        <w:tc>
          <w:tcPr>
            <w:tcW w:w="2409" w:type="dxa"/>
            <w:vMerge/>
            <w:shd w:val="clear" w:color="auto" w:fill="auto"/>
          </w:tcPr>
          <w:p w14:paraId="7D696EF0" w14:textId="79DC8904" w:rsidR="0026004B" w:rsidRPr="004B0B24" w:rsidRDefault="0026004B" w:rsidP="0026004B">
            <w:pPr>
              <w:spacing w:after="0" w:line="360" w:lineRule="auto"/>
            </w:pPr>
          </w:p>
        </w:tc>
        <w:tc>
          <w:tcPr>
            <w:tcW w:w="1701" w:type="dxa"/>
            <w:shd w:val="clear" w:color="auto" w:fill="auto"/>
          </w:tcPr>
          <w:p w14:paraId="50D1EF56" w14:textId="42F48622" w:rsidR="0026004B" w:rsidRPr="004B0B24" w:rsidRDefault="0026004B" w:rsidP="0026004B">
            <w:pPr>
              <w:spacing w:after="0" w:line="360" w:lineRule="auto"/>
            </w:pPr>
            <w:r w:rsidRPr="004B0B24">
              <w:t>TrpCPromF1</w:t>
            </w:r>
          </w:p>
        </w:tc>
        <w:tc>
          <w:tcPr>
            <w:tcW w:w="4962" w:type="dxa"/>
            <w:shd w:val="clear" w:color="auto" w:fill="auto"/>
          </w:tcPr>
          <w:p w14:paraId="20D7A3B7" w14:textId="5D3677DA" w:rsidR="0026004B" w:rsidRPr="004B0B24" w:rsidRDefault="0026004B" w:rsidP="0026004B">
            <w:pPr>
              <w:spacing w:after="0" w:line="360" w:lineRule="auto"/>
            </w:pPr>
            <w:r w:rsidRPr="004B0B24">
              <w:t>CGACAGAAGATGACATTGAAGG</w:t>
            </w:r>
          </w:p>
        </w:tc>
        <w:tc>
          <w:tcPr>
            <w:tcW w:w="1701" w:type="dxa"/>
            <w:tcBorders>
              <w:left w:val="nil"/>
            </w:tcBorders>
            <w:shd w:val="clear" w:color="auto" w:fill="auto"/>
          </w:tcPr>
          <w:p w14:paraId="0BB0656C" w14:textId="4B2ADFCF" w:rsidR="0026004B" w:rsidRPr="004B0B24" w:rsidRDefault="0026004B" w:rsidP="0026004B">
            <w:pPr>
              <w:spacing w:after="0" w:line="360" w:lineRule="auto"/>
            </w:pPr>
            <w:r w:rsidRPr="004B0B24">
              <w:t>399</w:t>
            </w:r>
          </w:p>
        </w:tc>
        <w:tc>
          <w:tcPr>
            <w:tcW w:w="2835" w:type="dxa"/>
            <w:shd w:val="clear" w:color="auto" w:fill="auto"/>
          </w:tcPr>
          <w:p w14:paraId="092F8DB8" w14:textId="32FD856D" w:rsidR="0026004B" w:rsidRPr="004B0B24" w:rsidRDefault="0026004B" w:rsidP="0026004B">
            <w:pPr>
              <w:spacing w:after="0" w:line="360" w:lineRule="auto"/>
            </w:pPr>
            <w:r w:rsidRPr="004B0B24">
              <w:t>This study</w:t>
            </w:r>
          </w:p>
        </w:tc>
      </w:tr>
      <w:tr w:rsidR="0026004B" w:rsidRPr="004B0B24" w14:paraId="7303DF03" w14:textId="77777777" w:rsidTr="00FB62EC">
        <w:tc>
          <w:tcPr>
            <w:tcW w:w="1560" w:type="dxa"/>
            <w:vMerge/>
            <w:shd w:val="clear" w:color="auto" w:fill="auto"/>
          </w:tcPr>
          <w:p w14:paraId="5CA1E06F" w14:textId="11AAE70E" w:rsidR="0026004B" w:rsidRPr="004B0B24" w:rsidRDefault="0026004B" w:rsidP="0026004B">
            <w:pPr>
              <w:spacing w:after="0" w:line="360" w:lineRule="auto"/>
            </w:pPr>
          </w:p>
        </w:tc>
        <w:tc>
          <w:tcPr>
            <w:tcW w:w="2409" w:type="dxa"/>
            <w:vMerge/>
            <w:shd w:val="clear" w:color="auto" w:fill="auto"/>
          </w:tcPr>
          <w:p w14:paraId="492BF4E4" w14:textId="4793DBD5" w:rsidR="0026004B" w:rsidRPr="004B0B24" w:rsidRDefault="0026004B" w:rsidP="0026004B">
            <w:pPr>
              <w:spacing w:after="0" w:line="360" w:lineRule="auto"/>
            </w:pPr>
          </w:p>
        </w:tc>
        <w:tc>
          <w:tcPr>
            <w:tcW w:w="1701" w:type="dxa"/>
            <w:shd w:val="clear" w:color="auto" w:fill="auto"/>
          </w:tcPr>
          <w:p w14:paraId="365E9E41" w14:textId="0799D142" w:rsidR="0026004B" w:rsidRPr="004B0B24" w:rsidRDefault="0026004B" w:rsidP="0026004B">
            <w:pPr>
              <w:spacing w:after="0" w:line="360" w:lineRule="auto"/>
            </w:pPr>
            <w:proofErr w:type="spellStart"/>
            <w:r w:rsidRPr="004B0B24">
              <w:t>Hyg-TrpSeq</w:t>
            </w:r>
            <w:proofErr w:type="spellEnd"/>
          </w:p>
        </w:tc>
        <w:tc>
          <w:tcPr>
            <w:tcW w:w="4962" w:type="dxa"/>
            <w:shd w:val="clear" w:color="auto" w:fill="auto"/>
          </w:tcPr>
          <w:p w14:paraId="66E9EBC4" w14:textId="3D571FB8" w:rsidR="0026004B" w:rsidRPr="004B0B24" w:rsidRDefault="0026004B" w:rsidP="0026004B">
            <w:pPr>
              <w:spacing w:after="0" w:line="360" w:lineRule="auto"/>
            </w:pPr>
            <w:r w:rsidRPr="004B0B24">
              <w:t>ACAGACGTCGCGGTGAGT</w:t>
            </w:r>
          </w:p>
        </w:tc>
        <w:tc>
          <w:tcPr>
            <w:tcW w:w="1701" w:type="dxa"/>
            <w:tcBorders>
              <w:left w:val="nil"/>
            </w:tcBorders>
            <w:shd w:val="clear" w:color="auto" w:fill="auto"/>
          </w:tcPr>
          <w:p w14:paraId="3706BB56" w14:textId="77777777" w:rsidR="0026004B" w:rsidRPr="004B0B24" w:rsidRDefault="0026004B" w:rsidP="0026004B">
            <w:pPr>
              <w:spacing w:after="0" w:line="360" w:lineRule="auto"/>
            </w:pPr>
          </w:p>
        </w:tc>
        <w:tc>
          <w:tcPr>
            <w:tcW w:w="2835" w:type="dxa"/>
            <w:shd w:val="clear" w:color="auto" w:fill="auto"/>
          </w:tcPr>
          <w:p w14:paraId="184D92C2" w14:textId="28A61C56" w:rsidR="0026004B" w:rsidRPr="004B0B24" w:rsidRDefault="0026004B" w:rsidP="0026004B">
            <w:pPr>
              <w:spacing w:after="0" w:line="360" w:lineRule="auto"/>
            </w:pPr>
          </w:p>
        </w:tc>
      </w:tr>
      <w:tr w:rsidR="0026004B" w:rsidRPr="004B0B24" w14:paraId="34552256" w14:textId="77777777" w:rsidTr="00FB62EC">
        <w:tc>
          <w:tcPr>
            <w:tcW w:w="1560" w:type="dxa"/>
            <w:vMerge/>
            <w:shd w:val="clear" w:color="auto" w:fill="auto"/>
          </w:tcPr>
          <w:p w14:paraId="768F5B51" w14:textId="447CBA76" w:rsidR="0026004B" w:rsidRPr="004B0B24" w:rsidRDefault="0026004B" w:rsidP="0026004B">
            <w:pPr>
              <w:spacing w:after="0" w:line="360" w:lineRule="auto"/>
            </w:pPr>
          </w:p>
        </w:tc>
        <w:tc>
          <w:tcPr>
            <w:tcW w:w="2409" w:type="dxa"/>
            <w:vMerge/>
            <w:shd w:val="clear" w:color="auto" w:fill="auto"/>
          </w:tcPr>
          <w:p w14:paraId="74AF1B8C" w14:textId="593FCF6F" w:rsidR="0026004B" w:rsidRPr="004B0B24" w:rsidRDefault="0026004B" w:rsidP="0026004B">
            <w:pPr>
              <w:spacing w:after="0" w:line="360" w:lineRule="auto"/>
            </w:pPr>
          </w:p>
        </w:tc>
        <w:tc>
          <w:tcPr>
            <w:tcW w:w="1701" w:type="dxa"/>
            <w:shd w:val="clear" w:color="auto" w:fill="auto"/>
          </w:tcPr>
          <w:p w14:paraId="7CC0C410" w14:textId="3B759371" w:rsidR="0026004B" w:rsidRPr="004B0B24" w:rsidRDefault="0026004B" w:rsidP="0026004B">
            <w:pPr>
              <w:spacing w:after="0" w:line="360" w:lineRule="auto"/>
            </w:pPr>
            <w:r w:rsidRPr="004B0B24">
              <w:t>RIPcassF2</w:t>
            </w:r>
          </w:p>
        </w:tc>
        <w:tc>
          <w:tcPr>
            <w:tcW w:w="4962" w:type="dxa"/>
            <w:shd w:val="clear" w:color="auto" w:fill="auto"/>
          </w:tcPr>
          <w:p w14:paraId="0A2EA3E9" w14:textId="400BDBCF" w:rsidR="0026004B" w:rsidRPr="004B0B24" w:rsidRDefault="0026004B" w:rsidP="0026004B">
            <w:pPr>
              <w:spacing w:after="0" w:line="360" w:lineRule="auto"/>
            </w:pPr>
            <w:r w:rsidRPr="004B0B24">
              <w:t>CCTTCCTCCCTTTATTTCAGA</w:t>
            </w:r>
          </w:p>
        </w:tc>
        <w:tc>
          <w:tcPr>
            <w:tcW w:w="1701" w:type="dxa"/>
            <w:tcBorders>
              <w:left w:val="nil"/>
            </w:tcBorders>
            <w:shd w:val="clear" w:color="auto" w:fill="auto"/>
          </w:tcPr>
          <w:p w14:paraId="3A52CC21" w14:textId="375F5F0F" w:rsidR="0026004B" w:rsidRPr="004B0B24" w:rsidRDefault="0026004B" w:rsidP="0026004B">
            <w:pPr>
              <w:spacing w:after="0" w:line="360" w:lineRule="auto"/>
            </w:pPr>
            <w:r w:rsidRPr="004B0B24">
              <w:t>753</w:t>
            </w:r>
          </w:p>
        </w:tc>
        <w:tc>
          <w:tcPr>
            <w:tcW w:w="2835" w:type="dxa"/>
            <w:shd w:val="clear" w:color="auto" w:fill="auto"/>
          </w:tcPr>
          <w:p w14:paraId="156DE775" w14:textId="19E6847E" w:rsidR="0026004B" w:rsidRPr="004B0B24" w:rsidRDefault="0026004B" w:rsidP="0026004B">
            <w:pPr>
              <w:spacing w:after="0" w:line="360" w:lineRule="auto"/>
            </w:pPr>
            <w:r w:rsidRPr="004B0B24">
              <w:t>This study</w:t>
            </w:r>
          </w:p>
        </w:tc>
      </w:tr>
      <w:tr w:rsidR="0026004B" w:rsidRPr="004B0B24" w14:paraId="104E1416" w14:textId="77777777" w:rsidTr="00FB62EC">
        <w:tc>
          <w:tcPr>
            <w:tcW w:w="1560" w:type="dxa"/>
            <w:vMerge/>
            <w:shd w:val="clear" w:color="auto" w:fill="auto"/>
          </w:tcPr>
          <w:p w14:paraId="76448B2D" w14:textId="6161B664" w:rsidR="0026004B" w:rsidRPr="004B0B24" w:rsidRDefault="0026004B" w:rsidP="0026004B">
            <w:pPr>
              <w:spacing w:after="0" w:line="360" w:lineRule="auto"/>
            </w:pPr>
          </w:p>
        </w:tc>
        <w:tc>
          <w:tcPr>
            <w:tcW w:w="2409" w:type="dxa"/>
            <w:vMerge/>
            <w:shd w:val="clear" w:color="auto" w:fill="auto"/>
          </w:tcPr>
          <w:p w14:paraId="3E9C389B" w14:textId="7503BF20" w:rsidR="0026004B" w:rsidRPr="004B0B24" w:rsidRDefault="0026004B" w:rsidP="0026004B">
            <w:pPr>
              <w:spacing w:after="0" w:line="360" w:lineRule="auto"/>
            </w:pPr>
          </w:p>
        </w:tc>
        <w:tc>
          <w:tcPr>
            <w:tcW w:w="1701" w:type="dxa"/>
            <w:shd w:val="clear" w:color="auto" w:fill="auto"/>
          </w:tcPr>
          <w:p w14:paraId="0A346482" w14:textId="43AB3394" w:rsidR="0026004B" w:rsidRPr="004B0B24" w:rsidRDefault="0026004B" w:rsidP="0026004B">
            <w:pPr>
              <w:spacing w:after="0" w:line="360" w:lineRule="auto"/>
            </w:pPr>
            <w:r w:rsidRPr="004B0B24">
              <w:t>CE250</w:t>
            </w:r>
          </w:p>
        </w:tc>
        <w:tc>
          <w:tcPr>
            <w:tcW w:w="4962" w:type="dxa"/>
            <w:shd w:val="clear" w:color="auto" w:fill="auto"/>
          </w:tcPr>
          <w:p w14:paraId="17008CAC" w14:textId="054E6EC5" w:rsidR="0026004B" w:rsidRPr="004B0B24" w:rsidRDefault="0026004B" w:rsidP="0026004B">
            <w:pPr>
              <w:spacing w:after="0" w:line="360" w:lineRule="auto"/>
            </w:pPr>
            <w:r w:rsidRPr="004B0B24">
              <w:t>GATGTTGGCGACCTCGTATT</w:t>
            </w:r>
          </w:p>
        </w:tc>
        <w:tc>
          <w:tcPr>
            <w:tcW w:w="1701" w:type="dxa"/>
            <w:tcBorders>
              <w:left w:val="nil"/>
            </w:tcBorders>
            <w:shd w:val="clear" w:color="auto" w:fill="auto"/>
          </w:tcPr>
          <w:p w14:paraId="0B2153DE" w14:textId="77777777" w:rsidR="0026004B" w:rsidRPr="004B0B24" w:rsidRDefault="0026004B" w:rsidP="0026004B">
            <w:pPr>
              <w:spacing w:after="0" w:line="360" w:lineRule="auto"/>
            </w:pPr>
          </w:p>
        </w:tc>
        <w:tc>
          <w:tcPr>
            <w:tcW w:w="2835" w:type="dxa"/>
            <w:shd w:val="clear" w:color="auto" w:fill="auto"/>
          </w:tcPr>
          <w:p w14:paraId="189B13AA" w14:textId="26DE929C" w:rsidR="0026004B" w:rsidRPr="004B0B24" w:rsidRDefault="0026004B" w:rsidP="0026004B">
            <w:pPr>
              <w:spacing w:after="0" w:line="360" w:lineRule="auto"/>
            </w:pPr>
          </w:p>
        </w:tc>
      </w:tr>
      <w:tr w:rsidR="0026004B" w:rsidRPr="004B0B24" w14:paraId="7D6F2667" w14:textId="77777777" w:rsidTr="00FB62EC">
        <w:tc>
          <w:tcPr>
            <w:tcW w:w="1560" w:type="dxa"/>
            <w:vMerge/>
            <w:shd w:val="clear" w:color="auto" w:fill="auto"/>
          </w:tcPr>
          <w:p w14:paraId="0A1C3D23" w14:textId="52840066" w:rsidR="0026004B" w:rsidRPr="004B0B24" w:rsidRDefault="0026004B" w:rsidP="0026004B">
            <w:pPr>
              <w:spacing w:after="0" w:line="360" w:lineRule="auto"/>
            </w:pPr>
          </w:p>
        </w:tc>
        <w:tc>
          <w:tcPr>
            <w:tcW w:w="2409" w:type="dxa"/>
            <w:vMerge/>
            <w:shd w:val="clear" w:color="auto" w:fill="auto"/>
          </w:tcPr>
          <w:p w14:paraId="78621DE3" w14:textId="590E2AF1" w:rsidR="0026004B" w:rsidRPr="004B0B24" w:rsidRDefault="0026004B" w:rsidP="0026004B">
            <w:pPr>
              <w:spacing w:after="0" w:line="360" w:lineRule="auto"/>
            </w:pPr>
          </w:p>
        </w:tc>
        <w:tc>
          <w:tcPr>
            <w:tcW w:w="1701" w:type="dxa"/>
            <w:shd w:val="clear" w:color="auto" w:fill="auto"/>
          </w:tcPr>
          <w:p w14:paraId="672173D1" w14:textId="6B07D761" w:rsidR="0026004B" w:rsidRPr="004B0B24" w:rsidRDefault="0026004B" w:rsidP="0026004B">
            <w:pPr>
              <w:spacing w:after="0" w:line="360" w:lineRule="auto"/>
            </w:pPr>
            <w:r w:rsidRPr="004B0B24">
              <w:t>CE249</w:t>
            </w:r>
          </w:p>
        </w:tc>
        <w:tc>
          <w:tcPr>
            <w:tcW w:w="4962" w:type="dxa"/>
            <w:shd w:val="clear" w:color="auto" w:fill="auto"/>
          </w:tcPr>
          <w:p w14:paraId="0964F790" w14:textId="3EF14EAC" w:rsidR="0026004B" w:rsidRPr="004B0B24" w:rsidRDefault="0026004B" w:rsidP="0026004B">
            <w:pPr>
              <w:spacing w:after="0" w:line="360" w:lineRule="auto"/>
            </w:pPr>
            <w:r w:rsidRPr="004B0B24">
              <w:t>GATGTAGGAGGGCGTGGATA</w:t>
            </w:r>
          </w:p>
        </w:tc>
        <w:tc>
          <w:tcPr>
            <w:tcW w:w="1701" w:type="dxa"/>
            <w:tcBorders>
              <w:left w:val="nil"/>
            </w:tcBorders>
            <w:shd w:val="clear" w:color="auto" w:fill="auto"/>
          </w:tcPr>
          <w:p w14:paraId="017A129A" w14:textId="5CF316CC" w:rsidR="0026004B" w:rsidRPr="004B0B24" w:rsidRDefault="0026004B" w:rsidP="0026004B">
            <w:pPr>
              <w:spacing w:after="0" w:line="360" w:lineRule="auto"/>
            </w:pPr>
            <w:r w:rsidRPr="004B0B24">
              <w:t>962</w:t>
            </w:r>
          </w:p>
        </w:tc>
        <w:tc>
          <w:tcPr>
            <w:tcW w:w="2835" w:type="dxa"/>
            <w:shd w:val="clear" w:color="auto" w:fill="auto"/>
          </w:tcPr>
          <w:p w14:paraId="432855C4" w14:textId="681E3C9A" w:rsidR="0026004B" w:rsidRPr="004B0B24" w:rsidRDefault="0026004B" w:rsidP="0026004B">
            <w:pPr>
              <w:spacing w:after="0" w:line="360" w:lineRule="auto"/>
            </w:pPr>
            <w:r w:rsidRPr="004B0B24">
              <w:t>This study</w:t>
            </w:r>
          </w:p>
        </w:tc>
      </w:tr>
      <w:tr w:rsidR="0026004B" w:rsidRPr="004B0B24" w14:paraId="26180141" w14:textId="77777777" w:rsidTr="00FB62EC">
        <w:tc>
          <w:tcPr>
            <w:tcW w:w="1560" w:type="dxa"/>
            <w:vMerge/>
            <w:shd w:val="clear" w:color="auto" w:fill="auto"/>
          </w:tcPr>
          <w:p w14:paraId="2C213FCB" w14:textId="08A8E24A" w:rsidR="0026004B" w:rsidRPr="004B0B24" w:rsidRDefault="0026004B" w:rsidP="0026004B">
            <w:pPr>
              <w:spacing w:after="0" w:line="360" w:lineRule="auto"/>
            </w:pPr>
          </w:p>
        </w:tc>
        <w:tc>
          <w:tcPr>
            <w:tcW w:w="2409" w:type="dxa"/>
            <w:vMerge/>
            <w:shd w:val="clear" w:color="auto" w:fill="auto"/>
          </w:tcPr>
          <w:p w14:paraId="12992AB0" w14:textId="61B18E2D" w:rsidR="0026004B" w:rsidRPr="004B0B24" w:rsidRDefault="0026004B" w:rsidP="0026004B">
            <w:pPr>
              <w:spacing w:after="0" w:line="360" w:lineRule="auto"/>
            </w:pPr>
          </w:p>
        </w:tc>
        <w:tc>
          <w:tcPr>
            <w:tcW w:w="1701" w:type="dxa"/>
            <w:shd w:val="clear" w:color="auto" w:fill="auto"/>
          </w:tcPr>
          <w:p w14:paraId="1907508C" w14:textId="04DB321D" w:rsidR="0026004B" w:rsidRPr="004B0B24" w:rsidRDefault="0026004B" w:rsidP="0026004B">
            <w:pPr>
              <w:spacing w:after="0" w:line="360" w:lineRule="auto"/>
            </w:pPr>
            <w:r w:rsidRPr="004B0B24">
              <w:t>RIPCassR2</w:t>
            </w:r>
          </w:p>
        </w:tc>
        <w:tc>
          <w:tcPr>
            <w:tcW w:w="4962" w:type="dxa"/>
            <w:shd w:val="clear" w:color="auto" w:fill="auto"/>
          </w:tcPr>
          <w:p w14:paraId="48A9BD96" w14:textId="15BEB8B4" w:rsidR="0026004B" w:rsidRPr="004B0B24" w:rsidRDefault="0026004B" w:rsidP="0026004B">
            <w:pPr>
              <w:spacing w:after="0" w:line="360" w:lineRule="auto"/>
            </w:pPr>
            <w:r w:rsidRPr="004B0B24">
              <w:t>TCAAGCTGTTTGATGATTTCAG</w:t>
            </w:r>
          </w:p>
        </w:tc>
        <w:tc>
          <w:tcPr>
            <w:tcW w:w="1701" w:type="dxa"/>
            <w:tcBorders>
              <w:left w:val="nil"/>
            </w:tcBorders>
            <w:shd w:val="clear" w:color="auto" w:fill="auto"/>
          </w:tcPr>
          <w:p w14:paraId="32DAFC35" w14:textId="77777777" w:rsidR="0026004B" w:rsidRPr="004B0B24" w:rsidRDefault="0026004B" w:rsidP="0026004B">
            <w:pPr>
              <w:spacing w:after="0" w:line="360" w:lineRule="auto"/>
            </w:pPr>
          </w:p>
        </w:tc>
        <w:tc>
          <w:tcPr>
            <w:tcW w:w="2835" w:type="dxa"/>
            <w:shd w:val="clear" w:color="auto" w:fill="auto"/>
          </w:tcPr>
          <w:p w14:paraId="160A597E" w14:textId="679972EF" w:rsidR="0026004B" w:rsidRPr="004B0B24" w:rsidRDefault="0026004B" w:rsidP="0026004B">
            <w:pPr>
              <w:spacing w:after="0" w:line="360" w:lineRule="auto"/>
            </w:pPr>
          </w:p>
        </w:tc>
      </w:tr>
      <w:tr w:rsidR="0026004B" w:rsidRPr="004B0B24" w14:paraId="3380B260" w14:textId="77777777" w:rsidTr="00FB62EC">
        <w:tc>
          <w:tcPr>
            <w:tcW w:w="1560" w:type="dxa"/>
            <w:vMerge/>
            <w:shd w:val="clear" w:color="auto" w:fill="auto"/>
          </w:tcPr>
          <w:p w14:paraId="01F4E339" w14:textId="799129D3" w:rsidR="0026004B" w:rsidRPr="004B0B24" w:rsidRDefault="0026004B" w:rsidP="0026004B">
            <w:pPr>
              <w:spacing w:after="0" w:line="360" w:lineRule="auto"/>
            </w:pPr>
          </w:p>
        </w:tc>
        <w:tc>
          <w:tcPr>
            <w:tcW w:w="2409" w:type="dxa"/>
            <w:vMerge/>
            <w:shd w:val="clear" w:color="auto" w:fill="auto"/>
          </w:tcPr>
          <w:p w14:paraId="2ABDB58F" w14:textId="0BBB94E2" w:rsidR="0026004B" w:rsidRPr="004B0B24" w:rsidRDefault="0026004B" w:rsidP="0026004B">
            <w:pPr>
              <w:spacing w:after="0" w:line="360" w:lineRule="auto"/>
            </w:pPr>
          </w:p>
        </w:tc>
        <w:tc>
          <w:tcPr>
            <w:tcW w:w="1701" w:type="dxa"/>
            <w:shd w:val="clear" w:color="auto" w:fill="auto"/>
          </w:tcPr>
          <w:p w14:paraId="4AEAFD1A" w14:textId="458A5987" w:rsidR="0026004B" w:rsidRPr="004B0B24" w:rsidRDefault="0026004B" w:rsidP="0026004B">
            <w:pPr>
              <w:spacing w:after="0" w:line="360" w:lineRule="auto"/>
            </w:pPr>
            <w:r w:rsidRPr="004B0B24">
              <w:t>CE48R</w:t>
            </w:r>
          </w:p>
        </w:tc>
        <w:tc>
          <w:tcPr>
            <w:tcW w:w="4962" w:type="dxa"/>
            <w:shd w:val="clear" w:color="auto" w:fill="auto"/>
          </w:tcPr>
          <w:p w14:paraId="33FCAA3C" w14:textId="63642ED6" w:rsidR="0026004B" w:rsidRPr="004B0B24" w:rsidRDefault="0026004B" w:rsidP="0026004B">
            <w:pPr>
              <w:spacing w:after="0" w:line="360" w:lineRule="auto"/>
            </w:pPr>
            <w:r w:rsidRPr="004B0B24">
              <w:t>GTCCGAGGGCAAAGGAATAG</w:t>
            </w:r>
          </w:p>
        </w:tc>
        <w:tc>
          <w:tcPr>
            <w:tcW w:w="1701" w:type="dxa"/>
            <w:tcBorders>
              <w:left w:val="nil"/>
            </w:tcBorders>
            <w:shd w:val="clear" w:color="auto" w:fill="auto"/>
          </w:tcPr>
          <w:p w14:paraId="7F1B86D3" w14:textId="753F4F82" w:rsidR="0026004B" w:rsidRPr="004B0B24" w:rsidRDefault="0026004B" w:rsidP="0026004B">
            <w:pPr>
              <w:spacing w:after="0" w:line="360" w:lineRule="auto"/>
            </w:pPr>
            <w:r w:rsidRPr="004B0B24">
              <w:t>802</w:t>
            </w:r>
          </w:p>
        </w:tc>
        <w:tc>
          <w:tcPr>
            <w:tcW w:w="2835" w:type="dxa"/>
            <w:shd w:val="clear" w:color="auto" w:fill="auto"/>
          </w:tcPr>
          <w:p w14:paraId="5E105459" w14:textId="033FE6EA" w:rsidR="0026004B" w:rsidRPr="004B0B24" w:rsidRDefault="0026004B" w:rsidP="0026004B">
            <w:pPr>
              <w:spacing w:after="0" w:line="360" w:lineRule="auto"/>
            </w:pPr>
            <w:r w:rsidRPr="004B0B24">
              <w:t>This study</w:t>
            </w:r>
          </w:p>
        </w:tc>
      </w:tr>
      <w:tr w:rsidR="0026004B" w:rsidRPr="004B0B24" w14:paraId="6A412A3A" w14:textId="77777777" w:rsidTr="00FB62EC">
        <w:tc>
          <w:tcPr>
            <w:tcW w:w="1560" w:type="dxa"/>
            <w:vMerge/>
            <w:shd w:val="clear" w:color="auto" w:fill="auto"/>
          </w:tcPr>
          <w:p w14:paraId="6B47D0C2" w14:textId="5F72E001" w:rsidR="0026004B" w:rsidRPr="004B0B24" w:rsidRDefault="0026004B" w:rsidP="0026004B">
            <w:pPr>
              <w:spacing w:after="0" w:line="360" w:lineRule="auto"/>
            </w:pPr>
          </w:p>
        </w:tc>
        <w:tc>
          <w:tcPr>
            <w:tcW w:w="2409" w:type="dxa"/>
            <w:vMerge/>
            <w:shd w:val="clear" w:color="auto" w:fill="auto"/>
          </w:tcPr>
          <w:p w14:paraId="3D20920C" w14:textId="424A5DE4" w:rsidR="0026004B" w:rsidRPr="004B0B24" w:rsidRDefault="0026004B" w:rsidP="0026004B">
            <w:pPr>
              <w:spacing w:after="0" w:line="360" w:lineRule="auto"/>
            </w:pPr>
          </w:p>
        </w:tc>
        <w:tc>
          <w:tcPr>
            <w:tcW w:w="1701" w:type="dxa"/>
            <w:shd w:val="clear" w:color="auto" w:fill="auto"/>
          </w:tcPr>
          <w:p w14:paraId="258F9BAC" w14:textId="003819BC" w:rsidR="0026004B" w:rsidRPr="004B0B24" w:rsidRDefault="0026004B" w:rsidP="0026004B">
            <w:pPr>
              <w:spacing w:after="0" w:line="360" w:lineRule="auto"/>
            </w:pPr>
            <w:r w:rsidRPr="004B0B24">
              <w:t>M13R</w:t>
            </w:r>
          </w:p>
        </w:tc>
        <w:tc>
          <w:tcPr>
            <w:tcW w:w="4962" w:type="dxa"/>
            <w:shd w:val="clear" w:color="auto" w:fill="auto"/>
          </w:tcPr>
          <w:p w14:paraId="1153C9A3" w14:textId="65D08F4F" w:rsidR="0026004B" w:rsidRPr="004B0B24" w:rsidRDefault="0026004B" w:rsidP="0026004B">
            <w:pPr>
              <w:spacing w:after="0" w:line="360" w:lineRule="auto"/>
            </w:pPr>
            <w:r w:rsidRPr="004B0B24">
              <w:t>CAGGAAACAGCTATGAC</w:t>
            </w:r>
          </w:p>
        </w:tc>
        <w:tc>
          <w:tcPr>
            <w:tcW w:w="1701" w:type="dxa"/>
            <w:tcBorders>
              <w:left w:val="nil"/>
            </w:tcBorders>
            <w:shd w:val="clear" w:color="auto" w:fill="auto"/>
          </w:tcPr>
          <w:p w14:paraId="566B35E0" w14:textId="77777777" w:rsidR="0026004B" w:rsidRPr="004B0B24" w:rsidRDefault="0026004B" w:rsidP="0026004B">
            <w:pPr>
              <w:spacing w:after="0" w:line="360" w:lineRule="auto"/>
            </w:pPr>
          </w:p>
        </w:tc>
        <w:tc>
          <w:tcPr>
            <w:tcW w:w="2835" w:type="dxa"/>
            <w:shd w:val="clear" w:color="auto" w:fill="auto"/>
          </w:tcPr>
          <w:p w14:paraId="69FEAD09" w14:textId="39E779CA" w:rsidR="0026004B" w:rsidRPr="004B0B24" w:rsidRDefault="0026004B" w:rsidP="0026004B">
            <w:pPr>
              <w:spacing w:after="0" w:line="360" w:lineRule="auto"/>
            </w:pPr>
          </w:p>
        </w:tc>
      </w:tr>
      <w:tr w:rsidR="0026004B" w:rsidRPr="004B0B24" w14:paraId="098EB930" w14:textId="77777777" w:rsidTr="00FB62EC">
        <w:tc>
          <w:tcPr>
            <w:tcW w:w="1560" w:type="dxa"/>
            <w:vMerge w:val="restart"/>
            <w:shd w:val="clear" w:color="auto" w:fill="auto"/>
          </w:tcPr>
          <w:p w14:paraId="27CF9D77" w14:textId="32491CED" w:rsidR="0026004B" w:rsidRPr="004B0B24" w:rsidRDefault="0026004B" w:rsidP="0026004B">
            <w:pPr>
              <w:spacing w:after="0" w:line="360" w:lineRule="auto"/>
            </w:pPr>
            <w:r w:rsidRPr="004B0B24">
              <w:t xml:space="preserve">NPS10 Hairpin construct </w:t>
            </w:r>
          </w:p>
        </w:tc>
        <w:tc>
          <w:tcPr>
            <w:tcW w:w="2409" w:type="dxa"/>
            <w:vMerge w:val="restart"/>
            <w:shd w:val="clear" w:color="auto" w:fill="auto"/>
          </w:tcPr>
          <w:p w14:paraId="62D8A350" w14:textId="29783819" w:rsidR="0026004B" w:rsidRPr="004B0B24" w:rsidRDefault="0026004B" w:rsidP="0026004B">
            <w:pPr>
              <w:spacing w:after="0" w:line="360" w:lineRule="auto"/>
            </w:pPr>
            <w:r w:rsidRPr="004B0B24">
              <w:t xml:space="preserve">Molecular marker for determining </w:t>
            </w:r>
            <w:proofErr w:type="spellStart"/>
            <w:r>
              <w:t>oct</w:t>
            </w:r>
            <w:r w:rsidRPr="004B0B24">
              <w:t>ad</w:t>
            </w:r>
            <w:proofErr w:type="spellEnd"/>
            <w:r w:rsidRPr="004B0B24">
              <w:t xml:space="preserve"> pairs </w:t>
            </w:r>
            <w:r w:rsidRPr="004B0B24">
              <w:lastRenderedPageBreak/>
              <w:t>and sequencing for presence of RIP</w:t>
            </w:r>
          </w:p>
        </w:tc>
        <w:tc>
          <w:tcPr>
            <w:tcW w:w="1701" w:type="dxa"/>
            <w:shd w:val="clear" w:color="auto" w:fill="auto"/>
          </w:tcPr>
          <w:p w14:paraId="2BFE2009" w14:textId="77777777" w:rsidR="0026004B" w:rsidRPr="004B0B24" w:rsidRDefault="0026004B" w:rsidP="0026004B">
            <w:pPr>
              <w:spacing w:after="0" w:line="360" w:lineRule="auto"/>
            </w:pPr>
            <w:r w:rsidRPr="004B0B24">
              <w:lastRenderedPageBreak/>
              <w:t>CE245</w:t>
            </w:r>
          </w:p>
          <w:p w14:paraId="4F1FC94B" w14:textId="77777777" w:rsidR="0026004B" w:rsidRPr="004B0B24" w:rsidRDefault="0026004B" w:rsidP="0026004B">
            <w:pPr>
              <w:spacing w:after="0" w:line="360" w:lineRule="auto"/>
            </w:pPr>
            <w:r w:rsidRPr="004B0B24">
              <w:t>CE261</w:t>
            </w:r>
          </w:p>
        </w:tc>
        <w:tc>
          <w:tcPr>
            <w:tcW w:w="4962" w:type="dxa"/>
            <w:shd w:val="clear" w:color="auto" w:fill="auto"/>
          </w:tcPr>
          <w:p w14:paraId="117A1BCA" w14:textId="77777777" w:rsidR="0026004B" w:rsidRPr="004B0B24" w:rsidRDefault="0026004B" w:rsidP="0026004B">
            <w:pPr>
              <w:spacing w:after="0" w:line="360" w:lineRule="auto"/>
            </w:pPr>
            <w:r w:rsidRPr="004B0B24">
              <w:t xml:space="preserve">TGTGGGCGAGGTCTTAGTCT  </w:t>
            </w:r>
          </w:p>
          <w:p w14:paraId="1488CA2F" w14:textId="77777777" w:rsidR="0026004B" w:rsidRPr="004B0B24" w:rsidRDefault="0026004B" w:rsidP="0026004B">
            <w:pPr>
              <w:spacing w:after="0" w:line="360" w:lineRule="auto"/>
            </w:pPr>
            <w:r w:rsidRPr="004B0B24">
              <w:t>GTGTCCATCATGGTGCTGAG</w:t>
            </w:r>
          </w:p>
        </w:tc>
        <w:tc>
          <w:tcPr>
            <w:tcW w:w="1701" w:type="dxa"/>
            <w:shd w:val="clear" w:color="auto" w:fill="auto"/>
          </w:tcPr>
          <w:p w14:paraId="5EC13095" w14:textId="77777777" w:rsidR="0026004B" w:rsidRPr="004B0B24" w:rsidRDefault="0026004B" w:rsidP="0026004B">
            <w:pPr>
              <w:spacing w:after="0" w:line="360" w:lineRule="auto"/>
            </w:pPr>
            <w:r w:rsidRPr="004B0B24">
              <w:t>359</w:t>
            </w:r>
          </w:p>
        </w:tc>
        <w:tc>
          <w:tcPr>
            <w:tcW w:w="2835" w:type="dxa"/>
            <w:shd w:val="clear" w:color="auto" w:fill="auto"/>
          </w:tcPr>
          <w:p w14:paraId="3471B738" w14:textId="24537F58" w:rsidR="0026004B" w:rsidRPr="004B0B24" w:rsidRDefault="0026004B" w:rsidP="0026004B">
            <w:pPr>
              <w:spacing w:after="0" w:line="360" w:lineRule="auto"/>
            </w:pPr>
            <w:r w:rsidRPr="004B0B24">
              <w:t>This study</w:t>
            </w:r>
          </w:p>
        </w:tc>
      </w:tr>
      <w:tr w:rsidR="0026004B" w:rsidRPr="004B0B24" w14:paraId="3911EC30" w14:textId="77777777" w:rsidTr="00FB62EC">
        <w:tc>
          <w:tcPr>
            <w:tcW w:w="1560" w:type="dxa"/>
            <w:vMerge/>
            <w:shd w:val="clear" w:color="auto" w:fill="auto"/>
          </w:tcPr>
          <w:p w14:paraId="7E6E19A9" w14:textId="20BE415F" w:rsidR="0026004B" w:rsidRPr="004B0B24" w:rsidRDefault="0026004B" w:rsidP="0026004B">
            <w:pPr>
              <w:spacing w:after="0" w:line="360" w:lineRule="auto"/>
            </w:pPr>
          </w:p>
        </w:tc>
        <w:tc>
          <w:tcPr>
            <w:tcW w:w="2409" w:type="dxa"/>
            <w:vMerge/>
            <w:shd w:val="clear" w:color="auto" w:fill="auto"/>
          </w:tcPr>
          <w:p w14:paraId="60DB6CDE" w14:textId="77777777" w:rsidR="0026004B" w:rsidRPr="004B0B24" w:rsidRDefault="0026004B" w:rsidP="0026004B">
            <w:pPr>
              <w:spacing w:after="0" w:line="360" w:lineRule="auto"/>
            </w:pPr>
          </w:p>
        </w:tc>
        <w:tc>
          <w:tcPr>
            <w:tcW w:w="1701" w:type="dxa"/>
            <w:shd w:val="clear" w:color="auto" w:fill="auto"/>
          </w:tcPr>
          <w:p w14:paraId="5CEC5FE1" w14:textId="4A9EA5D1" w:rsidR="0026004B" w:rsidRPr="004B0B24" w:rsidRDefault="0026004B" w:rsidP="0026004B">
            <w:pPr>
              <w:spacing w:after="0" w:line="360" w:lineRule="auto"/>
            </w:pPr>
            <w:r>
              <w:t>M13FL</w:t>
            </w:r>
          </w:p>
        </w:tc>
        <w:tc>
          <w:tcPr>
            <w:tcW w:w="4962" w:type="dxa"/>
            <w:shd w:val="clear" w:color="auto" w:fill="auto"/>
          </w:tcPr>
          <w:p w14:paraId="732735C5" w14:textId="40C057A9" w:rsidR="0026004B" w:rsidRPr="004B0B24" w:rsidRDefault="0026004B" w:rsidP="0026004B">
            <w:pPr>
              <w:spacing w:after="0" w:line="360" w:lineRule="auto"/>
            </w:pPr>
            <w:r w:rsidRPr="00A90EC0">
              <w:t>AAGCTAGCTTGGCGCGCCT</w:t>
            </w:r>
          </w:p>
        </w:tc>
        <w:tc>
          <w:tcPr>
            <w:tcW w:w="1701" w:type="dxa"/>
            <w:shd w:val="clear" w:color="auto" w:fill="auto"/>
          </w:tcPr>
          <w:p w14:paraId="4246AA25" w14:textId="5515F8E1" w:rsidR="0026004B" w:rsidRPr="004B0B24" w:rsidRDefault="0026004B" w:rsidP="0026004B">
            <w:pPr>
              <w:spacing w:after="0" w:line="360" w:lineRule="auto"/>
            </w:pPr>
            <w:r>
              <w:t>1268</w:t>
            </w:r>
          </w:p>
        </w:tc>
        <w:tc>
          <w:tcPr>
            <w:tcW w:w="2835" w:type="dxa"/>
            <w:shd w:val="clear" w:color="auto" w:fill="auto"/>
          </w:tcPr>
          <w:p w14:paraId="2BFA36B8" w14:textId="2EFF4B14" w:rsidR="0026004B" w:rsidRPr="004B0B24" w:rsidRDefault="0026004B" w:rsidP="0026004B">
            <w:pPr>
              <w:spacing w:after="0" w:line="360" w:lineRule="auto"/>
            </w:pPr>
            <w:r>
              <w:t>This study</w:t>
            </w:r>
          </w:p>
        </w:tc>
      </w:tr>
      <w:tr w:rsidR="0026004B" w:rsidRPr="004B0B24" w14:paraId="5826751D" w14:textId="77777777" w:rsidTr="00FB62EC">
        <w:tc>
          <w:tcPr>
            <w:tcW w:w="1560" w:type="dxa"/>
            <w:vMerge/>
            <w:shd w:val="clear" w:color="auto" w:fill="auto"/>
          </w:tcPr>
          <w:p w14:paraId="63A7E3C5" w14:textId="77777777" w:rsidR="0026004B" w:rsidRPr="004B0B24" w:rsidRDefault="0026004B" w:rsidP="0026004B">
            <w:pPr>
              <w:spacing w:after="0" w:line="360" w:lineRule="auto"/>
            </w:pPr>
          </w:p>
        </w:tc>
        <w:tc>
          <w:tcPr>
            <w:tcW w:w="2409" w:type="dxa"/>
            <w:vMerge/>
            <w:shd w:val="clear" w:color="auto" w:fill="auto"/>
          </w:tcPr>
          <w:p w14:paraId="3AD9F4FA" w14:textId="77777777" w:rsidR="0026004B" w:rsidRPr="004B0B24" w:rsidRDefault="0026004B" w:rsidP="0026004B">
            <w:pPr>
              <w:spacing w:after="0" w:line="360" w:lineRule="auto"/>
            </w:pPr>
          </w:p>
        </w:tc>
        <w:tc>
          <w:tcPr>
            <w:tcW w:w="1701" w:type="dxa"/>
            <w:shd w:val="clear" w:color="auto" w:fill="auto"/>
          </w:tcPr>
          <w:p w14:paraId="5697F0B0" w14:textId="3E317A42" w:rsidR="0026004B" w:rsidRPr="004B0B24" w:rsidRDefault="0026004B" w:rsidP="0026004B">
            <w:pPr>
              <w:spacing w:after="0" w:line="360" w:lineRule="auto"/>
            </w:pPr>
            <w:r>
              <w:t>CE261</w:t>
            </w:r>
          </w:p>
        </w:tc>
        <w:tc>
          <w:tcPr>
            <w:tcW w:w="4962" w:type="dxa"/>
            <w:shd w:val="clear" w:color="auto" w:fill="auto"/>
          </w:tcPr>
          <w:p w14:paraId="1DF96FEC" w14:textId="78C74B00" w:rsidR="0026004B" w:rsidRPr="004B0B24" w:rsidRDefault="0026004B" w:rsidP="0026004B">
            <w:pPr>
              <w:spacing w:after="0" w:line="360" w:lineRule="auto"/>
            </w:pPr>
            <w:r w:rsidRPr="00A90EC0">
              <w:t>GTGTCCATCATGGTGCTGAG</w:t>
            </w:r>
          </w:p>
        </w:tc>
        <w:tc>
          <w:tcPr>
            <w:tcW w:w="1701" w:type="dxa"/>
            <w:shd w:val="clear" w:color="auto" w:fill="auto"/>
          </w:tcPr>
          <w:p w14:paraId="05477E5D" w14:textId="77777777" w:rsidR="0026004B" w:rsidRPr="004B0B24" w:rsidRDefault="0026004B" w:rsidP="0026004B">
            <w:pPr>
              <w:spacing w:after="0" w:line="360" w:lineRule="auto"/>
            </w:pPr>
          </w:p>
        </w:tc>
        <w:tc>
          <w:tcPr>
            <w:tcW w:w="2835" w:type="dxa"/>
            <w:shd w:val="clear" w:color="auto" w:fill="auto"/>
          </w:tcPr>
          <w:p w14:paraId="22C77028" w14:textId="77777777" w:rsidR="0026004B" w:rsidRPr="004B0B24" w:rsidRDefault="0026004B" w:rsidP="0026004B">
            <w:pPr>
              <w:spacing w:after="0" w:line="360" w:lineRule="auto"/>
            </w:pPr>
          </w:p>
        </w:tc>
      </w:tr>
      <w:tr w:rsidR="0026004B" w:rsidRPr="004B0B24" w14:paraId="643EFBAF" w14:textId="77777777" w:rsidTr="00FB62EC">
        <w:tc>
          <w:tcPr>
            <w:tcW w:w="1560" w:type="dxa"/>
            <w:vMerge/>
            <w:shd w:val="clear" w:color="auto" w:fill="auto"/>
          </w:tcPr>
          <w:p w14:paraId="06E0F884" w14:textId="77777777" w:rsidR="0026004B" w:rsidRPr="004B0B24" w:rsidRDefault="0026004B" w:rsidP="0026004B">
            <w:pPr>
              <w:spacing w:after="0" w:line="360" w:lineRule="auto"/>
            </w:pPr>
          </w:p>
        </w:tc>
        <w:tc>
          <w:tcPr>
            <w:tcW w:w="2409" w:type="dxa"/>
            <w:vMerge/>
            <w:shd w:val="clear" w:color="auto" w:fill="auto"/>
          </w:tcPr>
          <w:p w14:paraId="7FAA8E1B" w14:textId="77777777" w:rsidR="0026004B" w:rsidRPr="004B0B24" w:rsidRDefault="0026004B" w:rsidP="0026004B">
            <w:pPr>
              <w:spacing w:after="0" w:line="360" w:lineRule="auto"/>
            </w:pPr>
          </w:p>
        </w:tc>
        <w:tc>
          <w:tcPr>
            <w:tcW w:w="1701" w:type="dxa"/>
            <w:shd w:val="clear" w:color="auto" w:fill="auto"/>
          </w:tcPr>
          <w:p w14:paraId="4D1A9DD0" w14:textId="58FDED98" w:rsidR="0026004B" w:rsidRPr="004B0B24" w:rsidRDefault="0026004B" w:rsidP="0026004B">
            <w:pPr>
              <w:spacing w:after="0" w:line="360" w:lineRule="auto"/>
            </w:pPr>
            <w:r>
              <w:t>CE262</w:t>
            </w:r>
          </w:p>
        </w:tc>
        <w:tc>
          <w:tcPr>
            <w:tcW w:w="4962" w:type="dxa"/>
            <w:shd w:val="clear" w:color="auto" w:fill="auto"/>
          </w:tcPr>
          <w:p w14:paraId="11252615" w14:textId="1520DE8B" w:rsidR="0026004B" w:rsidRPr="004B0B24" w:rsidRDefault="0026004B" w:rsidP="0026004B">
            <w:pPr>
              <w:spacing w:after="0" w:line="360" w:lineRule="auto"/>
            </w:pPr>
            <w:r w:rsidRPr="00A90EC0">
              <w:t>CCATGTCTCCCTGGTACGTC</w:t>
            </w:r>
          </w:p>
        </w:tc>
        <w:tc>
          <w:tcPr>
            <w:tcW w:w="1701" w:type="dxa"/>
            <w:shd w:val="clear" w:color="auto" w:fill="auto"/>
          </w:tcPr>
          <w:p w14:paraId="5932AE39" w14:textId="6C059F7A" w:rsidR="0026004B" w:rsidRPr="004B0B24" w:rsidRDefault="0026004B" w:rsidP="0026004B">
            <w:pPr>
              <w:spacing w:after="0" w:line="360" w:lineRule="auto"/>
            </w:pPr>
            <w:r>
              <w:t>1672</w:t>
            </w:r>
          </w:p>
        </w:tc>
        <w:tc>
          <w:tcPr>
            <w:tcW w:w="2835" w:type="dxa"/>
            <w:shd w:val="clear" w:color="auto" w:fill="auto"/>
          </w:tcPr>
          <w:p w14:paraId="08529C33" w14:textId="6E509DD5" w:rsidR="0026004B" w:rsidRPr="004B0B24" w:rsidRDefault="0026004B" w:rsidP="0026004B">
            <w:pPr>
              <w:spacing w:after="0" w:line="360" w:lineRule="auto"/>
            </w:pPr>
            <w:r>
              <w:t>This study</w:t>
            </w:r>
          </w:p>
        </w:tc>
      </w:tr>
      <w:tr w:rsidR="0026004B" w:rsidRPr="004B0B24" w14:paraId="230BD607" w14:textId="77777777" w:rsidTr="00FB62EC">
        <w:tc>
          <w:tcPr>
            <w:tcW w:w="1560" w:type="dxa"/>
            <w:vMerge/>
            <w:shd w:val="clear" w:color="auto" w:fill="auto"/>
          </w:tcPr>
          <w:p w14:paraId="5F4A5A64" w14:textId="77777777" w:rsidR="0026004B" w:rsidRPr="004B0B24" w:rsidRDefault="0026004B" w:rsidP="0026004B">
            <w:pPr>
              <w:spacing w:after="0" w:line="360" w:lineRule="auto"/>
            </w:pPr>
          </w:p>
        </w:tc>
        <w:tc>
          <w:tcPr>
            <w:tcW w:w="2409" w:type="dxa"/>
            <w:vMerge/>
            <w:shd w:val="clear" w:color="auto" w:fill="auto"/>
          </w:tcPr>
          <w:p w14:paraId="427A84CC" w14:textId="77777777" w:rsidR="0026004B" w:rsidRPr="004B0B24" w:rsidRDefault="0026004B" w:rsidP="0026004B">
            <w:pPr>
              <w:spacing w:after="0" w:line="360" w:lineRule="auto"/>
            </w:pPr>
          </w:p>
        </w:tc>
        <w:tc>
          <w:tcPr>
            <w:tcW w:w="1701" w:type="dxa"/>
            <w:shd w:val="clear" w:color="auto" w:fill="auto"/>
          </w:tcPr>
          <w:p w14:paraId="7145511C" w14:textId="00E9B9D2" w:rsidR="0026004B" w:rsidRPr="004B0B24" w:rsidRDefault="0026004B" w:rsidP="0026004B">
            <w:pPr>
              <w:spacing w:after="0" w:line="360" w:lineRule="auto"/>
            </w:pPr>
            <w:r>
              <w:t>CE476</w:t>
            </w:r>
          </w:p>
        </w:tc>
        <w:tc>
          <w:tcPr>
            <w:tcW w:w="4962" w:type="dxa"/>
            <w:shd w:val="clear" w:color="auto" w:fill="auto"/>
          </w:tcPr>
          <w:p w14:paraId="0B45988F" w14:textId="0509B6A2" w:rsidR="0026004B" w:rsidRPr="004B0B24" w:rsidRDefault="0026004B" w:rsidP="0026004B">
            <w:pPr>
              <w:spacing w:after="0" w:line="360" w:lineRule="auto"/>
            </w:pPr>
            <w:r w:rsidRPr="00A90EC0">
              <w:t>TCGCGGCCAATTCTTAAT</w:t>
            </w:r>
          </w:p>
        </w:tc>
        <w:tc>
          <w:tcPr>
            <w:tcW w:w="1701" w:type="dxa"/>
            <w:shd w:val="clear" w:color="auto" w:fill="auto"/>
          </w:tcPr>
          <w:p w14:paraId="07FA6352" w14:textId="77777777" w:rsidR="0026004B" w:rsidRPr="004B0B24" w:rsidRDefault="0026004B" w:rsidP="0026004B">
            <w:pPr>
              <w:spacing w:after="0" w:line="360" w:lineRule="auto"/>
            </w:pPr>
          </w:p>
        </w:tc>
        <w:tc>
          <w:tcPr>
            <w:tcW w:w="2835" w:type="dxa"/>
            <w:shd w:val="clear" w:color="auto" w:fill="auto"/>
          </w:tcPr>
          <w:p w14:paraId="2BC0EB33" w14:textId="77777777" w:rsidR="0026004B" w:rsidRPr="004B0B24" w:rsidRDefault="0026004B" w:rsidP="0026004B">
            <w:pPr>
              <w:spacing w:after="0" w:line="360" w:lineRule="auto"/>
            </w:pPr>
          </w:p>
        </w:tc>
      </w:tr>
      <w:tr w:rsidR="0026004B" w:rsidRPr="004B0B24" w14:paraId="5AFB66BB" w14:textId="77777777" w:rsidTr="00FB62EC">
        <w:tc>
          <w:tcPr>
            <w:tcW w:w="1560" w:type="dxa"/>
            <w:vMerge/>
            <w:shd w:val="clear" w:color="auto" w:fill="auto"/>
          </w:tcPr>
          <w:p w14:paraId="06A06EEA" w14:textId="77777777" w:rsidR="0026004B" w:rsidRPr="004B0B24" w:rsidRDefault="0026004B" w:rsidP="0026004B">
            <w:pPr>
              <w:spacing w:after="0" w:line="360" w:lineRule="auto"/>
            </w:pPr>
          </w:p>
        </w:tc>
        <w:tc>
          <w:tcPr>
            <w:tcW w:w="2409" w:type="dxa"/>
            <w:vMerge/>
            <w:shd w:val="clear" w:color="auto" w:fill="auto"/>
          </w:tcPr>
          <w:p w14:paraId="53CBC4C0" w14:textId="77777777" w:rsidR="0026004B" w:rsidRPr="004B0B24" w:rsidRDefault="0026004B" w:rsidP="0026004B">
            <w:pPr>
              <w:spacing w:after="0" w:line="360" w:lineRule="auto"/>
            </w:pPr>
          </w:p>
        </w:tc>
        <w:tc>
          <w:tcPr>
            <w:tcW w:w="1701" w:type="dxa"/>
            <w:shd w:val="clear" w:color="auto" w:fill="auto"/>
          </w:tcPr>
          <w:p w14:paraId="4B47D27F" w14:textId="281759CE" w:rsidR="0026004B" w:rsidRPr="004B0B24" w:rsidRDefault="0026004B" w:rsidP="0026004B">
            <w:pPr>
              <w:spacing w:after="0" w:line="360" w:lineRule="auto"/>
            </w:pPr>
            <w:r>
              <w:t>CE47</w:t>
            </w:r>
          </w:p>
        </w:tc>
        <w:tc>
          <w:tcPr>
            <w:tcW w:w="4962" w:type="dxa"/>
            <w:shd w:val="clear" w:color="auto" w:fill="auto"/>
          </w:tcPr>
          <w:p w14:paraId="1D633D70" w14:textId="6A9FCEBF" w:rsidR="0026004B" w:rsidRPr="004B0B24" w:rsidRDefault="0026004B" w:rsidP="0026004B">
            <w:pPr>
              <w:spacing w:after="0" w:line="360" w:lineRule="auto"/>
            </w:pPr>
            <w:r w:rsidRPr="00A90EC0">
              <w:t>ATGAAAAAGCCTGAACTCAC</w:t>
            </w:r>
          </w:p>
        </w:tc>
        <w:tc>
          <w:tcPr>
            <w:tcW w:w="1701" w:type="dxa"/>
            <w:shd w:val="clear" w:color="auto" w:fill="auto"/>
          </w:tcPr>
          <w:p w14:paraId="0338A95D" w14:textId="280DC68A" w:rsidR="0026004B" w:rsidRPr="004B0B24" w:rsidRDefault="0026004B" w:rsidP="0026004B">
            <w:pPr>
              <w:spacing w:after="0" w:line="360" w:lineRule="auto"/>
            </w:pPr>
            <w:r>
              <w:t>1670</w:t>
            </w:r>
          </w:p>
        </w:tc>
        <w:tc>
          <w:tcPr>
            <w:tcW w:w="2835" w:type="dxa"/>
            <w:shd w:val="clear" w:color="auto" w:fill="auto"/>
          </w:tcPr>
          <w:p w14:paraId="2FC606B0" w14:textId="06C38B67" w:rsidR="0026004B" w:rsidRPr="004B0B24" w:rsidRDefault="0026004B" w:rsidP="0026004B">
            <w:pPr>
              <w:spacing w:after="0" w:line="360" w:lineRule="auto"/>
            </w:pPr>
            <w:r>
              <w:t>This study</w:t>
            </w:r>
          </w:p>
        </w:tc>
      </w:tr>
      <w:tr w:rsidR="0026004B" w:rsidRPr="004B0B24" w14:paraId="2943070F" w14:textId="77777777" w:rsidTr="00FB62EC">
        <w:tc>
          <w:tcPr>
            <w:tcW w:w="1560" w:type="dxa"/>
            <w:vMerge/>
            <w:shd w:val="clear" w:color="auto" w:fill="auto"/>
          </w:tcPr>
          <w:p w14:paraId="12CC2C1B" w14:textId="77777777" w:rsidR="0026004B" w:rsidRPr="004B0B24" w:rsidRDefault="0026004B" w:rsidP="0026004B">
            <w:pPr>
              <w:spacing w:after="0" w:line="360" w:lineRule="auto"/>
            </w:pPr>
          </w:p>
        </w:tc>
        <w:tc>
          <w:tcPr>
            <w:tcW w:w="2409" w:type="dxa"/>
            <w:vMerge/>
            <w:shd w:val="clear" w:color="auto" w:fill="auto"/>
          </w:tcPr>
          <w:p w14:paraId="3DC4D489" w14:textId="77777777" w:rsidR="0026004B" w:rsidRPr="004B0B24" w:rsidRDefault="0026004B" w:rsidP="0026004B">
            <w:pPr>
              <w:spacing w:after="0" w:line="360" w:lineRule="auto"/>
            </w:pPr>
          </w:p>
        </w:tc>
        <w:tc>
          <w:tcPr>
            <w:tcW w:w="1701" w:type="dxa"/>
            <w:shd w:val="clear" w:color="auto" w:fill="auto"/>
          </w:tcPr>
          <w:p w14:paraId="431A659C" w14:textId="2D147F6B" w:rsidR="0026004B" w:rsidRPr="004B0B24" w:rsidRDefault="0026004B" w:rsidP="0026004B">
            <w:pPr>
              <w:spacing w:after="0" w:line="360" w:lineRule="auto"/>
            </w:pPr>
            <w:r>
              <w:t>CE488</w:t>
            </w:r>
          </w:p>
        </w:tc>
        <w:tc>
          <w:tcPr>
            <w:tcW w:w="4962" w:type="dxa"/>
            <w:shd w:val="clear" w:color="auto" w:fill="auto"/>
          </w:tcPr>
          <w:p w14:paraId="66B8E357" w14:textId="6B8B9190" w:rsidR="0026004B" w:rsidRPr="004B0B24" w:rsidRDefault="0026004B" w:rsidP="0026004B">
            <w:pPr>
              <w:spacing w:after="0" w:line="360" w:lineRule="auto"/>
            </w:pPr>
            <w:r w:rsidRPr="00A90EC0">
              <w:t>CGGGCATTTTGGAGTTTGGA</w:t>
            </w:r>
          </w:p>
        </w:tc>
        <w:tc>
          <w:tcPr>
            <w:tcW w:w="1701" w:type="dxa"/>
            <w:shd w:val="clear" w:color="auto" w:fill="auto"/>
          </w:tcPr>
          <w:p w14:paraId="5DF6805B" w14:textId="77777777" w:rsidR="0026004B" w:rsidRPr="004B0B24" w:rsidRDefault="0026004B" w:rsidP="0026004B">
            <w:pPr>
              <w:spacing w:after="0" w:line="360" w:lineRule="auto"/>
            </w:pPr>
          </w:p>
        </w:tc>
        <w:tc>
          <w:tcPr>
            <w:tcW w:w="2835" w:type="dxa"/>
            <w:shd w:val="clear" w:color="auto" w:fill="auto"/>
          </w:tcPr>
          <w:p w14:paraId="54A717A5" w14:textId="77777777" w:rsidR="0026004B" w:rsidRPr="004B0B24" w:rsidRDefault="0026004B" w:rsidP="0026004B">
            <w:pPr>
              <w:spacing w:after="0" w:line="360" w:lineRule="auto"/>
            </w:pPr>
          </w:p>
        </w:tc>
      </w:tr>
      <w:tr w:rsidR="0026004B" w:rsidRPr="004B0B24" w14:paraId="6CA04907" w14:textId="77777777" w:rsidTr="00FB62EC">
        <w:tc>
          <w:tcPr>
            <w:tcW w:w="1560" w:type="dxa"/>
            <w:shd w:val="clear" w:color="auto" w:fill="auto"/>
          </w:tcPr>
          <w:p w14:paraId="436311BF" w14:textId="00FDD14F" w:rsidR="0026004B" w:rsidRPr="004B0B24" w:rsidRDefault="0026004B" w:rsidP="0026004B">
            <w:pPr>
              <w:spacing w:after="0" w:line="360" w:lineRule="auto"/>
            </w:pPr>
            <w:r w:rsidRPr="004B0B24">
              <w:t>NPS10</w:t>
            </w:r>
          </w:p>
        </w:tc>
        <w:tc>
          <w:tcPr>
            <w:tcW w:w="2409" w:type="dxa"/>
            <w:shd w:val="clear" w:color="auto" w:fill="auto"/>
          </w:tcPr>
          <w:p w14:paraId="4AACA5C7" w14:textId="77777777" w:rsidR="0026004B" w:rsidRPr="004B0B24" w:rsidRDefault="0026004B" w:rsidP="0026004B">
            <w:pPr>
              <w:spacing w:after="0" w:line="360" w:lineRule="auto"/>
            </w:pPr>
            <w:r w:rsidRPr="004B0B24">
              <w:t xml:space="preserve">Sequencing of endogenous copy of </w:t>
            </w:r>
            <w:r w:rsidRPr="009F20C7">
              <w:rPr>
                <w:i/>
              </w:rPr>
              <w:t>NPS10</w:t>
            </w:r>
            <w:r w:rsidRPr="004B0B24">
              <w:t xml:space="preserve"> gene</w:t>
            </w:r>
          </w:p>
        </w:tc>
        <w:tc>
          <w:tcPr>
            <w:tcW w:w="1701" w:type="dxa"/>
            <w:shd w:val="clear" w:color="auto" w:fill="auto"/>
          </w:tcPr>
          <w:p w14:paraId="5C609184" w14:textId="77777777" w:rsidR="0026004B" w:rsidRPr="004B0B24" w:rsidRDefault="0026004B" w:rsidP="0026004B">
            <w:pPr>
              <w:spacing w:after="0" w:line="360" w:lineRule="auto"/>
            </w:pPr>
            <w:r w:rsidRPr="004B0B24">
              <w:t>CE245</w:t>
            </w:r>
          </w:p>
          <w:p w14:paraId="7FBB6711" w14:textId="77777777" w:rsidR="0026004B" w:rsidRPr="004B0B24" w:rsidRDefault="0026004B" w:rsidP="0026004B">
            <w:pPr>
              <w:spacing w:after="0" w:line="360" w:lineRule="auto"/>
              <w:rPr>
                <w:highlight w:val="yellow"/>
              </w:rPr>
            </w:pPr>
            <w:r w:rsidRPr="004B0B24">
              <w:t>CE246</w:t>
            </w:r>
          </w:p>
        </w:tc>
        <w:tc>
          <w:tcPr>
            <w:tcW w:w="4962" w:type="dxa"/>
            <w:shd w:val="clear" w:color="auto" w:fill="auto"/>
          </w:tcPr>
          <w:p w14:paraId="536DE984" w14:textId="77777777" w:rsidR="0026004B" w:rsidRPr="004B0B24" w:rsidRDefault="0026004B" w:rsidP="0026004B">
            <w:pPr>
              <w:spacing w:after="0" w:line="360" w:lineRule="auto"/>
            </w:pPr>
            <w:r w:rsidRPr="004B0B24">
              <w:t>TGTGGGCGAGGTCTTAGTCT</w:t>
            </w:r>
          </w:p>
          <w:p w14:paraId="3AA44DFC" w14:textId="77777777" w:rsidR="0026004B" w:rsidRPr="004B0B24" w:rsidRDefault="0026004B" w:rsidP="0026004B">
            <w:pPr>
              <w:spacing w:after="0" w:line="360" w:lineRule="auto"/>
            </w:pPr>
            <w:r w:rsidRPr="004B0B24">
              <w:t xml:space="preserve">TAGGCGACACACTGCGATAG  </w:t>
            </w:r>
          </w:p>
        </w:tc>
        <w:tc>
          <w:tcPr>
            <w:tcW w:w="1701" w:type="dxa"/>
            <w:shd w:val="clear" w:color="auto" w:fill="auto"/>
          </w:tcPr>
          <w:p w14:paraId="4C509F01" w14:textId="77777777" w:rsidR="0026004B" w:rsidRPr="004B0B24" w:rsidRDefault="0026004B" w:rsidP="0026004B">
            <w:pPr>
              <w:spacing w:after="0" w:line="360" w:lineRule="auto"/>
            </w:pPr>
            <w:r w:rsidRPr="004B0B24">
              <w:t>420</w:t>
            </w:r>
          </w:p>
        </w:tc>
        <w:tc>
          <w:tcPr>
            <w:tcW w:w="2835" w:type="dxa"/>
            <w:shd w:val="clear" w:color="auto" w:fill="auto"/>
          </w:tcPr>
          <w:p w14:paraId="4BF0B6C4" w14:textId="1B8CBB65" w:rsidR="0026004B" w:rsidRPr="004B0B24" w:rsidRDefault="0026004B" w:rsidP="0026004B">
            <w:pPr>
              <w:spacing w:after="0" w:line="360" w:lineRule="auto"/>
            </w:pPr>
            <w:r w:rsidRPr="004B0B24">
              <w:t>This study</w:t>
            </w:r>
          </w:p>
        </w:tc>
      </w:tr>
      <w:tr w:rsidR="0026004B" w:rsidRPr="004B0B24" w14:paraId="61BB4BE5" w14:textId="77777777" w:rsidTr="00FB62EC">
        <w:tc>
          <w:tcPr>
            <w:tcW w:w="1560" w:type="dxa"/>
            <w:shd w:val="clear" w:color="auto" w:fill="auto"/>
          </w:tcPr>
          <w:p w14:paraId="6A5EECED" w14:textId="31FD1806" w:rsidR="0026004B" w:rsidRPr="004B0B24" w:rsidRDefault="0026004B" w:rsidP="0026004B">
            <w:pPr>
              <w:spacing w:after="0" w:line="360" w:lineRule="auto"/>
            </w:pPr>
            <w:r>
              <w:t>T-DNA</w:t>
            </w:r>
          </w:p>
        </w:tc>
        <w:tc>
          <w:tcPr>
            <w:tcW w:w="2409" w:type="dxa"/>
            <w:shd w:val="clear" w:color="auto" w:fill="auto"/>
          </w:tcPr>
          <w:p w14:paraId="56B42C98" w14:textId="62974D55" w:rsidR="0026004B" w:rsidRPr="004B0B24" w:rsidRDefault="0026004B" w:rsidP="0026004B">
            <w:pPr>
              <w:spacing w:after="0" w:line="360" w:lineRule="auto"/>
            </w:pPr>
            <w:r>
              <w:t>Identification of T-DNA insertion sites</w:t>
            </w:r>
          </w:p>
        </w:tc>
        <w:tc>
          <w:tcPr>
            <w:tcW w:w="1701" w:type="dxa"/>
            <w:shd w:val="clear" w:color="auto" w:fill="auto"/>
          </w:tcPr>
          <w:p w14:paraId="553E3E21" w14:textId="77777777" w:rsidR="0026004B" w:rsidRDefault="0026004B" w:rsidP="0026004B">
            <w:pPr>
              <w:spacing w:after="0" w:line="360" w:lineRule="auto"/>
            </w:pPr>
            <w:r>
              <w:t>M13F</w:t>
            </w:r>
          </w:p>
          <w:p w14:paraId="470BDB2B" w14:textId="77777777" w:rsidR="0026004B" w:rsidRDefault="0026004B" w:rsidP="0026004B">
            <w:pPr>
              <w:spacing w:after="0" w:line="360" w:lineRule="auto"/>
            </w:pPr>
            <w:r>
              <w:t>ai076</w:t>
            </w:r>
          </w:p>
          <w:p w14:paraId="61740AAE" w14:textId="77777777" w:rsidR="0026004B" w:rsidRDefault="0026004B" w:rsidP="0026004B">
            <w:pPr>
              <w:spacing w:after="0" w:line="360" w:lineRule="auto"/>
            </w:pPr>
            <w:r>
              <w:t>MAI0324</w:t>
            </w:r>
          </w:p>
          <w:p w14:paraId="05FA1BB3" w14:textId="77777777" w:rsidR="0026004B" w:rsidRDefault="0026004B" w:rsidP="0026004B">
            <w:pPr>
              <w:spacing w:after="0" w:line="360" w:lineRule="auto"/>
            </w:pPr>
            <w:r>
              <w:t>MAI0022</w:t>
            </w:r>
          </w:p>
          <w:p w14:paraId="617EA8E4" w14:textId="77777777" w:rsidR="0026004B" w:rsidRDefault="0026004B" w:rsidP="0026004B">
            <w:pPr>
              <w:spacing w:after="0" w:line="360" w:lineRule="auto"/>
            </w:pPr>
            <w:r>
              <w:t>MAI0338</w:t>
            </w:r>
          </w:p>
          <w:p w14:paraId="591F9DA8" w14:textId="403EB5BD" w:rsidR="0026004B" w:rsidRPr="004B0B24" w:rsidRDefault="0026004B" w:rsidP="0026004B">
            <w:pPr>
              <w:spacing w:after="0" w:line="360" w:lineRule="auto"/>
            </w:pPr>
            <w:r>
              <w:t>MAI0341</w:t>
            </w:r>
          </w:p>
        </w:tc>
        <w:tc>
          <w:tcPr>
            <w:tcW w:w="4962" w:type="dxa"/>
            <w:shd w:val="clear" w:color="auto" w:fill="auto"/>
          </w:tcPr>
          <w:p w14:paraId="5B3602AF" w14:textId="3CD8853E" w:rsidR="0026004B" w:rsidRDefault="0026004B" w:rsidP="0026004B">
            <w:pPr>
              <w:spacing w:after="0" w:line="360" w:lineRule="auto"/>
            </w:pPr>
            <w:r w:rsidRPr="00C61D65">
              <w:t>GTAAAACGACGGCCAG</w:t>
            </w:r>
          </w:p>
          <w:p w14:paraId="4211ED7C" w14:textId="2E0EEF2A" w:rsidR="0026004B" w:rsidRDefault="0026004B" w:rsidP="0026004B">
            <w:pPr>
              <w:spacing w:after="0" w:line="360" w:lineRule="auto"/>
            </w:pPr>
            <w:r w:rsidRPr="00C61D65">
              <w:t>AACAGTTGCGCAGCCTGAATG</w:t>
            </w:r>
          </w:p>
          <w:p w14:paraId="1A9857FB" w14:textId="77777777" w:rsidR="0026004B" w:rsidRDefault="0026004B" w:rsidP="0026004B">
            <w:pPr>
              <w:spacing w:after="0" w:line="360" w:lineRule="auto"/>
            </w:pPr>
            <w:r w:rsidRPr="00C61D65">
              <w:t>ATGGCGAATGAGCTTGAG</w:t>
            </w:r>
          </w:p>
          <w:p w14:paraId="4D18517C" w14:textId="77777777" w:rsidR="0026004B" w:rsidRDefault="0026004B" w:rsidP="0026004B">
            <w:pPr>
              <w:spacing w:after="0" w:line="360" w:lineRule="auto"/>
            </w:pPr>
            <w:r w:rsidRPr="0009120F">
              <w:t>ATGAAAAAGCCTGAACTCAC</w:t>
            </w:r>
          </w:p>
          <w:p w14:paraId="15D4F661" w14:textId="77777777" w:rsidR="0026004B" w:rsidRDefault="0026004B" w:rsidP="0026004B">
            <w:pPr>
              <w:spacing w:after="0" w:line="360" w:lineRule="auto"/>
            </w:pPr>
            <w:r w:rsidRPr="0009120F">
              <w:t>ATGGTGATTGGCAAGTCACC</w:t>
            </w:r>
          </w:p>
          <w:p w14:paraId="2CF01917" w14:textId="6CAE6C58" w:rsidR="0026004B" w:rsidRPr="004B0B24" w:rsidRDefault="0026004B" w:rsidP="0026004B">
            <w:pPr>
              <w:spacing w:after="0" w:line="360" w:lineRule="auto"/>
            </w:pPr>
            <w:r w:rsidRPr="0009120F">
              <w:t>ATTCGAGACATGCTTCTGCG</w:t>
            </w:r>
          </w:p>
        </w:tc>
        <w:tc>
          <w:tcPr>
            <w:tcW w:w="1701" w:type="dxa"/>
            <w:shd w:val="clear" w:color="auto" w:fill="auto"/>
          </w:tcPr>
          <w:p w14:paraId="11FF3FC8" w14:textId="558F613D" w:rsidR="0026004B" w:rsidRPr="004B0B24" w:rsidRDefault="0026004B" w:rsidP="0026004B">
            <w:pPr>
              <w:spacing w:after="0" w:line="360" w:lineRule="auto"/>
            </w:pPr>
            <w:r>
              <w:t>unknown</w:t>
            </w:r>
          </w:p>
        </w:tc>
        <w:tc>
          <w:tcPr>
            <w:tcW w:w="2835" w:type="dxa"/>
            <w:shd w:val="clear" w:color="auto" w:fill="auto"/>
          </w:tcPr>
          <w:p w14:paraId="083E8685" w14:textId="2032BB0A" w:rsidR="0026004B" w:rsidRPr="004B0B24" w:rsidRDefault="0026004B" w:rsidP="0026004B">
            <w:pPr>
              <w:spacing w:after="0" w:line="360" w:lineRule="auto"/>
            </w:pPr>
            <w:r>
              <w:t>This study</w:t>
            </w:r>
          </w:p>
        </w:tc>
      </w:tr>
      <w:tr w:rsidR="0026004B" w:rsidRPr="004B0B24" w14:paraId="3ABE18E6" w14:textId="77777777" w:rsidTr="00FB62EC">
        <w:tc>
          <w:tcPr>
            <w:tcW w:w="1560" w:type="dxa"/>
            <w:tcBorders>
              <w:bottom w:val="single" w:sz="4" w:space="0" w:color="auto"/>
            </w:tcBorders>
            <w:shd w:val="clear" w:color="auto" w:fill="auto"/>
          </w:tcPr>
          <w:p w14:paraId="1E6C30DF" w14:textId="53222C10" w:rsidR="0026004B" w:rsidRPr="004B0B24" w:rsidRDefault="0026004B" w:rsidP="0026004B">
            <w:pPr>
              <w:spacing w:after="0" w:line="360" w:lineRule="auto"/>
            </w:pPr>
            <w:proofErr w:type="spellStart"/>
            <w:r w:rsidRPr="004B0B24">
              <w:t>LopP</w:t>
            </w:r>
            <w:proofErr w:type="spellEnd"/>
          </w:p>
        </w:tc>
        <w:tc>
          <w:tcPr>
            <w:tcW w:w="2409" w:type="dxa"/>
            <w:tcBorders>
              <w:bottom w:val="single" w:sz="4" w:space="0" w:color="auto"/>
            </w:tcBorders>
            <w:shd w:val="clear" w:color="auto" w:fill="auto"/>
          </w:tcPr>
          <w:p w14:paraId="379B98FA" w14:textId="77777777" w:rsidR="0026004B" w:rsidRPr="004B0B24" w:rsidRDefault="0026004B" w:rsidP="0026004B">
            <w:pPr>
              <w:spacing w:after="0" w:line="360" w:lineRule="auto"/>
            </w:pPr>
            <w:r w:rsidRPr="004B0B24">
              <w:t>Amplification and sequencing with these and internal primers for presence of RIP</w:t>
            </w:r>
          </w:p>
        </w:tc>
        <w:tc>
          <w:tcPr>
            <w:tcW w:w="1701" w:type="dxa"/>
            <w:tcBorders>
              <w:bottom w:val="single" w:sz="4" w:space="0" w:color="auto"/>
            </w:tcBorders>
            <w:shd w:val="clear" w:color="auto" w:fill="auto"/>
          </w:tcPr>
          <w:p w14:paraId="674890F9" w14:textId="77777777" w:rsidR="0026004B" w:rsidRPr="004B0B24" w:rsidRDefault="0026004B" w:rsidP="0026004B">
            <w:pPr>
              <w:spacing w:after="0" w:line="360" w:lineRule="auto"/>
            </w:pPr>
            <w:r w:rsidRPr="004B0B24">
              <w:t>MAI0111</w:t>
            </w:r>
          </w:p>
          <w:p w14:paraId="14A81A40" w14:textId="77777777" w:rsidR="0026004B" w:rsidRDefault="0026004B" w:rsidP="0026004B">
            <w:pPr>
              <w:spacing w:after="0" w:line="360" w:lineRule="auto"/>
            </w:pPr>
            <w:r w:rsidRPr="004B0B24">
              <w:t>MAI0112</w:t>
            </w:r>
          </w:p>
          <w:p w14:paraId="712F0648" w14:textId="77777777" w:rsidR="0026004B" w:rsidRDefault="0026004B" w:rsidP="0026004B">
            <w:pPr>
              <w:spacing w:after="0" w:line="360" w:lineRule="auto"/>
            </w:pPr>
            <w:r>
              <w:t>MAI0023</w:t>
            </w:r>
          </w:p>
          <w:p w14:paraId="3658B2B2" w14:textId="77777777" w:rsidR="0026004B" w:rsidRDefault="0026004B" w:rsidP="0026004B">
            <w:pPr>
              <w:spacing w:after="0" w:line="360" w:lineRule="auto"/>
            </w:pPr>
            <w:r>
              <w:t>MAI0203</w:t>
            </w:r>
          </w:p>
          <w:p w14:paraId="03CC2A37" w14:textId="77777777" w:rsidR="0026004B" w:rsidRDefault="0026004B" w:rsidP="0026004B">
            <w:pPr>
              <w:spacing w:after="0" w:line="360" w:lineRule="auto"/>
            </w:pPr>
            <w:r>
              <w:t>MAI0204</w:t>
            </w:r>
          </w:p>
          <w:p w14:paraId="65EE9EB6" w14:textId="171A2059" w:rsidR="0026004B" w:rsidRPr="004B0B24" w:rsidRDefault="0026004B" w:rsidP="0026004B">
            <w:pPr>
              <w:spacing w:after="0" w:line="360" w:lineRule="auto"/>
            </w:pPr>
            <w:r>
              <w:t>MAI0205</w:t>
            </w:r>
          </w:p>
        </w:tc>
        <w:tc>
          <w:tcPr>
            <w:tcW w:w="4962" w:type="dxa"/>
            <w:tcBorders>
              <w:bottom w:val="single" w:sz="4" w:space="0" w:color="auto"/>
            </w:tcBorders>
            <w:shd w:val="clear" w:color="auto" w:fill="auto"/>
          </w:tcPr>
          <w:p w14:paraId="0E4B886F" w14:textId="77777777" w:rsidR="0026004B" w:rsidRPr="004B0B24" w:rsidRDefault="0026004B" w:rsidP="0026004B">
            <w:pPr>
              <w:spacing w:after="0" w:line="360" w:lineRule="auto"/>
            </w:pPr>
            <w:r w:rsidRPr="004B0B24">
              <w:t>GCTGGCGTAATAGCGAAG</w:t>
            </w:r>
          </w:p>
          <w:p w14:paraId="03379DC9" w14:textId="77777777" w:rsidR="0026004B" w:rsidRDefault="0026004B" w:rsidP="0026004B">
            <w:pPr>
              <w:spacing w:after="0" w:line="360" w:lineRule="auto"/>
            </w:pPr>
            <w:r w:rsidRPr="004B0B24">
              <w:t>TTAAGTTGGGTAACGCCAG</w:t>
            </w:r>
          </w:p>
          <w:p w14:paraId="0793AFF0" w14:textId="77777777" w:rsidR="0026004B" w:rsidRDefault="0026004B" w:rsidP="0026004B">
            <w:pPr>
              <w:spacing w:after="0" w:line="360" w:lineRule="auto"/>
              <w:rPr>
                <w:u w:val="single"/>
              </w:rPr>
            </w:pPr>
            <w:r w:rsidRPr="00302F76">
              <w:t>CTATTCCTTTGCCCTCGGAC</w:t>
            </w:r>
          </w:p>
          <w:p w14:paraId="09807A86" w14:textId="77777777" w:rsidR="0026004B" w:rsidRPr="003D08D0" w:rsidRDefault="0026004B" w:rsidP="0026004B">
            <w:pPr>
              <w:spacing w:after="0" w:line="360" w:lineRule="auto"/>
            </w:pPr>
            <w:r w:rsidRPr="00302F76">
              <w:t>CAGCTATTTACCCGCAGG</w:t>
            </w:r>
          </w:p>
          <w:p w14:paraId="20E92A0B" w14:textId="6B8C44B8" w:rsidR="0026004B" w:rsidRDefault="0026004B" w:rsidP="0026004B">
            <w:pPr>
              <w:spacing w:after="0" w:line="360" w:lineRule="auto"/>
              <w:rPr>
                <w:u w:val="single"/>
              </w:rPr>
            </w:pPr>
            <w:r w:rsidRPr="00302F76">
              <w:t>AGAATTATGCAGTGCTGC</w:t>
            </w:r>
          </w:p>
          <w:p w14:paraId="02BDB569" w14:textId="7FDE4720" w:rsidR="0026004B" w:rsidRPr="004B0B24" w:rsidRDefault="0026004B" w:rsidP="0026004B">
            <w:pPr>
              <w:spacing w:after="0" w:line="360" w:lineRule="auto"/>
            </w:pPr>
            <w:r w:rsidRPr="00302F76">
              <w:t>CAGTCGGGAAACCTGTCG</w:t>
            </w:r>
          </w:p>
        </w:tc>
        <w:tc>
          <w:tcPr>
            <w:tcW w:w="1701" w:type="dxa"/>
            <w:tcBorders>
              <w:bottom w:val="single" w:sz="4" w:space="0" w:color="auto"/>
            </w:tcBorders>
            <w:shd w:val="clear" w:color="auto" w:fill="auto"/>
          </w:tcPr>
          <w:p w14:paraId="42E541A1" w14:textId="77777777" w:rsidR="0026004B" w:rsidRPr="004B0B24" w:rsidRDefault="0026004B" w:rsidP="0026004B">
            <w:pPr>
              <w:spacing w:after="0" w:line="360" w:lineRule="auto"/>
            </w:pPr>
            <w:r w:rsidRPr="004B0B24">
              <w:t>5030</w:t>
            </w:r>
          </w:p>
        </w:tc>
        <w:tc>
          <w:tcPr>
            <w:tcW w:w="2835" w:type="dxa"/>
            <w:tcBorders>
              <w:bottom w:val="single" w:sz="4" w:space="0" w:color="auto"/>
            </w:tcBorders>
            <w:shd w:val="clear" w:color="auto" w:fill="auto"/>
          </w:tcPr>
          <w:p w14:paraId="70139814" w14:textId="479DD7CD" w:rsidR="0026004B" w:rsidRPr="004B0B24" w:rsidRDefault="0026004B" w:rsidP="0026004B">
            <w:pPr>
              <w:spacing w:after="0" w:line="360" w:lineRule="auto"/>
            </w:pPr>
            <w:r w:rsidRPr="004B0B24">
              <w:t>This study</w:t>
            </w:r>
          </w:p>
        </w:tc>
      </w:tr>
    </w:tbl>
    <w:p w14:paraId="29CDFD1B" w14:textId="4A7C2166" w:rsidR="008937BE" w:rsidRPr="004B0B24" w:rsidRDefault="008937BE"/>
    <w:p w14:paraId="1F9CB008" w14:textId="3EB44EB9" w:rsidR="008937BE" w:rsidRPr="004B0B24" w:rsidRDefault="008937BE"/>
    <w:p w14:paraId="155CDBE5" w14:textId="77777777" w:rsidR="008937BE" w:rsidRPr="004B0B24" w:rsidRDefault="008937BE">
      <w:pPr>
        <w:sectPr w:rsidR="008937BE" w:rsidRPr="004B0B24" w:rsidSect="00846A33">
          <w:footerReference w:type="default" r:id="rId6"/>
          <w:pgSz w:w="16838" w:h="11906" w:orient="landscape"/>
          <w:pgMar w:top="1440" w:right="1440" w:bottom="1440" w:left="1440" w:header="709" w:footer="709" w:gutter="0"/>
          <w:cols w:space="708"/>
          <w:docGrid w:linePitch="360"/>
        </w:sectPr>
      </w:pPr>
    </w:p>
    <w:p w14:paraId="4A046E51" w14:textId="5C633160" w:rsidR="00846A33" w:rsidRPr="004B0B24" w:rsidRDefault="00E63049">
      <w:pPr>
        <w:rPr>
          <w:i/>
        </w:rPr>
      </w:pPr>
      <w:r>
        <w:rPr>
          <w:b/>
        </w:rPr>
        <w:lastRenderedPageBreak/>
        <w:t>Table S</w:t>
      </w:r>
      <w:r w:rsidR="008937BE" w:rsidRPr="004B0B24">
        <w:rPr>
          <w:b/>
        </w:rPr>
        <w:t>2</w:t>
      </w:r>
      <w:r w:rsidR="008937BE" w:rsidRPr="004B0B24">
        <w:t>. Frequency of RIP mutations in specific regions sequenced from cross</w:t>
      </w:r>
      <w:r w:rsidR="003A4C3C">
        <w:t>es</w:t>
      </w:r>
      <w:r w:rsidR="008937BE" w:rsidRPr="004B0B24">
        <w:t xml:space="preserve"> generated to trigger RIP in targeted </w:t>
      </w:r>
      <w:proofErr w:type="spellStart"/>
      <w:r w:rsidR="008937BE" w:rsidRPr="004B0B24">
        <w:t>avirulence</w:t>
      </w:r>
      <w:proofErr w:type="spellEnd"/>
      <w:r w:rsidR="008937BE" w:rsidRPr="004B0B24">
        <w:t xml:space="preserve"> genes of </w:t>
      </w:r>
      <w:r w:rsidR="008937BE" w:rsidRPr="004B0B24">
        <w:rPr>
          <w:i/>
        </w:rPr>
        <w:t>Leptosphaeria maculans</w:t>
      </w:r>
    </w:p>
    <w:tbl>
      <w:tblPr>
        <w:tblW w:w="9203" w:type="dxa"/>
        <w:tblLook w:val="04A0" w:firstRow="1" w:lastRow="0" w:firstColumn="1" w:lastColumn="0" w:noHBand="0" w:noVBand="1"/>
      </w:tblPr>
      <w:tblGrid>
        <w:gridCol w:w="925"/>
        <w:gridCol w:w="925"/>
        <w:gridCol w:w="992"/>
        <w:gridCol w:w="951"/>
        <w:gridCol w:w="1803"/>
        <w:gridCol w:w="1275"/>
        <w:gridCol w:w="1166"/>
        <w:gridCol w:w="1166"/>
      </w:tblGrid>
      <w:tr w:rsidR="008937BE" w:rsidRPr="004B0B24" w14:paraId="05AC0EDA" w14:textId="77777777" w:rsidTr="00E31EF1">
        <w:trPr>
          <w:trHeight w:val="1152"/>
        </w:trPr>
        <w:tc>
          <w:tcPr>
            <w:tcW w:w="925" w:type="dxa"/>
            <w:tcBorders>
              <w:top w:val="single" w:sz="4" w:space="0" w:color="auto"/>
              <w:left w:val="nil"/>
              <w:bottom w:val="single" w:sz="4" w:space="0" w:color="auto"/>
              <w:right w:val="nil"/>
            </w:tcBorders>
            <w:shd w:val="clear" w:color="auto" w:fill="auto"/>
            <w:vAlign w:val="bottom"/>
            <w:hideMark/>
          </w:tcPr>
          <w:p w14:paraId="77B01848" w14:textId="77777777"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Cross number</w:t>
            </w:r>
          </w:p>
        </w:tc>
        <w:tc>
          <w:tcPr>
            <w:tcW w:w="925" w:type="dxa"/>
            <w:tcBorders>
              <w:top w:val="single" w:sz="4" w:space="0" w:color="auto"/>
              <w:left w:val="nil"/>
              <w:bottom w:val="single" w:sz="4" w:space="0" w:color="auto"/>
              <w:right w:val="nil"/>
            </w:tcBorders>
            <w:shd w:val="clear" w:color="auto" w:fill="auto"/>
            <w:vAlign w:val="bottom"/>
            <w:hideMark/>
          </w:tcPr>
          <w:p w14:paraId="39A083A2" w14:textId="0A3DB263" w:rsidR="008937BE" w:rsidRPr="004B0B24" w:rsidRDefault="00C66DC6" w:rsidP="008937BE">
            <w:pPr>
              <w:spacing w:after="0" w:line="240" w:lineRule="auto"/>
              <w:rPr>
                <w:rFonts w:eastAsia="Times New Roman" w:cs="Times New Roman"/>
                <w:color w:val="000000"/>
                <w:lang w:eastAsia="en-AU"/>
              </w:rPr>
            </w:pPr>
            <w:proofErr w:type="spellStart"/>
            <w:r>
              <w:rPr>
                <w:rFonts w:eastAsia="Times New Roman" w:cs="Times New Roman"/>
                <w:color w:val="000000"/>
                <w:lang w:eastAsia="en-AU"/>
              </w:rPr>
              <w:t>Octad</w:t>
            </w:r>
            <w:proofErr w:type="spellEnd"/>
            <w:r w:rsidR="008937BE" w:rsidRPr="004B0B24">
              <w:rPr>
                <w:rFonts w:eastAsia="Times New Roman" w:cs="Times New Roman"/>
                <w:color w:val="000000"/>
                <w:lang w:eastAsia="en-AU"/>
              </w:rPr>
              <w:t xml:space="preserve"> number</w:t>
            </w:r>
          </w:p>
        </w:tc>
        <w:tc>
          <w:tcPr>
            <w:tcW w:w="992" w:type="dxa"/>
            <w:tcBorders>
              <w:top w:val="single" w:sz="4" w:space="0" w:color="auto"/>
              <w:left w:val="nil"/>
              <w:bottom w:val="single" w:sz="4" w:space="0" w:color="auto"/>
              <w:right w:val="nil"/>
            </w:tcBorders>
            <w:shd w:val="clear" w:color="auto" w:fill="auto"/>
            <w:vAlign w:val="bottom"/>
            <w:hideMark/>
          </w:tcPr>
          <w:p w14:paraId="5DE6B2E5" w14:textId="78D33DA6"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Pair </w:t>
            </w:r>
            <w:proofErr w:type="spellStart"/>
            <w:r w:rsidRPr="004B0B24">
              <w:rPr>
                <w:rFonts w:eastAsia="Times New Roman" w:cs="Times New Roman"/>
                <w:color w:val="000000"/>
                <w:lang w:eastAsia="en-AU"/>
              </w:rPr>
              <w:t>number</w:t>
            </w:r>
            <w:r w:rsidR="002E1947" w:rsidRPr="004B0B24">
              <w:rPr>
                <w:rFonts w:eastAsia="Times New Roman" w:cs="Times New Roman"/>
                <w:color w:val="000000"/>
                <w:vertAlign w:val="superscript"/>
                <w:lang w:eastAsia="en-AU"/>
              </w:rPr>
              <w:t>a</w:t>
            </w:r>
            <w:proofErr w:type="spellEnd"/>
          </w:p>
        </w:tc>
        <w:tc>
          <w:tcPr>
            <w:tcW w:w="951" w:type="dxa"/>
            <w:tcBorders>
              <w:top w:val="single" w:sz="4" w:space="0" w:color="auto"/>
              <w:left w:val="nil"/>
              <w:bottom w:val="single" w:sz="4" w:space="0" w:color="auto"/>
              <w:right w:val="nil"/>
            </w:tcBorders>
            <w:shd w:val="clear" w:color="auto" w:fill="auto"/>
            <w:vAlign w:val="bottom"/>
            <w:hideMark/>
          </w:tcPr>
          <w:p w14:paraId="7669DB3F" w14:textId="77777777"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Progeny name</w:t>
            </w:r>
          </w:p>
        </w:tc>
        <w:tc>
          <w:tcPr>
            <w:tcW w:w="1803" w:type="dxa"/>
            <w:tcBorders>
              <w:top w:val="single" w:sz="4" w:space="0" w:color="auto"/>
              <w:left w:val="nil"/>
              <w:bottom w:val="single" w:sz="4" w:space="0" w:color="auto"/>
              <w:right w:val="nil"/>
            </w:tcBorders>
            <w:shd w:val="clear" w:color="auto" w:fill="auto"/>
            <w:vAlign w:val="bottom"/>
            <w:hideMark/>
          </w:tcPr>
          <w:p w14:paraId="560CFAD8" w14:textId="77777777"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Region sequenced (size)</w:t>
            </w:r>
          </w:p>
        </w:tc>
        <w:tc>
          <w:tcPr>
            <w:tcW w:w="1275" w:type="dxa"/>
            <w:tcBorders>
              <w:top w:val="single" w:sz="4" w:space="0" w:color="auto"/>
              <w:left w:val="nil"/>
              <w:bottom w:val="single" w:sz="4" w:space="0" w:color="auto"/>
              <w:right w:val="nil"/>
            </w:tcBorders>
            <w:shd w:val="clear" w:color="auto" w:fill="auto"/>
            <w:vAlign w:val="bottom"/>
            <w:hideMark/>
          </w:tcPr>
          <w:p w14:paraId="4B000D2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Frequency of RIP mutations (%)</w:t>
            </w:r>
          </w:p>
        </w:tc>
        <w:tc>
          <w:tcPr>
            <w:tcW w:w="1166" w:type="dxa"/>
            <w:tcBorders>
              <w:top w:val="single" w:sz="4" w:space="0" w:color="auto"/>
              <w:left w:val="nil"/>
              <w:bottom w:val="single" w:sz="4" w:space="0" w:color="auto"/>
              <w:right w:val="nil"/>
            </w:tcBorders>
            <w:shd w:val="clear" w:color="auto" w:fill="auto"/>
            <w:vAlign w:val="bottom"/>
            <w:hideMark/>
          </w:tcPr>
          <w:p w14:paraId="5C058575" w14:textId="77777777"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Number of G-A transitions</w:t>
            </w:r>
          </w:p>
        </w:tc>
        <w:tc>
          <w:tcPr>
            <w:tcW w:w="1166" w:type="dxa"/>
            <w:tcBorders>
              <w:top w:val="single" w:sz="4" w:space="0" w:color="auto"/>
              <w:left w:val="nil"/>
              <w:bottom w:val="single" w:sz="4" w:space="0" w:color="auto"/>
              <w:right w:val="nil"/>
            </w:tcBorders>
            <w:shd w:val="clear" w:color="auto" w:fill="auto"/>
            <w:vAlign w:val="bottom"/>
            <w:hideMark/>
          </w:tcPr>
          <w:p w14:paraId="5ADDAFBF" w14:textId="77777777"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Number of C-T transitions</w:t>
            </w:r>
          </w:p>
        </w:tc>
      </w:tr>
      <w:tr w:rsidR="008937BE" w:rsidRPr="004B0B24" w14:paraId="20BA01D7" w14:textId="77777777" w:rsidTr="00E31EF1">
        <w:trPr>
          <w:trHeight w:val="288"/>
        </w:trPr>
        <w:tc>
          <w:tcPr>
            <w:tcW w:w="925" w:type="dxa"/>
            <w:tcBorders>
              <w:top w:val="nil"/>
              <w:left w:val="nil"/>
              <w:bottom w:val="nil"/>
              <w:right w:val="nil"/>
            </w:tcBorders>
            <w:shd w:val="clear" w:color="auto" w:fill="auto"/>
            <w:noWrap/>
            <w:vAlign w:val="bottom"/>
            <w:hideMark/>
          </w:tcPr>
          <w:p w14:paraId="34C27A3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w:t>
            </w:r>
          </w:p>
        </w:tc>
        <w:tc>
          <w:tcPr>
            <w:tcW w:w="925" w:type="dxa"/>
            <w:tcBorders>
              <w:top w:val="nil"/>
              <w:left w:val="nil"/>
              <w:bottom w:val="nil"/>
              <w:right w:val="nil"/>
            </w:tcBorders>
            <w:shd w:val="clear" w:color="auto" w:fill="auto"/>
            <w:noWrap/>
            <w:vAlign w:val="bottom"/>
            <w:hideMark/>
          </w:tcPr>
          <w:p w14:paraId="23D7729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1B53BFD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76F311F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2</w:t>
            </w:r>
          </w:p>
        </w:tc>
        <w:tc>
          <w:tcPr>
            <w:tcW w:w="1803" w:type="dxa"/>
            <w:vMerge w:val="restart"/>
            <w:tcBorders>
              <w:top w:val="nil"/>
              <w:left w:val="nil"/>
              <w:right w:val="nil"/>
            </w:tcBorders>
            <w:shd w:val="clear" w:color="auto" w:fill="auto"/>
            <w:noWrap/>
            <w:hideMark/>
          </w:tcPr>
          <w:p w14:paraId="61FDB994" w14:textId="77777777"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Endogenous </w:t>
            </w:r>
            <w:r w:rsidRPr="004B0B24">
              <w:rPr>
                <w:rFonts w:eastAsia="Times New Roman" w:cs="Times New Roman"/>
                <w:i/>
                <w:color w:val="000000"/>
                <w:lang w:eastAsia="en-AU"/>
              </w:rPr>
              <w:t>AvrLm1</w:t>
            </w:r>
            <w:r w:rsidRPr="004B0B24">
              <w:rPr>
                <w:rFonts w:eastAsia="Times New Roman" w:cs="Times New Roman"/>
                <w:color w:val="000000"/>
                <w:lang w:eastAsia="en-AU"/>
              </w:rPr>
              <w:t xml:space="preserve"> </w:t>
            </w:r>
          </w:p>
          <w:p w14:paraId="6605046C" w14:textId="418337BA"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670 </w:t>
            </w:r>
            <w:proofErr w:type="spellStart"/>
            <w:r w:rsidRPr="004B0B24">
              <w:rPr>
                <w:rFonts w:eastAsia="Times New Roman" w:cs="Times New Roman"/>
                <w:color w:val="000000"/>
                <w:lang w:eastAsia="en-AU"/>
              </w:rPr>
              <w:t>bp</w:t>
            </w:r>
            <w:proofErr w:type="spellEnd"/>
            <w:r w:rsidRPr="004B0B24">
              <w:rPr>
                <w:rFonts w:eastAsia="Times New Roman" w:cs="Times New Roman"/>
                <w:color w:val="000000"/>
                <w:lang w:eastAsia="en-AU"/>
              </w:rPr>
              <w:t>)</w:t>
            </w:r>
          </w:p>
        </w:tc>
        <w:tc>
          <w:tcPr>
            <w:tcW w:w="1275" w:type="dxa"/>
            <w:tcBorders>
              <w:top w:val="nil"/>
              <w:left w:val="nil"/>
              <w:bottom w:val="nil"/>
              <w:right w:val="nil"/>
            </w:tcBorders>
            <w:shd w:val="clear" w:color="auto" w:fill="auto"/>
            <w:noWrap/>
            <w:vAlign w:val="bottom"/>
            <w:hideMark/>
          </w:tcPr>
          <w:p w14:paraId="69879F6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2FA985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2B339B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088BE5E0" w14:textId="77777777" w:rsidTr="00E31EF1">
        <w:trPr>
          <w:trHeight w:val="288"/>
        </w:trPr>
        <w:tc>
          <w:tcPr>
            <w:tcW w:w="925" w:type="dxa"/>
            <w:tcBorders>
              <w:top w:val="nil"/>
              <w:left w:val="nil"/>
              <w:bottom w:val="nil"/>
              <w:right w:val="nil"/>
            </w:tcBorders>
            <w:shd w:val="clear" w:color="auto" w:fill="auto"/>
            <w:noWrap/>
            <w:vAlign w:val="bottom"/>
            <w:hideMark/>
          </w:tcPr>
          <w:p w14:paraId="1AE55F36"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6C8266BE"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61AC75D7"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3031ABD2"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8</w:t>
            </w:r>
          </w:p>
        </w:tc>
        <w:tc>
          <w:tcPr>
            <w:tcW w:w="1803" w:type="dxa"/>
            <w:vMerge/>
            <w:tcBorders>
              <w:left w:val="nil"/>
              <w:right w:val="nil"/>
            </w:tcBorders>
            <w:shd w:val="clear" w:color="auto" w:fill="auto"/>
            <w:noWrap/>
            <w:vAlign w:val="bottom"/>
            <w:hideMark/>
          </w:tcPr>
          <w:p w14:paraId="7C9974A5"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261CEA9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E602DB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0AC6D2A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440C369D" w14:textId="77777777" w:rsidTr="00E31EF1">
        <w:trPr>
          <w:trHeight w:val="288"/>
        </w:trPr>
        <w:tc>
          <w:tcPr>
            <w:tcW w:w="925" w:type="dxa"/>
            <w:tcBorders>
              <w:top w:val="nil"/>
              <w:left w:val="nil"/>
              <w:bottom w:val="nil"/>
              <w:right w:val="nil"/>
            </w:tcBorders>
            <w:shd w:val="clear" w:color="auto" w:fill="auto"/>
            <w:noWrap/>
            <w:vAlign w:val="bottom"/>
            <w:hideMark/>
          </w:tcPr>
          <w:p w14:paraId="79FE855C"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344F0319"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5636A67B"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51" w:type="dxa"/>
            <w:tcBorders>
              <w:top w:val="nil"/>
              <w:left w:val="nil"/>
              <w:bottom w:val="nil"/>
              <w:right w:val="nil"/>
            </w:tcBorders>
            <w:shd w:val="clear" w:color="auto" w:fill="auto"/>
            <w:noWrap/>
            <w:vAlign w:val="bottom"/>
            <w:hideMark/>
          </w:tcPr>
          <w:p w14:paraId="099D92B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4</w:t>
            </w:r>
          </w:p>
        </w:tc>
        <w:tc>
          <w:tcPr>
            <w:tcW w:w="1803" w:type="dxa"/>
            <w:vMerge/>
            <w:tcBorders>
              <w:left w:val="nil"/>
              <w:right w:val="nil"/>
            </w:tcBorders>
            <w:shd w:val="clear" w:color="auto" w:fill="auto"/>
            <w:noWrap/>
            <w:vAlign w:val="bottom"/>
            <w:hideMark/>
          </w:tcPr>
          <w:p w14:paraId="7D11CAF2"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2EA391A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5417E20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346F40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4E3CDAC2" w14:textId="77777777" w:rsidTr="00E31EF1">
        <w:trPr>
          <w:trHeight w:val="288"/>
        </w:trPr>
        <w:tc>
          <w:tcPr>
            <w:tcW w:w="925" w:type="dxa"/>
            <w:tcBorders>
              <w:top w:val="nil"/>
              <w:left w:val="nil"/>
              <w:bottom w:val="nil"/>
              <w:right w:val="nil"/>
            </w:tcBorders>
            <w:shd w:val="clear" w:color="auto" w:fill="auto"/>
            <w:noWrap/>
            <w:vAlign w:val="bottom"/>
            <w:hideMark/>
          </w:tcPr>
          <w:p w14:paraId="2397F3DD"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17731C0F"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36083CD3"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7512282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7</w:t>
            </w:r>
          </w:p>
        </w:tc>
        <w:tc>
          <w:tcPr>
            <w:tcW w:w="1803" w:type="dxa"/>
            <w:vMerge/>
            <w:tcBorders>
              <w:left w:val="nil"/>
              <w:right w:val="nil"/>
            </w:tcBorders>
            <w:shd w:val="clear" w:color="auto" w:fill="auto"/>
            <w:noWrap/>
            <w:vAlign w:val="bottom"/>
            <w:hideMark/>
          </w:tcPr>
          <w:p w14:paraId="549BD854"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79C6FF2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236956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30EEA3C"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F448B" w:rsidRPr="004B0B24" w14:paraId="36FD244E" w14:textId="77777777" w:rsidTr="00E31EF1">
        <w:trPr>
          <w:trHeight w:val="288"/>
        </w:trPr>
        <w:tc>
          <w:tcPr>
            <w:tcW w:w="925" w:type="dxa"/>
            <w:tcBorders>
              <w:top w:val="nil"/>
              <w:left w:val="nil"/>
              <w:bottom w:val="nil"/>
              <w:right w:val="nil"/>
            </w:tcBorders>
            <w:shd w:val="clear" w:color="auto" w:fill="auto"/>
            <w:noWrap/>
            <w:vAlign w:val="bottom"/>
          </w:tcPr>
          <w:p w14:paraId="1E1A132B" w14:textId="77777777" w:rsidR="008F448B" w:rsidRPr="004B0B24" w:rsidRDefault="008F448B"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695E111D" w14:textId="77777777" w:rsidR="008F448B" w:rsidRPr="004B0B24" w:rsidRDefault="008F448B" w:rsidP="008937BE">
            <w:pPr>
              <w:spacing w:after="0" w:line="240" w:lineRule="auto"/>
              <w:jc w:val="center"/>
              <w:rPr>
                <w:rFonts w:eastAsia="Times New Roman" w:cs="Times New Roman"/>
                <w:color w:val="000000"/>
                <w:lang w:eastAsia="en-AU"/>
              </w:rPr>
            </w:pPr>
          </w:p>
        </w:tc>
        <w:tc>
          <w:tcPr>
            <w:tcW w:w="992" w:type="dxa"/>
            <w:tcBorders>
              <w:top w:val="nil"/>
              <w:left w:val="nil"/>
              <w:bottom w:val="nil"/>
              <w:right w:val="nil"/>
            </w:tcBorders>
            <w:shd w:val="clear" w:color="auto" w:fill="auto"/>
            <w:noWrap/>
            <w:vAlign w:val="bottom"/>
          </w:tcPr>
          <w:p w14:paraId="58C38416" w14:textId="000BF952" w:rsidR="008F448B" w:rsidRPr="004B0B24" w:rsidRDefault="00E31EF1"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3</w:t>
            </w:r>
          </w:p>
        </w:tc>
        <w:tc>
          <w:tcPr>
            <w:tcW w:w="951" w:type="dxa"/>
            <w:tcBorders>
              <w:top w:val="nil"/>
              <w:left w:val="nil"/>
              <w:bottom w:val="nil"/>
              <w:right w:val="nil"/>
            </w:tcBorders>
            <w:shd w:val="clear" w:color="auto" w:fill="auto"/>
            <w:noWrap/>
            <w:vAlign w:val="bottom"/>
          </w:tcPr>
          <w:p w14:paraId="5FAF382D" w14:textId="1616EAEB" w:rsidR="008F448B" w:rsidRPr="00E31EF1" w:rsidRDefault="008F448B" w:rsidP="008937BE">
            <w:pPr>
              <w:spacing w:after="0" w:line="240" w:lineRule="auto"/>
              <w:jc w:val="center"/>
              <w:rPr>
                <w:rFonts w:eastAsia="Times New Roman" w:cs="Times New Roman"/>
                <w:color w:val="000000"/>
                <w:lang w:eastAsia="en-AU"/>
              </w:rPr>
            </w:pPr>
            <w:r w:rsidRPr="00E31EF1">
              <w:rPr>
                <w:rFonts w:eastAsia="Times New Roman" w:cs="Times New Roman"/>
                <w:color w:val="000000"/>
                <w:lang w:eastAsia="en-AU"/>
              </w:rPr>
              <w:t>28A3</w:t>
            </w:r>
          </w:p>
        </w:tc>
        <w:tc>
          <w:tcPr>
            <w:tcW w:w="1803" w:type="dxa"/>
            <w:vMerge/>
            <w:tcBorders>
              <w:left w:val="nil"/>
              <w:right w:val="nil"/>
            </w:tcBorders>
            <w:shd w:val="clear" w:color="auto" w:fill="auto"/>
            <w:noWrap/>
            <w:vAlign w:val="bottom"/>
          </w:tcPr>
          <w:p w14:paraId="600AFDAC" w14:textId="77777777" w:rsidR="008F448B" w:rsidRPr="004B0B24" w:rsidRDefault="008F448B"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20B29BD5" w14:textId="5057DAAC"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7F1106E1" w14:textId="13FBB1F8"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4B41D109" w14:textId="582952D8"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F448B" w:rsidRPr="004B0B24" w14:paraId="4A939B7E" w14:textId="77777777" w:rsidTr="00E31EF1">
        <w:trPr>
          <w:trHeight w:val="288"/>
        </w:trPr>
        <w:tc>
          <w:tcPr>
            <w:tcW w:w="925" w:type="dxa"/>
            <w:tcBorders>
              <w:top w:val="nil"/>
              <w:left w:val="nil"/>
              <w:bottom w:val="nil"/>
              <w:right w:val="nil"/>
            </w:tcBorders>
            <w:shd w:val="clear" w:color="auto" w:fill="auto"/>
            <w:noWrap/>
            <w:vAlign w:val="bottom"/>
          </w:tcPr>
          <w:p w14:paraId="505A6127" w14:textId="77777777" w:rsidR="008F448B" w:rsidRPr="004B0B24" w:rsidRDefault="008F448B"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364DE844" w14:textId="77777777" w:rsidR="008F448B" w:rsidRPr="004B0B24" w:rsidRDefault="008F448B" w:rsidP="008937BE">
            <w:pPr>
              <w:spacing w:after="0" w:line="240" w:lineRule="auto"/>
              <w:jc w:val="center"/>
              <w:rPr>
                <w:rFonts w:eastAsia="Times New Roman" w:cs="Times New Roman"/>
                <w:color w:val="000000"/>
                <w:lang w:eastAsia="en-AU"/>
              </w:rPr>
            </w:pPr>
          </w:p>
        </w:tc>
        <w:tc>
          <w:tcPr>
            <w:tcW w:w="992" w:type="dxa"/>
            <w:tcBorders>
              <w:top w:val="nil"/>
              <w:left w:val="nil"/>
              <w:bottom w:val="nil"/>
              <w:right w:val="nil"/>
            </w:tcBorders>
            <w:shd w:val="clear" w:color="auto" w:fill="auto"/>
            <w:noWrap/>
            <w:vAlign w:val="bottom"/>
          </w:tcPr>
          <w:p w14:paraId="65D43D09" w14:textId="77777777" w:rsidR="008F448B" w:rsidRPr="004B0B24" w:rsidRDefault="008F448B" w:rsidP="008937BE">
            <w:pPr>
              <w:spacing w:after="0" w:line="240" w:lineRule="auto"/>
              <w:jc w:val="center"/>
              <w:rPr>
                <w:rFonts w:eastAsia="Times New Roman" w:cs="Times New Roman"/>
                <w:color w:val="000000"/>
                <w:lang w:eastAsia="en-AU"/>
              </w:rPr>
            </w:pPr>
          </w:p>
        </w:tc>
        <w:tc>
          <w:tcPr>
            <w:tcW w:w="951" w:type="dxa"/>
            <w:tcBorders>
              <w:top w:val="nil"/>
              <w:left w:val="nil"/>
              <w:bottom w:val="nil"/>
              <w:right w:val="nil"/>
            </w:tcBorders>
            <w:shd w:val="clear" w:color="auto" w:fill="auto"/>
            <w:noWrap/>
            <w:vAlign w:val="bottom"/>
          </w:tcPr>
          <w:p w14:paraId="1A367549" w14:textId="1EED55EC" w:rsidR="008F448B" w:rsidRPr="00E31EF1" w:rsidRDefault="008F448B" w:rsidP="008937BE">
            <w:pPr>
              <w:spacing w:after="0" w:line="240" w:lineRule="auto"/>
              <w:jc w:val="center"/>
              <w:rPr>
                <w:rFonts w:eastAsia="Times New Roman" w:cs="Times New Roman"/>
                <w:color w:val="000000"/>
                <w:lang w:eastAsia="en-AU"/>
              </w:rPr>
            </w:pPr>
            <w:r w:rsidRPr="00E31EF1">
              <w:rPr>
                <w:rFonts w:eastAsia="Times New Roman" w:cs="Times New Roman"/>
                <w:color w:val="000000"/>
                <w:lang w:eastAsia="en-AU"/>
              </w:rPr>
              <w:t>28A5</w:t>
            </w:r>
          </w:p>
        </w:tc>
        <w:tc>
          <w:tcPr>
            <w:tcW w:w="1803" w:type="dxa"/>
            <w:vMerge/>
            <w:tcBorders>
              <w:left w:val="nil"/>
              <w:right w:val="nil"/>
            </w:tcBorders>
            <w:shd w:val="clear" w:color="auto" w:fill="auto"/>
            <w:noWrap/>
            <w:vAlign w:val="bottom"/>
          </w:tcPr>
          <w:p w14:paraId="363E4464" w14:textId="77777777" w:rsidR="008F448B" w:rsidRPr="004B0B24" w:rsidRDefault="008F448B"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0DD28620" w14:textId="67EFD933"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0702C46" w14:textId="3A34A0A3"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4A5F718A" w14:textId="41ED1382"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F448B" w:rsidRPr="004B0B24" w14:paraId="715C4166" w14:textId="77777777" w:rsidTr="00E31EF1">
        <w:trPr>
          <w:trHeight w:val="288"/>
        </w:trPr>
        <w:tc>
          <w:tcPr>
            <w:tcW w:w="925" w:type="dxa"/>
            <w:tcBorders>
              <w:top w:val="nil"/>
              <w:left w:val="nil"/>
              <w:bottom w:val="nil"/>
              <w:right w:val="nil"/>
            </w:tcBorders>
            <w:shd w:val="clear" w:color="auto" w:fill="auto"/>
            <w:noWrap/>
            <w:vAlign w:val="bottom"/>
          </w:tcPr>
          <w:p w14:paraId="3B91C448" w14:textId="77777777" w:rsidR="008F448B" w:rsidRPr="004B0B24" w:rsidRDefault="008F448B"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6223DAD7" w14:textId="77777777" w:rsidR="008F448B" w:rsidRPr="004B0B24" w:rsidRDefault="008F448B" w:rsidP="008937BE">
            <w:pPr>
              <w:spacing w:after="0" w:line="240" w:lineRule="auto"/>
              <w:jc w:val="center"/>
              <w:rPr>
                <w:rFonts w:eastAsia="Times New Roman" w:cs="Times New Roman"/>
                <w:color w:val="000000"/>
                <w:lang w:eastAsia="en-AU"/>
              </w:rPr>
            </w:pPr>
          </w:p>
        </w:tc>
        <w:tc>
          <w:tcPr>
            <w:tcW w:w="992" w:type="dxa"/>
            <w:tcBorders>
              <w:top w:val="nil"/>
              <w:left w:val="nil"/>
              <w:bottom w:val="nil"/>
              <w:right w:val="nil"/>
            </w:tcBorders>
            <w:shd w:val="clear" w:color="auto" w:fill="auto"/>
            <w:noWrap/>
            <w:vAlign w:val="bottom"/>
          </w:tcPr>
          <w:p w14:paraId="148F5E66" w14:textId="3E8AF250" w:rsidR="008F448B" w:rsidRPr="004B0B24" w:rsidRDefault="00E31EF1"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4</w:t>
            </w:r>
          </w:p>
        </w:tc>
        <w:tc>
          <w:tcPr>
            <w:tcW w:w="951" w:type="dxa"/>
            <w:tcBorders>
              <w:top w:val="nil"/>
              <w:left w:val="nil"/>
              <w:bottom w:val="nil"/>
              <w:right w:val="nil"/>
            </w:tcBorders>
            <w:shd w:val="clear" w:color="auto" w:fill="auto"/>
            <w:noWrap/>
            <w:vAlign w:val="bottom"/>
          </w:tcPr>
          <w:p w14:paraId="5B251EEF" w14:textId="7F9B56DD" w:rsidR="008F448B" w:rsidRPr="00E31EF1" w:rsidRDefault="008F448B" w:rsidP="008937BE">
            <w:pPr>
              <w:spacing w:after="0" w:line="240" w:lineRule="auto"/>
              <w:jc w:val="center"/>
              <w:rPr>
                <w:rFonts w:eastAsia="Times New Roman" w:cs="Times New Roman"/>
                <w:color w:val="000000"/>
                <w:lang w:eastAsia="en-AU"/>
              </w:rPr>
            </w:pPr>
            <w:r w:rsidRPr="00E31EF1">
              <w:rPr>
                <w:rFonts w:eastAsia="Times New Roman" w:cs="Times New Roman"/>
                <w:color w:val="000000"/>
                <w:lang w:eastAsia="en-AU"/>
              </w:rPr>
              <w:t>28A6</w:t>
            </w:r>
          </w:p>
        </w:tc>
        <w:tc>
          <w:tcPr>
            <w:tcW w:w="1803" w:type="dxa"/>
            <w:vMerge/>
            <w:tcBorders>
              <w:left w:val="nil"/>
              <w:right w:val="nil"/>
            </w:tcBorders>
            <w:shd w:val="clear" w:color="auto" w:fill="auto"/>
            <w:noWrap/>
            <w:vAlign w:val="bottom"/>
          </w:tcPr>
          <w:p w14:paraId="3A209349" w14:textId="77777777" w:rsidR="008F448B" w:rsidRPr="004B0B24" w:rsidRDefault="008F448B"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0EBF36E8" w14:textId="06F1C0CE"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58AA1E86" w14:textId="40C2F8E9"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1161D605" w14:textId="6A2157A4"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F448B" w:rsidRPr="004B0B24" w14:paraId="4142A26A" w14:textId="77777777" w:rsidTr="00E31EF1">
        <w:trPr>
          <w:trHeight w:val="288"/>
        </w:trPr>
        <w:tc>
          <w:tcPr>
            <w:tcW w:w="925" w:type="dxa"/>
            <w:tcBorders>
              <w:top w:val="nil"/>
              <w:left w:val="nil"/>
              <w:bottom w:val="nil"/>
              <w:right w:val="nil"/>
            </w:tcBorders>
            <w:shd w:val="clear" w:color="auto" w:fill="auto"/>
            <w:noWrap/>
            <w:vAlign w:val="bottom"/>
          </w:tcPr>
          <w:p w14:paraId="357F7382" w14:textId="77777777" w:rsidR="008F448B" w:rsidRPr="004B0B24" w:rsidRDefault="008F448B"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757F159E" w14:textId="77777777" w:rsidR="008F448B" w:rsidRPr="004B0B24" w:rsidRDefault="008F448B" w:rsidP="008937BE">
            <w:pPr>
              <w:spacing w:after="0" w:line="240" w:lineRule="auto"/>
              <w:jc w:val="center"/>
              <w:rPr>
                <w:rFonts w:eastAsia="Times New Roman" w:cs="Times New Roman"/>
                <w:color w:val="000000"/>
                <w:lang w:eastAsia="en-AU"/>
              </w:rPr>
            </w:pPr>
          </w:p>
        </w:tc>
        <w:tc>
          <w:tcPr>
            <w:tcW w:w="992" w:type="dxa"/>
            <w:tcBorders>
              <w:top w:val="nil"/>
              <w:left w:val="nil"/>
              <w:bottom w:val="nil"/>
              <w:right w:val="nil"/>
            </w:tcBorders>
            <w:shd w:val="clear" w:color="auto" w:fill="auto"/>
            <w:noWrap/>
            <w:vAlign w:val="bottom"/>
          </w:tcPr>
          <w:p w14:paraId="276D54F9" w14:textId="77777777" w:rsidR="008F448B" w:rsidRPr="004B0B24" w:rsidRDefault="008F448B" w:rsidP="008937BE">
            <w:pPr>
              <w:spacing w:after="0" w:line="240" w:lineRule="auto"/>
              <w:jc w:val="center"/>
              <w:rPr>
                <w:rFonts w:eastAsia="Times New Roman" w:cs="Times New Roman"/>
                <w:color w:val="000000"/>
                <w:lang w:eastAsia="en-AU"/>
              </w:rPr>
            </w:pPr>
          </w:p>
        </w:tc>
        <w:tc>
          <w:tcPr>
            <w:tcW w:w="951" w:type="dxa"/>
            <w:tcBorders>
              <w:top w:val="nil"/>
              <w:left w:val="nil"/>
              <w:bottom w:val="nil"/>
              <w:right w:val="nil"/>
            </w:tcBorders>
            <w:shd w:val="clear" w:color="auto" w:fill="auto"/>
            <w:noWrap/>
            <w:vAlign w:val="bottom"/>
          </w:tcPr>
          <w:p w14:paraId="286190A0" w14:textId="0CDB31EE" w:rsidR="008F448B" w:rsidRPr="00E31EF1" w:rsidRDefault="008F448B" w:rsidP="008937BE">
            <w:pPr>
              <w:spacing w:after="0" w:line="240" w:lineRule="auto"/>
              <w:jc w:val="center"/>
              <w:rPr>
                <w:rFonts w:eastAsia="Times New Roman" w:cs="Times New Roman"/>
                <w:color w:val="000000"/>
                <w:lang w:eastAsia="en-AU"/>
              </w:rPr>
            </w:pPr>
            <w:r w:rsidRPr="00E31EF1">
              <w:rPr>
                <w:rFonts w:eastAsia="Times New Roman" w:cs="Times New Roman"/>
                <w:color w:val="000000"/>
                <w:lang w:eastAsia="en-AU"/>
              </w:rPr>
              <w:t>28A1</w:t>
            </w:r>
          </w:p>
        </w:tc>
        <w:tc>
          <w:tcPr>
            <w:tcW w:w="1803" w:type="dxa"/>
            <w:vMerge/>
            <w:tcBorders>
              <w:left w:val="nil"/>
              <w:right w:val="nil"/>
            </w:tcBorders>
            <w:shd w:val="clear" w:color="auto" w:fill="auto"/>
            <w:noWrap/>
            <w:vAlign w:val="bottom"/>
          </w:tcPr>
          <w:p w14:paraId="41F61E7F" w14:textId="77777777" w:rsidR="008F448B" w:rsidRPr="004B0B24" w:rsidRDefault="008F448B"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19FCB5D9" w14:textId="7EBC5C5E"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0ED8F2CB" w14:textId="5B7CA508"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33E708A0" w14:textId="1A3A31EB"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937BE" w:rsidRPr="004B0B24" w14:paraId="7C323C44" w14:textId="77777777" w:rsidTr="00E31EF1">
        <w:trPr>
          <w:trHeight w:val="288"/>
        </w:trPr>
        <w:tc>
          <w:tcPr>
            <w:tcW w:w="925" w:type="dxa"/>
            <w:tcBorders>
              <w:top w:val="nil"/>
              <w:left w:val="nil"/>
              <w:bottom w:val="nil"/>
              <w:right w:val="nil"/>
            </w:tcBorders>
            <w:shd w:val="clear" w:color="auto" w:fill="auto"/>
            <w:noWrap/>
            <w:vAlign w:val="bottom"/>
            <w:hideMark/>
          </w:tcPr>
          <w:p w14:paraId="0FA131F3"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3605F93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92" w:type="dxa"/>
            <w:tcBorders>
              <w:top w:val="nil"/>
              <w:left w:val="nil"/>
              <w:bottom w:val="nil"/>
              <w:right w:val="nil"/>
            </w:tcBorders>
            <w:shd w:val="clear" w:color="auto" w:fill="auto"/>
            <w:noWrap/>
            <w:vAlign w:val="bottom"/>
            <w:hideMark/>
          </w:tcPr>
          <w:p w14:paraId="1E3686D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2CDF304F"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B4</w:t>
            </w:r>
          </w:p>
        </w:tc>
        <w:tc>
          <w:tcPr>
            <w:tcW w:w="1803" w:type="dxa"/>
            <w:vMerge/>
            <w:tcBorders>
              <w:left w:val="nil"/>
              <w:right w:val="nil"/>
            </w:tcBorders>
            <w:shd w:val="clear" w:color="auto" w:fill="auto"/>
            <w:noWrap/>
            <w:vAlign w:val="bottom"/>
            <w:hideMark/>
          </w:tcPr>
          <w:p w14:paraId="094D1082"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6C7EFB7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5E82769F"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4E0DA2F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46C8E1D7" w14:textId="77777777" w:rsidTr="00E31EF1">
        <w:trPr>
          <w:trHeight w:val="288"/>
        </w:trPr>
        <w:tc>
          <w:tcPr>
            <w:tcW w:w="925" w:type="dxa"/>
            <w:tcBorders>
              <w:top w:val="nil"/>
              <w:left w:val="nil"/>
              <w:bottom w:val="nil"/>
              <w:right w:val="nil"/>
            </w:tcBorders>
            <w:shd w:val="clear" w:color="auto" w:fill="auto"/>
            <w:noWrap/>
            <w:vAlign w:val="bottom"/>
            <w:hideMark/>
          </w:tcPr>
          <w:p w14:paraId="2E3EE8AD"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3E7104F2"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10D7986D"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39FF3F4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B7</w:t>
            </w:r>
          </w:p>
        </w:tc>
        <w:tc>
          <w:tcPr>
            <w:tcW w:w="1803" w:type="dxa"/>
            <w:vMerge/>
            <w:tcBorders>
              <w:left w:val="nil"/>
              <w:bottom w:val="nil"/>
              <w:right w:val="nil"/>
            </w:tcBorders>
            <w:shd w:val="clear" w:color="auto" w:fill="auto"/>
            <w:noWrap/>
            <w:vAlign w:val="bottom"/>
            <w:hideMark/>
          </w:tcPr>
          <w:p w14:paraId="102B4AAE"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67DCBE6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A81D41C"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01B2E35C"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F448B" w:rsidRPr="004B0B24" w14:paraId="3A360581" w14:textId="77777777" w:rsidTr="00E31EF1">
        <w:trPr>
          <w:trHeight w:val="288"/>
        </w:trPr>
        <w:tc>
          <w:tcPr>
            <w:tcW w:w="925" w:type="dxa"/>
            <w:tcBorders>
              <w:top w:val="nil"/>
              <w:left w:val="nil"/>
              <w:bottom w:val="nil"/>
              <w:right w:val="nil"/>
            </w:tcBorders>
            <w:shd w:val="clear" w:color="auto" w:fill="auto"/>
            <w:noWrap/>
            <w:vAlign w:val="bottom"/>
          </w:tcPr>
          <w:p w14:paraId="5DDAE2CC" w14:textId="77777777" w:rsidR="008F448B" w:rsidRPr="004B0B24" w:rsidRDefault="008F448B"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313BA3FF" w14:textId="77777777" w:rsidR="008F448B" w:rsidRPr="004B0B24" w:rsidRDefault="008F448B"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tcPr>
          <w:p w14:paraId="580F3917" w14:textId="3707CDF6" w:rsidR="008F448B" w:rsidRPr="004B0B24" w:rsidRDefault="00E31EF1" w:rsidP="008937BE">
            <w:pPr>
              <w:spacing w:after="0" w:line="240" w:lineRule="auto"/>
              <w:jc w:val="center"/>
              <w:rPr>
                <w:rFonts w:eastAsia="Times New Roman" w:cs="Times New Roman"/>
                <w:sz w:val="20"/>
                <w:szCs w:val="20"/>
                <w:lang w:eastAsia="en-AU"/>
              </w:rPr>
            </w:pPr>
            <w:r>
              <w:rPr>
                <w:rFonts w:eastAsia="Times New Roman" w:cs="Times New Roman"/>
                <w:sz w:val="20"/>
                <w:szCs w:val="20"/>
                <w:lang w:eastAsia="en-AU"/>
              </w:rPr>
              <w:t>2</w:t>
            </w:r>
          </w:p>
        </w:tc>
        <w:tc>
          <w:tcPr>
            <w:tcW w:w="951" w:type="dxa"/>
            <w:tcBorders>
              <w:top w:val="nil"/>
              <w:left w:val="nil"/>
              <w:bottom w:val="nil"/>
              <w:right w:val="nil"/>
            </w:tcBorders>
            <w:shd w:val="clear" w:color="auto" w:fill="auto"/>
            <w:noWrap/>
            <w:vAlign w:val="bottom"/>
          </w:tcPr>
          <w:p w14:paraId="5B0DFDD2" w14:textId="40CEE745" w:rsidR="008F448B" w:rsidRPr="00E31EF1" w:rsidRDefault="008F448B" w:rsidP="008937BE">
            <w:pPr>
              <w:spacing w:after="0" w:line="240" w:lineRule="auto"/>
              <w:jc w:val="center"/>
              <w:rPr>
                <w:rFonts w:eastAsia="Times New Roman" w:cs="Times New Roman"/>
                <w:color w:val="000000"/>
                <w:lang w:eastAsia="en-AU"/>
              </w:rPr>
            </w:pPr>
            <w:r w:rsidRPr="00E31EF1">
              <w:rPr>
                <w:rFonts w:eastAsia="Times New Roman" w:cs="Times New Roman"/>
                <w:color w:val="000000"/>
                <w:lang w:eastAsia="en-AU"/>
              </w:rPr>
              <w:t>28B1</w:t>
            </w:r>
          </w:p>
        </w:tc>
        <w:tc>
          <w:tcPr>
            <w:tcW w:w="1803" w:type="dxa"/>
            <w:tcBorders>
              <w:left w:val="nil"/>
              <w:bottom w:val="nil"/>
              <w:right w:val="nil"/>
            </w:tcBorders>
            <w:shd w:val="clear" w:color="auto" w:fill="auto"/>
            <w:noWrap/>
            <w:vAlign w:val="bottom"/>
          </w:tcPr>
          <w:p w14:paraId="42CF52A8" w14:textId="77777777" w:rsidR="008F448B" w:rsidRPr="004B0B24" w:rsidRDefault="008F448B"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26A2CA0E" w14:textId="44A1CC36"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4E2E3874" w14:textId="29D2FECE"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5E388AE9" w14:textId="6EF91E4E"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F448B" w:rsidRPr="004B0B24" w14:paraId="5F7D62F8" w14:textId="77777777" w:rsidTr="00E31EF1">
        <w:trPr>
          <w:trHeight w:val="288"/>
        </w:trPr>
        <w:tc>
          <w:tcPr>
            <w:tcW w:w="925" w:type="dxa"/>
            <w:tcBorders>
              <w:top w:val="nil"/>
              <w:left w:val="nil"/>
              <w:bottom w:val="nil"/>
              <w:right w:val="nil"/>
            </w:tcBorders>
            <w:shd w:val="clear" w:color="auto" w:fill="auto"/>
            <w:noWrap/>
            <w:vAlign w:val="bottom"/>
          </w:tcPr>
          <w:p w14:paraId="7B40E455" w14:textId="77777777" w:rsidR="008F448B" w:rsidRPr="004B0B24" w:rsidRDefault="008F448B"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03847DE7" w14:textId="77777777" w:rsidR="008F448B" w:rsidRPr="004B0B24" w:rsidRDefault="008F448B" w:rsidP="008937BE">
            <w:pPr>
              <w:spacing w:after="0" w:line="240" w:lineRule="auto"/>
              <w:jc w:val="center"/>
              <w:rPr>
                <w:rFonts w:eastAsia="Times New Roman" w:cs="Times New Roman"/>
                <w:color w:val="000000"/>
                <w:lang w:eastAsia="en-AU"/>
              </w:rPr>
            </w:pPr>
          </w:p>
        </w:tc>
        <w:tc>
          <w:tcPr>
            <w:tcW w:w="992" w:type="dxa"/>
            <w:tcBorders>
              <w:top w:val="nil"/>
              <w:left w:val="nil"/>
              <w:bottom w:val="nil"/>
              <w:right w:val="nil"/>
            </w:tcBorders>
            <w:shd w:val="clear" w:color="auto" w:fill="auto"/>
            <w:noWrap/>
            <w:vAlign w:val="bottom"/>
          </w:tcPr>
          <w:p w14:paraId="0CDEC57D" w14:textId="77777777" w:rsidR="008F448B" w:rsidRPr="004B0B24" w:rsidRDefault="008F448B" w:rsidP="008937BE">
            <w:pPr>
              <w:spacing w:after="0" w:line="240" w:lineRule="auto"/>
              <w:jc w:val="center"/>
              <w:rPr>
                <w:rFonts w:eastAsia="Times New Roman" w:cs="Times New Roman"/>
                <w:color w:val="000000"/>
                <w:lang w:eastAsia="en-AU"/>
              </w:rPr>
            </w:pPr>
          </w:p>
        </w:tc>
        <w:tc>
          <w:tcPr>
            <w:tcW w:w="951" w:type="dxa"/>
            <w:tcBorders>
              <w:top w:val="nil"/>
              <w:left w:val="nil"/>
              <w:bottom w:val="nil"/>
              <w:right w:val="nil"/>
            </w:tcBorders>
            <w:shd w:val="clear" w:color="auto" w:fill="auto"/>
            <w:noWrap/>
            <w:vAlign w:val="bottom"/>
          </w:tcPr>
          <w:p w14:paraId="594AF339" w14:textId="204E6B1C" w:rsidR="008F448B" w:rsidRPr="00E31EF1" w:rsidRDefault="008F448B" w:rsidP="008F448B">
            <w:pPr>
              <w:spacing w:after="0" w:line="240" w:lineRule="auto"/>
              <w:jc w:val="center"/>
              <w:rPr>
                <w:rFonts w:eastAsia="Times New Roman" w:cs="Times New Roman"/>
                <w:color w:val="000000"/>
                <w:lang w:eastAsia="en-AU"/>
              </w:rPr>
            </w:pPr>
            <w:r w:rsidRPr="00E31EF1">
              <w:rPr>
                <w:rFonts w:eastAsia="Times New Roman" w:cs="Times New Roman"/>
                <w:color w:val="000000"/>
                <w:lang w:eastAsia="en-AU"/>
              </w:rPr>
              <w:t>28B2</w:t>
            </w:r>
          </w:p>
        </w:tc>
        <w:tc>
          <w:tcPr>
            <w:tcW w:w="1803" w:type="dxa"/>
            <w:tcBorders>
              <w:top w:val="nil"/>
              <w:left w:val="nil"/>
              <w:right w:val="nil"/>
            </w:tcBorders>
            <w:shd w:val="clear" w:color="auto" w:fill="auto"/>
            <w:noWrap/>
          </w:tcPr>
          <w:p w14:paraId="2B61AEFF" w14:textId="77777777" w:rsidR="008F448B" w:rsidRPr="004B0B24" w:rsidRDefault="008F448B" w:rsidP="008937BE">
            <w:pPr>
              <w:spacing w:after="0" w:line="240" w:lineRule="auto"/>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5D832595" w14:textId="4E46418A"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0B45A0C5" w14:textId="216C28F9"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09355EAA" w14:textId="5E66C26B"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F448B" w:rsidRPr="004B0B24" w14:paraId="392265E5" w14:textId="77777777" w:rsidTr="00E31EF1">
        <w:trPr>
          <w:trHeight w:val="288"/>
        </w:trPr>
        <w:tc>
          <w:tcPr>
            <w:tcW w:w="925" w:type="dxa"/>
            <w:tcBorders>
              <w:top w:val="nil"/>
              <w:left w:val="nil"/>
              <w:bottom w:val="nil"/>
              <w:right w:val="nil"/>
            </w:tcBorders>
            <w:shd w:val="clear" w:color="auto" w:fill="auto"/>
            <w:noWrap/>
            <w:vAlign w:val="bottom"/>
          </w:tcPr>
          <w:p w14:paraId="0C82A86D" w14:textId="77777777" w:rsidR="008F448B" w:rsidRPr="004B0B24" w:rsidRDefault="008F448B"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0B8421B6" w14:textId="77777777" w:rsidR="008F448B" w:rsidRPr="004B0B24" w:rsidRDefault="008F448B" w:rsidP="008937BE">
            <w:pPr>
              <w:spacing w:after="0" w:line="240" w:lineRule="auto"/>
              <w:jc w:val="center"/>
              <w:rPr>
                <w:rFonts w:eastAsia="Times New Roman" w:cs="Times New Roman"/>
                <w:color w:val="000000"/>
                <w:lang w:eastAsia="en-AU"/>
              </w:rPr>
            </w:pPr>
          </w:p>
        </w:tc>
        <w:tc>
          <w:tcPr>
            <w:tcW w:w="992" w:type="dxa"/>
            <w:tcBorders>
              <w:top w:val="nil"/>
              <w:left w:val="nil"/>
              <w:bottom w:val="nil"/>
              <w:right w:val="nil"/>
            </w:tcBorders>
            <w:shd w:val="clear" w:color="auto" w:fill="auto"/>
            <w:noWrap/>
            <w:vAlign w:val="bottom"/>
          </w:tcPr>
          <w:p w14:paraId="670DFADD" w14:textId="590A57A3" w:rsidR="008F448B" w:rsidRPr="004B0B24" w:rsidRDefault="00E31EF1"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3</w:t>
            </w:r>
          </w:p>
        </w:tc>
        <w:tc>
          <w:tcPr>
            <w:tcW w:w="951" w:type="dxa"/>
            <w:tcBorders>
              <w:top w:val="nil"/>
              <w:left w:val="nil"/>
              <w:bottom w:val="nil"/>
              <w:right w:val="nil"/>
            </w:tcBorders>
            <w:shd w:val="clear" w:color="auto" w:fill="auto"/>
            <w:noWrap/>
            <w:vAlign w:val="bottom"/>
          </w:tcPr>
          <w:p w14:paraId="1E5DCF85" w14:textId="2A63B354" w:rsidR="008F448B" w:rsidRPr="00E31EF1" w:rsidRDefault="008F448B" w:rsidP="008937BE">
            <w:pPr>
              <w:spacing w:after="0" w:line="240" w:lineRule="auto"/>
              <w:jc w:val="center"/>
              <w:rPr>
                <w:rFonts w:eastAsia="Times New Roman" w:cs="Times New Roman"/>
                <w:color w:val="000000"/>
                <w:lang w:eastAsia="en-AU"/>
              </w:rPr>
            </w:pPr>
            <w:r w:rsidRPr="00E31EF1">
              <w:rPr>
                <w:rFonts w:eastAsia="Times New Roman" w:cs="Times New Roman"/>
                <w:color w:val="000000"/>
                <w:lang w:eastAsia="en-AU"/>
              </w:rPr>
              <w:t>28B3</w:t>
            </w:r>
          </w:p>
        </w:tc>
        <w:tc>
          <w:tcPr>
            <w:tcW w:w="1803" w:type="dxa"/>
            <w:tcBorders>
              <w:top w:val="nil"/>
              <w:left w:val="nil"/>
              <w:right w:val="nil"/>
            </w:tcBorders>
            <w:shd w:val="clear" w:color="auto" w:fill="auto"/>
            <w:noWrap/>
          </w:tcPr>
          <w:p w14:paraId="0FEEF5FD" w14:textId="77777777" w:rsidR="008F448B" w:rsidRPr="004B0B24" w:rsidRDefault="008F448B" w:rsidP="008937BE">
            <w:pPr>
              <w:spacing w:after="0" w:line="240" w:lineRule="auto"/>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5D5FA820" w14:textId="3F9C361D"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39C1BCD3" w14:textId="0A80B509"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5875C564" w14:textId="73F8E742"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F448B" w:rsidRPr="004B0B24" w14:paraId="5089A8DA" w14:textId="77777777" w:rsidTr="00E31EF1">
        <w:trPr>
          <w:trHeight w:val="288"/>
        </w:trPr>
        <w:tc>
          <w:tcPr>
            <w:tcW w:w="925" w:type="dxa"/>
            <w:tcBorders>
              <w:top w:val="nil"/>
              <w:left w:val="nil"/>
              <w:bottom w:val="nil"/>
              <w:right w:val="nil"/>
            </w:tcBorders>
            <w:shd w:val="clear" w:color="auto" w:fill="auto"/>
            <w:noWrap/>
            <w:vAlign w:val="bottom"/>
          </w:tcPr>
          <w:p w14:paraId="2D24BF4E" w14:textId="77777777" w:rsidR="008F448B" w:rsidRPr="004B0B24" w:rsidRDefault="008F448B"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75CBCC5A" w14:textId="77777777" w:rsidR="008F448B" w:rsidRPr="004B0B24" w:rsidRDefault="008F448B" w:rsidP="008937BE">
            <w:pPr>
              <w:spacing w:after="0" w:line="240" w:lineRule="auto"/>
              <w:jc w:val="center"/>
              <w:rPr>
                <w:rFonts w:eastAsia="Times New Roman" w:cs="Times New Roman"/>
                <w:color w:val="000000"/>
                <w:lang w:eastAsia="en-AU"/>
              </w:rPr>
            </w:pPr>
          </w:p>
        </w:tc>
        <w:tc>
          <w:tcPr>
            <w:tcW w:w="992" w:type="dxa"/>
            <w:tcBorders>
              <w:top w:val="nil"/>
              <w:left w:val="nil"/>
              <w:bottom w:val="nil"/>
              <w:right w:val="nil"/>
            </w:tcBorders>
            <w:shd w:val="clear" w:color="auto" w:fill="auto"/>
            <w:noWrap/>
            <w:vAlign w:val="bottom"/>
          </w:tcPr>
          <w:p w14:paraId="266BA1AB" w14:textId="77777777" w:rsidR="008F448B" w:rsidRPr="004B0B24" w:rsidRDefault="008F448B" w:rsidP="008937BE">
            <w:pPr>
              <w:spacing w:after="0" w:line="240" w:lineRule="auto"/>
              <w:jc w:val="center"/>
              <w:rPr>
                <w:rFonts w:eastAsia="Times New Roman" w:cs="Times New Roman"/>
                <w:color w:val="000000"/>
                <w:lang w:eastAsia="en-AU"/>
              </w:rPr>
            </w:pPr>
          </w:p>
        </w:tc>
        <w:tc>
          <w:tcPr>
            <w:tcW w:w="951" w:type="dxa"/>
            <w:tcBorders>
              <w:top w:val="nil"/>
              <w:left w:val="nil"/>
              <w:bottom w:val="nil"/>
              <w:right w:val="nil"/>
            </w:tcBorders>
            <w:shd w:val="clear" w:color="auto" w:fill="auto"/>
            <w:noWrap/>
            <w:vAlign w:val="bottom"/>
          </w:tcPr>
          <w:p w14:paraId="0A25D219" w14:textId="7C730180" w:rsidR="008F448B" w:rsidRPr="00E31EF1" w:rsidRDefault="008F448B" w:rsidP="008937BE">
            <w:pPr>
              <w:spacing w:after="0" w:line="240" w:lineRule="auto"/>
              <w:jc w:val="center"/>
              <w:rPr>
                <w:rFonts w:eastAsia="Times New Roman" w:cs="Times New Roman"/>
                <w:color w:val="000000"/>
                <w:lang w:eastAsia="en-AU"/>
              </w:rPr>
            </w:pPr>
            <w:r w:rsidRPr="00E31EF1">
              <w:rPr>
                <w:rFonts w:eastAsia="Times New Roman" w:cs="Times New Roman"/>
                <w:color w:val="000000"/>
                <w:lang w:eastAsia="en-AU"/>
              </w:rPr>
              <w:t>28B5</w:t>
            </w:r>
          </w:p>
        </w:tc>
        <w:tc>
          <w:tcPr>
            <w:tcW w:w="1803" w:type="dxa"/>
            <w:tcBorders>
              <w:top w:val="nil"/>
              <w:left w:val="nil"/>
              <w:right w:val="nil"/>
            </w:tcBorders>
            <w:shd w:val="clear" w:color="auto" w:fill="auto"/>
            <w:noWrap/>
          </w:tcPr>
          <w:p w14:paraId="67F9CCAA" w14:textId="77777777" w:rsidR="008F448B" w:rsidRPr="004B0B24" w:rsidRDefault="008F448B" w:rsidP="008937BE">
            <w:pPr>
              <w:spacing w:after="0" w:line="240" w:lineRule="auto"/>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752D8FD0" w14:textId="5E2A3E36"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FF31AA4" w14:textId="5516778B"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5C51FDFD" w14:textId="74823225" w:rsidR="008F448B"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937BE" w:rsidRPr="004B0B24" w14:paraId="624B0DC3" w14:textId="77777777" w:rsidTr="00E31EF1">
        <w:trPr>
          <w:trHeight w:val="288"/>
        </w:trPr>
        <w:tc>
          <w:tcPr>
            <w:tcW w:w="925" w:type="dxa"/>
            <w:tcBorders>
              <w:top w:val="nil"/>
              <w:left w:val="nil"/>
              <w:bottom w:val="nil"/>
              <w:right w:val="nil"/>
            </w:tcBorders>
            <w:shd w:val="clear" w:color="auto" w:fill="auto"/>
            <w:noWrap/>
            <w:vAlign w:val="bottom"/>
            <w:hideMark/>
          </w:tcPr>
          <w:p w14:paraId="238CCF66"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6BFD41D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6DD2A68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454B342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2</w:t>
            </w:r>
          </w:p>
        </w:tc>
        <w:tc>
          <w:tcPr>
            <w:tcW w:w="1803" w:type="dxa"/>
            <w:vMerge w:val="restart"/>
            <w:tcBorders>
              <w:top w:val="nil"/>
              <w:left w:val="nil"/>
              <w:right w:val="nil"/>
            </w:tcBorders>
            <w:shd w:val="clear" w:color="auto" w:fill="auto"/>
            <w:noWrap/>
            <w:hideMark/>
          </w:tcPr>
          <w:p w14:paraId="7D589436" w14:textId="77777777"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Construct </w:t>
            </w:r>
            <w:r w:rsidRPr="004B0B24">
              <w:rPr>
                <w:rFonts w:eastAsia="Times New Roman" w:cs="Times New Roman"/>
                <w:i/>
                <w:color w:val="000000"/>
                <w:lang w:eastAsia="en-AU"/>
              </w:rPr>
              <w:t>AvrLm1</w:t>
            </w:r>
            <w:r w:rsidRPr="004B0B24">
              <w:rPr>
                <w:rFonts w:eastAsia="Times New Roman" w:cs="Times New Roman"/>
                <w:color w:val="000000"/>
                <w:lang w:eastAsia="en-AU"/>
              </w:rPr>
              <w:t xml:space="preserve"> </w:t>
            </w:r>
          </w:p>
          <w:p w14:paraId="711B9A8C" w14:textId="71BD1196"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323 </w:t>
            </w:r>
            <w:proofErr w:type="spellStart"/>
            <w:r w:rsidRPr="004B0B24">
              <w:rPr>
                <w:rFonts w:eastAsia="Times New Roman" w:cs="Times New Roman"/>
                <w:color w:val="000000"/>
                <w:lang w:eastAsia="en-AU"/>
              </w:rPr>
              <w:t>bp</w:t>
            </w:r>
            <w:proofErr w:type="spellEnd"/>
            <w:r w:rsidRPr="004B0B24">
              <w:rPr>
                <w:rFonts w:eastAsia="Times New Roman" w:cs="Times New Roman"/>
                <w:color w:val="000000"/>
                <w:lang w:eastAsia="en-AU"/>
              </w:rPr>
              <w:t>)</w:t>
            </w:r>
          </w:p>
        </w:tc>
        <w:tc>
          <w:tcPr>
            <w:tcW w:w="1275" w:type="dxa"/>
            <w:tcBorders>
              <w:top w:val="nil"/>
              <w:left w:val="nil"/>
              <w:bottom w:val="nil"/>
              <w:right w:val="nil"/>
            </w:tcBorders>
            <w:shd w:val="clear" w:color="auto" w:fill="auto"/>
            <w:noWrap/>
            <w:vAlign w:val="bottom"/>
            <w:hideMark/>
          </w:tcPr>
          <w:p w14:paraId="4B04CE6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26FA58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02E10E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7BBC5CF1" w14:textId="77777777" w:rsidTr="00E31EF1">
        <w:trPr>
          <w:trHeight w:val="288"/>
        </w:trPr>
        <w:tc>
          <w:tcPr>
            <w:tcW w:w="925" w:type="dxa"/>
            <w:tcBorders>
              <w:top w:val="nil"/>
              <w:left w:val="nil"/>
              <w:bottom w:val="nil"/>
              <w:right w:val="nil"/>
            </w:tcBorders>
            <w:shd w:val="clear" w:color="auto" w:fill="auto"/>
            <w:noWrap/>
            <w:vAlign w:val="bottom"/>
            <w:hideMark/>
          </w:tcPr>
          <w:p w14:paraId="745BD33E"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01C3F6D3"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55E0B586"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28A0AA5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8</w:t>
            </w:r>
          </w:p>
        </w:tc>
        <w:tc>
          <w:tcPr>
            <w:tcW w:w="1803" w:type="dxa"/>
            <w:vMerge/>
            <w:tcBorders>
              <w:left w:val="nil"/>
              <w:right w:val="nil"/>
            </w:tcBorders>
            <w:shd w:val="clear" w:color="auto" w:fill="auto"/>
            <w:noWrap/>
            <w:vAlign w:val="bottom"/>
            <w:hideMark/>
          </w:tcPr>
          <w:p w14:paraId="36B412EA"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35467B2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BEEEFA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486C3F1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70F6D216" w14:textId="77777777" w:rsidTr="00E31EF1">
        <w:trPr>
          <w:trHeight w:val="288"/>
        </w:trPr>
        <w:tc>
          <w:tcPr>
            <w:tcW w:w="925" w:type="dxa"/>
            <w:tcBorders>
              <w:top w:val="nil"/>
              <w:left w:val="nil"/>
              <w:bottom w:val="nil"/>
              <w:right w:val="nil"/>
            </w:tcBorders>
            <w:shd w:val="clear" w:color="auto" w:fill="auto"/>
            <w:noWrap/>
            <w:vAlign w:val="bottom"/>
            <w:hideMark/>
          </w:tcPr>
          <w:p w14:paraId="04468DBA"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21B7DBEF"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257D1E9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51" w:type="dxa"/>
            <w:tcBorders>
              <w:top w:val="nil"/>
              <w:left w:val="nil"/>
              <w:bottom w:val="nil"/>
              <w:right w:val="nil"/>
            </w:tcBorders>
            <w:shd w:val="clear" w:color="auto" w:fill="auto"/>
            <w:noWrap/>
            <w:vAlign w:val="bottom"/>
            <w:hideMark/>
          </w:tcPr>
          <w:p w14:paraId="4C0C4F1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4</w:t>
            </w:r>
          </w:p>
        </w:tc>
        <w:tc>
          <w:tcPr>
            <w:tcW w:w="1803" w:type="dxa"/>
            <w:vMerge/>
            <w:tcBorders>
              <w:left w:val="nil"/>
              <w:right w:val="nil"/>
            </w:tcBorders>
            <w:shd w:val="clear" w:color="auto" w:fill="auto"/>
            <w:noWrap/>
            <w:vAlign w:val="bottom"/>
            <w:hideMark/>
          </w:tcPr>
          <w:p w14:paraId="0F4402D3"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3F2D12B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F34144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4BFAD62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234AF2B4" w14:textId="77777777" w:rsidTr="00E31EF1">
        <w:trPr>
          <w:trHeight w:val="288"/>
        </w:trPr>
        <w:tc>
          <w:tcPr>
            <w:tcW w:w="925" w:type="dxa"/>
            <w:tcBorders>
              <w:top w:val="nil"/>
              <w:left w:val="nil"/>
              <w:bottom w:val="nil"/>
              <w:right w:val="nil"/>
            </w:tcBorders>
            <w:shd w:val="clear" w:color="auto" w:fill="auto"/>
            <w:noWrap/>
            <w:vAlign w:val="bottom"/>
            <w:hideMark/>
          </w:tcPr>
          <w:p w14:paraId="47E6851C"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718D6B65"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595DF4EE"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048A366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7</w:t>
            </w:r>
          </w:p>
        </w:tc>
        <w:tc>
          <w:tcPr>
            <w:tcW w:w="1803" w:type="dxa"/>
            <w:vMerge/>
            <w:tcBorders>
              <w:left w:val="nil"/>
              <w:right w:val="nil"/>
            </w:tcBorders>
            <w:shd w:val="clear" w:color="auto" w:fill="auto"/>
            <w:noWrap/>
            <w:vAlign w:val="bottom"/>
            <w:hideMark/>
          </w:tcPr>
          <w:p w14:paraId="45554B55"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7437CDC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BDE133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19459EF"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14352F59" w14:textId="77777777" w:rsidTr="00E31EF1">
        <w:trPr>
          <w:trHeight w:val="288"/>
        </w:trPr>
        <w:tc>
          <w:tcPr>
            <w:tcW w:w="925" w:type="dxa"/>
            <w:tcBorders>
              <w:top w:val="nil"/>
              <w:left w:val="nil"/>
              <w:bottom w:val="nil"/>
              <w:right w:val="nil"/>
            </w:tcBorders>
            <w:shd w:val="clear" w:color="auto" w:fill="auto"/>
            <w:noWrap/>
            <w:vAlign w:val="bottom"/>
            <w:hideMark/>
          </w:tcPr>
          <w:p w14:paraId="0D4DA4CE"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76B83C4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92" w:type="dxa"/>
            <w:tcBorders>
              <w:top w:val="nil"/>
              <w:left w:val="nil"/>
              <w:bottom w:val="nil"/>
              <w:right w:val="nil"/>
            </w:tcBorders>
            <w:shd w:val="clear" w:color="auto" w:fill="auto"/>
            <w:noWrap/>
            <w:vAlign w:val="bottom"/>
            <w:hideMark/>
          </w:tcPr>
          <w:p w14:paraId="14ECD6D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5CFAE3B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B4</w:t>
            </w:r>
          </w:p>
        </w:tc>
        <w:tc>
          <w:tcPr>
            <w:tcW w:w="1803" w:type="dxa"/>
            <w:vMerge/>
            <w:tcBorders>
              <w:left w:val="nil"/>
              <w:right w:val="nil"/>
            </w:tcBorders>
            <w:shd w:val="clear" w:color="auto" w:fill="auto"/>
            <w:noWrap/>
            <w:vAlign w:val="bottom"/>
            <w:hideMark/>
          </w:tcPr>
          <w:p w14:paraId="1FFF2672"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1A72AF0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CB110DC"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FE08AA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747EEAD1" w14:textId="77777777" w:rsidTr="00E31EF1">
        <w:trPr>
          <w:trHeight w:val="288"/>
        </w:trPr>
        <w:tc>
          <w:tcPr>
            <w:tcW w:w="925" w:type="dxa"/>
            <w:tcBorders>
              <w:top w:val="nil"/>
              <w:left w:val="nil"/>
              <w:bottom w:val="nil"/>
              <w:right w:val="nil"/>
            </w:tcBorders>
            <w:shd w:val="clear" w:color="auto" w:fill="auto"/>
            <w:noWrap/>
            <w:vAlign w:val="bottom"/>
            <w:hideMark/>
          </w:tcPr>
          <w:p w14:paraId="57661FCE"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03DEFDB4"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1CB78A08"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48370BC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B7</w:t>
            </w:r>
          </w:p>
        </w:tc>
        <w:tc>
          <w:tcPr>
            <w:tcW w:w="1803" w:type="dxa"/>
            <w:vMerge/>
            <w:tcBorders>
              <w:left w:val="nil"/>
              <w:bottom w:val="nil"/>
              <w:right w:val="nil"/>
            </w:tcBorders>
            <w:shd w:val="clear" w:color="auto" w:fill="auto"/>
            <w:noWrap/>
            <w:vAlign w:val="bottom"/>
            <w:hideMark/>
          </w:tcPr>
          <w:p w14:paraId="02CAC375"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37B918E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52FD0EA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5127875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6D9C83F7" w14:textId="77777777" w:rsidTr="00E31EF1">
        <w:trPr>
          <w:trHeight w:val="288"/>
        </w:trPr>
        <w:tc>
          <w:tcPr>
            <w:tcW w:w="925" w:type="dxa"/>
            <w:tcBorders>
              <w:top w:val="nil"/>
              <w:left w:val="nil"/>
              <w:bottom w:val="nil"/>
              <w:right w:val="nil"/>
            </w:tcBorders>
            <w:shd w:val="clear" w:color="auto" w:fill="auto"/>
            <w:noWrap/>
            <w:vAlign w:val="bottom"/>
            <w:hideMark/>
          </w:tcPr>
          <w:p w14:paraId="44033D33"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4B4FAF4F"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4B05451D"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2439341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2</w:t>
            </w:r>
          </w:p>
        </w:tc>
        <w:tc>
          <w:tcPr>
            <w:tcW w:w="1803" w:type="dxa"/>
            <w:vMerge w:val="restart"/>
            <w:tcBorders>
              <w:top w:val="nil"/>
              <w:left w:val="nil"/>
              <w:right w:val="nil"/>
            </w:tcBorders>
            <w:shd w:val="clear" w:color="auto" w:fill="auto"/>
            <w:noWrap/>
            <w:hideMark/>
          </w:tcPr>
          <w:p w14:paraId="419025EE" w14:textId="542D15D5" w:rsidR="008937BE" w:rsidRPr="004B0B24" w:rsidRDefault="00782299" w:rsidP="008937BE">
            <w:pPr>
              <w:spacing w:after="0" w:line="240" w:lineRule="auto"/>
              <w:rPr>
                <w:rFonts w:eastAsia="Times New Roman" w:cs="Times New Roman"/>
                <w:color w:val="000000"/>
                <w:lang w:eastAsia="en-AU"/>
              </w:rPr>
            </w:pPr>
            <w:proofErr w:type="spellStart"/>
            <w:r w:rsidRPr="004B0B24">
              <w:rPr>
                <w:rFonts w:eastAsia="Times New Roman" w:cs="Times New Roman"/>
                <w:i/>
                <w:color w:val="000000"/>
                <w:lang w:eastAsia="en-AU"/>
              </w:rPr>
              <w:t>h</w:t>
            </w:r>
            <w:r w:rsidR="008937BE" w:rsidRPr="004B0B24">
              <w:rPr>
                <w:rFonts w:eastAsia="Times New Roman" w:cs="Times New Roman"/>
                <w:i/>
                <w:color w:val="000000"/>
                <w:lang w:eastAsia="en-AU"/>
              </w:rPr>
              <w:t>ph</w:t>
            </w:r>
            <w:proofErr w:type="spellEnd"/>
            <w:r w:rsidR="008937BE" w:rsidRPr="004B0B24">
              <w:rPr>
                <w:rFonts w:eastAsia="Times New Roman" w:cs="Times New Roman"/>
                <w:color w:val="000000"/>
                <w:lang w:eastAsia="en-AU"/>
              </w:rPr>
              <w:t xml:space="preserve"> (586 </w:t>
            </w:r>
            <w:proofErr w:type="spellStart"/>
            <w:r w:rsidR="008937BE" w:rsidRPr="004B0B24">
              <w:rPr>
                <w:rFonts w:eastAsia="Times New Roman" w:cs="Times New Roman"/>
                <w:color w:val="000000"/>
                <w:lang w:eastAsia="en-AU"/>
              </w:rPr>
              <w:t>bp</w:t>
            </w:r>
            <w:proofErr w:type="spellEnd"/>
            <w:r w:rsidR="008937BE" w:rsidRPr="004B0B24">
              <w:rPr>
                <w:rFonts w:eastAsia="Times New Roman" w:cs="Times New Roman"/>
                <w:color w:val="000000"/>
                <w:lang w:eastAsia="en-AU"/>
              </w:rPr>
              <w:t>)</w:t>
            </w:r>
          </w:p>
        </w:tc>
        <w:tc>
          <w:tcPr>
            <w:tcW w:w="1275" w:type="dxa"/>
            <w:tcBorders>
              <w:top w:val="nil"/>
              <w:left w:val="nil"/>
              <w:bottom w:val="nil"/>
              <w:right w:val="nil"/>
            </w:tcBorders>
            <w:shd w:val="clear" w:color="auto" w:fill="auto"/>
            <w:noWrap/>
            <w:vAlign w:val="bottom"/>
            <w:hideMark/>
          </w:tcPr>
          <w:p w14:paraId="520BF18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2F3EA31D"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10450CD"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3804B003" w14:textId="77777777" w:rsidTr="00E31EF1">
        <w:trPr>
          <w:trHeight w:val="288"/>
        </w:trPr>
        <w:tc>
          <w:tcPr>
            <w:tcW w:w="925" w:type="dxa"/>
            <w:tcBorders>
              <w:top w:val="nil"/>
              <w:left w:val="nil"/>
              <w:bottom w:val="nil"/>
              <w:right w:val="nil"/>
            </w:tcBorders>
            <w:shd w:val="clear" w:color="auto" w:fill="auto"/>
            <w:noWrap/>
            <w:vAlign w:val="bottom"/>
            <w:hideMark/>
          </w:tcPr>
          <w:p w14:paraId="287F7D1D"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3DEF880B"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2942E4EA"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0654B37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8</w:t>
            </w:r>
          </w:p>
        </w:tc>
        <w:tc>
          <w:tcPr>
            <w:tcW w:w="1803" w:type="dxa"/>
            <w:vMerge/>
            <w:tcBorders>
              <w:left w:val="nil"/>
              <w:right w:val="nil"/>
            </w:tcBorders>
            <w:shd w:val="clear" w:color="auto" w:fill="auto"/>
            <w:noWrap/>
            <w:vAlign w:val="bottom"/>
            <w:hideMark/>
          </w:tcPr>
          <w:p w14:paraId="7A757028"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065CBAE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2E79DF1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4706CA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51FC802A" w14:textId="77777777" w:rsidTr="00E31EF1">
        <w:trPr>
          <w:trHeight w:val="288"/>
        </w:trPr>
        <w:tc>
          <w:tcPr>
            <w:tcW w:w="925" w:type="dxa"/>
            <w:tcBorders>
              <w:top w:val="nil"/>
              <w:left w:val="nil"/>
              <w:bottom w:val="nil"/>
              <w:right w:val="nil"/>
            </w:tcBorders>
            <w:shd w:val="clear" w:color="auto" w:fill="auto"/>
            <w:noWrap/>
            <w:vAlign w:val="bottom"/>
            <w:hideMark/>
          </w:tcPr>
          <w:p w14:paraId="26E1342A"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289AF744"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5C0CB48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51" w:type="dxa"/>
            <w:tcBorders>
              <w:top w:val="nil"/>
              <w:left w:val="nil"/>
              <w:bottom w:val="nil"/>
              <w:right w:val="nil"/>
            </w:tcBorders>
            <w:shd w:val="clear" w:color="auto" w:fill="auto"/>
            <w:noWrap/>
            <w:vAlign w:val="bottom"/>
            <w:hideMark/>
          </w:tcPr>
          <w:p w14:paraId="6E76B48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4</w:t>
            </w:r>
          </w:p>
        </w:tc>
        <w:tc>
          <w:tcPr>
            <w:tcW w:w="1803" w:type="dxa"/>
            <w:vMerge/>
            <w:tcBorders>
              <w:left w:val="nil"/>
              <w:right w:val="nil"/>
            </w:tcBorders>
            <w:shd w:val="clear" w:color="auto" w:fill="auto"/>
            <w:noWrap/>
            <w:vAlign w:val="bottom"/>
            <w:hideMark/>
          </w:tcPr>
          <w:p w14:paraId="5AF860D4"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05A7917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0883492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2F9A6AB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04B386C5" w14:textId="77777777" w:rsidTr="00E31EF1">
        <w:trPr>
          <w:trHeight w:val="288"/>
        </w:trPr>
        <w:tc>
          <w:tcPr>
            <w:tcW w:w="925" w:type="dxa"/>
            <w:tcBorders>
              <w:top w:val="nil"/>
              <w:left w:val="nil"/>
              <w:bottom w:val="nil"/>
              <w:right w:val="nil"/>
            </w:tcBorders>
            <w:shd w:val="clear" w:color="auto" w:fill="auto"/>
            <w:noWrap/>
            <w:vAlign w:val="bottom"/>
            <w:hideMark/>
          </w:tcPr>
          <w:p w14:paraId="5ECDA000"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11800A8D"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782181EF"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3882AF4D"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A7</w:t>
            </w:r>
          </w:p>
        </w:tc>
        <w:tc>
          <w:tcPr>
            <w:tcW w:w="1803" w:type="dxa"/>
            <w:vMerge/>
            <w:tcBorders>
              <w:left w:val="nil"/>
              <w:right w:val="nil"/>
            </w:tcBorders>
            <w:shd w:val="clear" w:color="auto" w:fill="auto"/>
            <w:noWrap/>
            <w:vAlign w:val="bottom"/>
            <w:hideMark/>
          </w:tcPr>
          <w:p w14:paraId="088BF205"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7BD06382"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04866D3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41780C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1FEA0744" w14:textId="77777777" w:rsidTr="00E31EF1">
        <w:trPr>
          <w:trHeight w:val="288"/>
        </w:trPr>
        <w:tc>
          <w:tcPr>
            <w:tcW w:w="925" w:type="dxa"/>
            <w:tcBorders>
              <w:top w:val="nil"/>
              <w:left w:val="nil"/>
              <w:bottom w:val="nil"/>
              <w:right w:val="nil"/>
            </w:tcBorders>
            <w:shd w:val="clear" w:color="auto" w:fill="auto"/>
            <w:noWrap/>
            <w:vAlign w:val="bottom"/>
            <w:hideMark/>
          </w:tcPr>
          <w:p w14:paraId="7645E371"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723368DF"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394B38E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15D30CE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B4</w:t>
            </w:r>
          </w:p>
        </w:tc>
        <w:tc>
          <w:tcPr>
            <w:tcW w:w="1803" w:type="dxa"/>
            <w:vMerge/>
            <w:tcBorders>
              <w:left w:val="nil"/>
              <w:right w:val="nil"/>
            </w:tcBorders>
            <w:shd w:val="clear" w:color="auto" w:fill="auto"/>
            <w:noWrap/>
            <w:vAlign w:val="bottom"/>
            <w:hideMark/>
          </w:tcPr>
          <w:p w14:paraId="5CA2AD9E"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67EB6CF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4DC07FD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CF5772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405D3D4D" w14:textId="77777777" w:rsidTr="00E31EF1">
        <w:trPr>
          <w:trHeight w:val="288"/>
        </w:trPr>
        <w:tc>
          <w:tcPr>
            <w:tcW w:w="925" w:type="dxa"/>
            <w:tcBorders>
              <w:top w:val="nil"/>
              <w:left w:val="nil"/>
              <w:bottom w:val="nil"/>
              <w:right w:val="nil"/>
            </w:tcBorders>
            <w:shd w:val="clear" w:color="auto" w:fill="auto"/>
            <w:noWrap/>
            <w:vAlign w:val="bottom"/>
            <w:hideMark/>
          </w:tcPr>
          <w:p w14:paraId="70257060"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67550750"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44066C64"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45791A7C"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8B7</w:t>
            </w:r>
          </w:p>
        </w:tc>
        <w:tc>
          <w:tcPr>
            <w:tcW w:w="1803" w:type="dxa"/>
            <w:vMerge/>
            <w:tcBorders>
              <w:left w:val="nil"/>
              <w:bottom w:val="nil"/>
              <w:right w:val="nil"/>
            </w:tcBorders>
            <w:shd w:val="clear" w:color="auto" w:fill="auto"/>
            <w:noWrap/>
            <w:vAlign w:val="bottom"/>
            <w:hideMark/>
          </w:tcPr>
          <w:p w14:paraId="51F9DEF0"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79EA797F"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343F4F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5118D2D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536E7E4D" w14:textId="77777777" w:rsidTr="00E31EF1">
        <w:trPr>
          <w:trHeight w:val="288"/>
        </w:trPr>
        <w:tc>
          <w:tcPr>
            <w:tcW w:w="925" w:type="dxa"/>
            <w:tcBorders>
              <w:top w:val="nil"/>
              <w:left w:val="nil"/>
              <w:bottom w:val="nil"/>
              <w:right w:val="nil"/>
            </w:tcBorders>
            <w:shd w:val="clear" w:color="auto" w:fill="auto"/>
            <w:noWrap/>
            <w:vAlign w:val="bottom"/>
            <w:hideMark/>
          </w:tcPr>
          <w:p w14:paraId="5405797B"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w:t>
            </w:r>
          </w:p>
        </w:tc>
        <w:tc>
          <w:tcPr>
            <w:tcW w:w="925" w:type="dxa"/>
            <w:tcBorders>
              <w:top w:val="nil"/>
              <w:left w:val="nil"/>
              <w:bottom w:val="nil"/>
              <w:right w:val="nil"/>
            </w:tcBorders>
            <w:shd w:val="clear" w:color="auto" w:fill="auto"/>
            <w:noWrap/>
            <w:vAlign w:val="bottom"/>
            <w:hideMark/>
          </w:tcPr>
          <w:p w14:paraId="71123A9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635EF46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4CD2A76C"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1</w:t>
            </w:r>
          </w:p>
        </w:tc>
        <w:tc>
          <w:tcPr>
            <w:tcW w:w="1803" w:type="dxa"/>
            <w:vMerge w:val="restart"/>
            <w:tcBorders>
              <w:top w:val="nil"/>
              <w:left w:val="nil"/>
              <w:right w:val="nil"/>
            </w:tcBorders>
            <w:shd w:val="clear" w:color="auto" w:fill="auto"/>
            <w:noWrap/>
            <w:hideMark/>
          </w:tcPr>
          <w:p w14:paraId="4C8BF601" w14:textId="77777777"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Endogenous </w:t>
            </w:r>
            <w:r w:rsidRPr="004B0B24">
              <w:rPr>
                <w:rFonts w:eastAsia="Times New Roman" w:cs="Times New Roman"/>
                <w:i/>
                <w:color w:val="000000"/>
                <w:lang w:eastAsia="en-AU"/>
              </w:rPr>
              <w:t>AvrLm4</w:t>
            </w:r>
            <w:r w:rsidRPr="004B0B24">
              <w:rPr>
                <w:rFonts w:eastAsia="Times New Roman" w:cs="Times New Roman"/>
                <w:color w:val="000000"/>
                <w:lang w:eastAsia="en-AU"/>
              </w:rPr>
              <w:t xml:space="preserve"> </w:t>
            </w:r>
          </w:p>
          <w:p w14:paraId="486DC72E" w14:textId="4A3ACB09"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1290 </w:t>
            </w:r>
            <w:proofErr w:type="spellStart"/>
            <w:r w:rsidRPr="004B0B24">
              <w:rPr>
                <w:rFonts w:eastAsia="Times New Roman" w:cs="Times New Roman"/>
                <w:color w:val="000000"/>
                <w:lang w:eastAsia="en-AU"/>
              </w:rPr>
              <w:t>bp</w:t>
            </w:r>
            <w:proofErr w:type="spellEnd"/>
            <w:r w:rsidRPr="004B0B24">
              <w:rPr>
                <w:rFonts w:eastAsia="Times New Roman" w:cs="Times New Roman"/>
                <w:color w:val="000000"/>
                <w:lang w:eastAsia="en-AU"/>
              </w:rPr>
              <w:t>)</w:t>
            </w:r>
          </w:p>
        </w:tc>
        <w:tc>
          <w:tcPr>
            <w:tcW w:w="1275" w:type="dxa"/>
            <w:tcBorders>
              <w:top w:val="nil"/>
              <w:left w:val="nil"/>
              <w:bottom w:val="nil"/>
              <w:right w:val="nil"/>
            </w:tcBorders>
            <w:shd w:val="clear" w:color="auto" w:fill="auto"/>
            <w:noWrap/>
            <w:vAlign w:val="bottom"/>
            <w:hideMark/>
          </w:tcPr>
          <w:p w14:paraId="367F0D9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433970E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0DAD7BA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0909A8CF" w14:textId="77777777" w:rsidTr="00E31EF1">
        <w:trPr>
          <w:trHeight w:val="288"/>
        </w:trPr>
        <w:tc>
          <w:tcPr>
            <w:tcW w:w="925" w:type="dxa"/>
            <w:tcBorders>
              <w:top w:val="nil"/>
              <w:left w:val="nil"/>
              <w:bottom w:val="nil"/>
              <w:right w:val="nil"/>
            </w:tcBorders>
            <w:shd w:val="clear" w:color="auto" w:fill="auto"/>
            <w:noWrap/>
            <w:vAlign w:val="bottom"/>
            <w:hideMark/>
          </w:tcPr>
          <w:p w14:paraId="50F043BC"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2C63757D"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7E9F0F5A"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371CF2D2"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3</w:t>
            </w:r>
          </w:p>
        </w:tc>
        <w:tc>
          <w:tcPr>
            <w:tcW w:w="1803" w:type="dxa"/>
            <w:vMerge/>
            <w:tcBorders>
              <w:left w:val="nil"/>
              <w:right w:val="nil"/>
            </w:tcBorders>
            <w:shd w:val="clear" w:color="auto" w:fill="auto"/>
            <w:noWrap/>
            <w:vAlign w:val="bottom"/>
            <w:hideMark/>
          </w:tcPr>
          <w:p w14:paraId="6C9C3755"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400397F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4E8A6E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4C58E302"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0B232BCB" w14:textId="77777777" w:rsidTr="00E31EF1">
        <w:trPr>
          <w:trHeight w:val="288"/>
        </w:trPr>
        <w:tc>
          <w:tcPr>
            <w:tcW w:w="925" w:type="dxa"/>
            <w:tcBorders>
              <w:top w:val="nil"/>
              <w:left w:val="nil"/>
              <w:bottom w:val="nil"/>
              <w:right w:val="nil"/>
            </w:tcBorders>
            <w:shd w:val="clear" w:color="auto" w:fill="auto"/>
            <w:noWrap/>
            <w:vAlign w:val="bottom"/>
            <w:hideMark/>
          </w:tcPr>
          <w:p w14:paraId="529DC1F3"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09265C53"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1FB095D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51" w:type="dxa"/>
            <w:tcBorders>
              <w:top w:val="nil"/>
              <w:left w:val="nil"/>
              <w:bottom w:val="nil"/>
              <w:right w:val="nil"/>
            </w:tcBorders>
            <w:shd w:val="clear" w:color="auto" w:fill="auto"/>
            <w:noWrap/>
            <w:vAlign w:val="bottom"/>
            <w:hideMark/>
          </w:tcPr>
          <w:p w14:paraId="54717A6D"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2</w:t>
            </w:r>
          </w:p>
        </w:tc>
        <w:tc>
          <w:tcPr>
            <w:tcW w:w="1803" w:type="dxa"/>
            <w:vMerge/>
            <w:tcBorders>
              <w:left w:val="nil"/>
              <w:right w:val="nil"/>
            </w:tcBorders>
            <w:shd w:val="clear" w:color="auto" w:fill="auto"/>
            <w:noWrap/>
            <w:vAlign w:val="bottom"/>
            <w:hideMark/>
          </w:tcPr>
          <w:p w14:paraId="20728436"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6446D29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0C092BC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56E0DA4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277DA668" w14:textId="77777777" w:rsidTr="00E31EF1">
        <w:trPr>
          <w:trHeight w:val="288"/>
        </w:trPr>
        <w:tc>
          <w:tcPr>
            <w:tcW w:w="925" w:type="dxa"/>
            <w:tcBorders>
              <w:top w:val="nil"/>
              <w:left w:val="nil"/>
              <w:bottom w:val="nil"/>
              <w:right w:val="nil"/>
            </w:tcBorders>
            <w:shd w:val="clear" w:color="auto" w:fill="auto"/>
            <w:noWrap/>
            <w:vAlign w:val="bottom"/>
            <w:hideMark/>
          </w:tcPr>
          <w:p w14:paraId="5F53B53B"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295C71E6"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5A8A59BF"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08A1E26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4</w:t>
            </w:r>
          </w:p>
        </w:tc>
        <w:tc>
          <w:tcPr>
            <w:tcW w:w="1803" w:type="dxa"/>
            <w:vMerge/>
            <w:tcBorders>
              <w:left w:val="nil"/>
              <w:right w:val="nil"/>
            </w:tcBorders>
            <w:shd w:val="clear" w:color="auto" w:fill="auto"/>
            <w:noWrap/>
            <w:vAlign w:val="bottom"/>
            <w:hideMark/>
          </w:tcPr>
          <w:p w14:paraId="457695F4"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71638F0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371D94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1A9506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0E3598" w:rsidRPr="004B0B24" w14:paraId="767F050D" w14:textId="77777777" w:rsidTr="00E31EF1">
        <w:trPr>
          <w:trHeight w:val="288"/>
        </w:trPr>
        <w:tc>
          <w:tcPr>
            <w:tcW w:w="925" w:type="dxa"/>
            <w:tcBorders>
              <w:top w:val="nil"/>
              <w:left w:val="nil"/>
              <w:bottom w:val="nil"/>
              <w:right w:val="nil"/>
            </w:tcBorders>
            <w:shd w:val="clear" w:color="auto" w:fill="auto"/>
            <w:noWrap/>
            <w:vAlign w:val="bottom"/>
          </w:tcPr>
          <w:p w14:paraId="2AB9B4DA" w14:textId="77777777" w:rsidR="000E3598" w:rsidRPr="004B0B24" w:rsidRDefault="000E3598"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315BE297" w14:textId="77777777" w:rsidR="000E3598" w:rsidRPr="004B0B24" w:rsidRDefault="000E3598"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tcPr>
          <w:p w14:paraId="2D109B11" w14:textId="00D5301C" w:rsidR="000E3598" w:rsidRPr="004B0B24" w:rsidRDefault="000E3598" w:rsidP="008937BE">
            <w:pPr>
              <w:spacing w:after="0" w:line="240" w:lineRule="auto"/>
              <w:jc w:val="center"/>
              <w:rPr>
                <w:rFonts w:eastAsia="Times New Roman" w:cs="Times New Roman"/>
                <w:sz w:val="20"/>
                <w:szCs w:val="20"/>
                <w:lang w:eastAsia="en-AU"/>
              </w:rPr>
            </w:pPr>
            <w:r>
              <w:rPr>
                <w:rFonts w:eastAsia="Times New Roman" w:cs="Times New Roman"/>
                <w:sz w:val="20"/>
                <w:szCs w:val="20"/>
                <w:lang w:eastAsia="en-AU"/>
              </w:rPr>
              <w:t>3</w:t>
            </w:r>
          </w:p>
        </w:tc>
        <w:tc>
          <w:tcPr>
            <w:tcW w:w="951" w:type="dxa"/>
            <w:tcBorders>
              <w:top w:val="nil"/>
              <w:left w:val="nil"/>
              <w:bottom w:val="nil"/>
              <w:right w:val="nil"/>
            </w:tcBorders>
            <w:shd w:val="clear" w:color="auto" w:fill="auto"/>
            <w:noWrap/>
            <w:vAlign w:val="bottom"/>
          </w:tcPr>
          <w:p w14:paraId="71199757" w14:textId="7CA7D494"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27A5</w:t>
            </w:r>
          </w:p>
        </w:tc>
        <w:tc>
          <w:tcPr>
            <w:tcW w:w="1803" w:type="dxa"/>
            <w:vMerge/>
            <w:tcBorders>
              <w:left w:val="nil"/>
              <w:right w:val="nil"/>
            </w:tcBorders>
            <w:shd w:val="clear" w:color="auto" w:fill="auto"/>
            <w:noWrap/>
            <w:vAlign w:val="bottom"/>
          </w:tcPr>
          <w:p w14:paraId="7DCFDF56" w14:textId="77777777" w:rsidR="000E3598" w:rsidRPr="004B0B24" w:rsidRDefault="000E3598"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2AB7D477" w14:textId="3AA2D416"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95E9432" w14:textId="5A835FC5"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C68407E" w14:textId="59FC475D"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0E3598" w:rsidRPr="004B0B24" w14:paraId="590D8B74" w14:textId="77777777" w:rsidTr="00E31EF1">
        <w:trPr>
          <w:trHeight w:val="288"/>
        </w:trPr>
        <w:tc>
          <w:tcPr>
            <w:tcW w:w="925" w:type="dxa"/>
            <w:tcBorders>
              <w:top w:val="nil"/>
              <w:left w:val="nil"/>
              <w:bottom w:val="nil"/>
              <w:right w:val="nil"/>
            </w:tcBorders>
            <w:shd w:val="clear" w:color="auto" w:fill="auto"/>
            <w:noWrap/>
            <w:vAlign w:val="bottom"/>
          </w:tcPr>
          <w:p w14:paraId="51B5F2EB" w14:textId="77777777" w:rsidR="000E3598" w:rsidRPr="004B0B24" w:rsidRDefault="000E3598"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4C350A32" w14:textId="77777777" w:rsidR="000E3598" w:rsidRPr="004B0B24" w:rsidRDefault="000E3598"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tcPr>
          <w:p w14:paraId="29D4FE6D" w14:textId="77777777" w:rsidR="000E3598" w:rsidRPr="004B0B24" w:rsidRDefault="000E3598"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tcPr>
          <w:p w14:paraId="6B316267" w14:textId="2BD7A5BF"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27A7</w:t>
            </w:r>
          </w:p>
        </w:tc>
        <w:tc>
          <w:tcPr>
            <w:tcW w:w="1803" w:type="dxa"/>
            <w:vMerge/>
            <w:tcBorders>
              <w:left w:val="nil"/>
              <w:right w:val="nil"/>
            </w:tcBorders>
            <w:shd w:val="clear" w:color="auto" w:fill="auto"/>
            <w:noWrap/>
            <w:vAlign w:val="bottom"/>
          </w:tcPr>
          <w:p w14:paraId="6098FC35" w14:textId="77777777" w:rsidR="000E3598" w:rsidRPr="004B0B24" w:rsidRDefault="000E3598"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68106195" w14:textId="23EEA2B3"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577C7349" w14:textId="15B9AF67"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5C5F8F69" w14:textId="7831FF0A"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0E3598" w:rsidRPr="004B0B24" w14:paraId="475FF313" w14:textId="77777777" w:rsidTr="00E31EF1">
        <w:trPr>
          <w:trHeight w:val="288"/>
        </w:trPr>
        <w:tc>
          <w:tcPr>
            <w:tcW w:w="925" w:type="dxa"/>
            <w:tcBorders>
              <w:top w:val="nil"/>
              <w:left w:val="nil"/>
              <w:bottom w:val="nil"/>
              <w:right w:val="nil"/>
            </w:tcBorders>
            <w:shd w:val="clear" w:color="auto" w:fill="auto"/>
            <w:noWrap/>
            <w:vAlign w:val="bottom"/>
          </w:tcPr>
          <w:p w14:paraId="3254ADA3" w14:textId="77777777" w:rsidR="000E3598" w:rsidRPr="004B0B24" w:rsidRDefault="000E3598"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75960C45" w14:textId="77777777" w:rsidR="000E3598" w:rsidRPr="004B0B24" w:rsidRDefault="000E3598"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tcPr>
          <w:p w14:paraId="1861ACE7" w14:textId="5A957E91" w:rsidR="000E3598" w:rsidRPr="004B0B24" w:rsidRDefault="000E3598" w:rsidP="008937BE">
            <w:pPr>
              <w:spacing w:after="0" w:line="240" w:lineRule="auto"/>
              <w:jc w:val="center"/>
              <w:rPr>
                <w:rFonts w:eastAsia="Times New Roman" w:cs="Times New Roman"/>
                <w:sz w:val="20"/>
                <w:szCs w:val="20"/>
                <w:lang w:eastAsia="en-AU"/>
              </w:rPr>
            </w:pPr>
            <w:r>
              <w:rPr>
                <w:rFonts w:eastAsia="Times New Roman" w:cs="Times New Roman"/>
                <w:sz w:val="20"/>
                <w:szCs w:val="20"/>
                <w:lang w:eastAsia="en-AU"/>
              </w:rPr>
              <w:t>4</w:t>
            </w:r>
          </w:p>
        </w:tc>
        <w:tc>
          <w:tcPr>
            <w:tcW w:w="951" w:type="dxa"/>
            <w:tcBorders>
              <w:top w:val="nil"/>
              <w:left w:val="nil"/>
              <w:bottom w:val="nil"/>
              <w:right w:val="nil"/>
            </w:tcBorders>
            <w:shd w:val="clear" w:color="auto" w:fill="auto"/>
            <w:noWrap/>
            <w:vAlign w:val="bottom"/>
          </w:tcPr>
          <w:p w14:paraId="7632DAE1" w14:textId="45CAD862"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27A8</w:t>
            </w:r>
          </w:p>
        </w:tc>
        <w:tc>
          <w:tcPr>
            <w:tcW w:w="1803" w:type="dxa"/>
            <w:vMerge/>
            <w:tcBorders>
              <w:left w:val="nil"/>
              <w:right w:val="nil"/>
            </w:tcBorders>
            <w:shd w:val="clear" w:color="auto" w:fill="auto"/>
            <w:noWrap/>
            <w:vAlign w:val="bottom"/>
          </w:tcPr>
          <w:p w14:paraId="1803D616" w14:textId="77777777" w:rsidR="000E3598" w:rsidRPr="004B0B24" w:rsidRDefault="000E3598"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6638D6A4" w14:textId="1FE256B0"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2D8F4AD0" w14:textId="7F805395"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D35E35A" w14:textId="516F7B29"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7D7868" w:rsidRPr="004B0B24" w14:paraId="3534A1FC" w14:textId="77777777" w:rsidTr="00E31EF1">
        <w:trPr>
          <w:trHeight w:val="288"/>
        </w:trPr>
        <w:tc>
          <w:tcPr>
            <w:tcW w:w="925" w:type="dxa"/>
            <w:tcBorders>
              <w:top w:val="nil"/>
              <w:left w:val="nil"/>
              <w:bottom w:val="nil"/>
              <w:right w:val="nil"/>
            </w:tcBorders>
            <w:shd w:val="clear" w:color="auto" w:fill="auto"/>
            <w:noWrap/>
            <w:vAlign w:val="bottom"/>
          </w:tcPr>
          <w:p w14:paraId="33045446" w14:textId="77777777" w:rsidR="007D7868" w:rsidRPr="004B0B24" w:rsidRDefault="007D7868"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4821CBC2" w14:textId="77777777" w:rsidR="007D7868" w:rsidRPr="004B0B24" w:rsidRDefault="007D7868"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tcPr>
          <w:p w14:paraId="5392B282" w14:textId="77777777" w:rsidR="007D7868" w:rsidRDefault="007D7868"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tcPr>
          <w:p w14:paraId="3DD707AF" w14:textId="629E0AB4" w:rsidR="007D7868" w:rsidRDefault="007D786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27A6</w:t>
            </w:r>
          </w:p>
        </w:tc>
        <w:tc>
          <w:tcPr>
            <w:tcW w:w="1803" w:type="dxa"/>
            <w:vMerge/>
            <w:tcBorders>
              <w:left w:val="nil"/>
              <w:right w:val="nil"/>
            </w:tcBorders>
            <w:shd w:val="clear" w:color="auto" w:fill="auto"/>
            <w:noWrap/>
            <w:vAlign w:val="bottom"/>
          </w:tcPr>
          <w:p w14:paraId="7D4E91F9" w14:textId="77777777" w:rsidR="007D7868" w:rsidRPr="004B0B24" w:rsidRDefault="007D7868"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4A42EFA6" w14:textId="5E4C9521" w:rsidR="007D7868" w:rsidRDefault="007D786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04F08641" w14:textId="03C97E76" w:rsidR="007D7868" w:rsidRDefault="007D786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1A5B2204" w14:textId="575ABA83" w:rsidR="007D7868" w:rsidRDefault="007D786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937BE" w:rsidRPr="004B0B24" w14:paraId="1AB1871A" w14:textId="77777777" w:rsidTr="00E31EF1">
        <w:trPr>
          <w:trHeight w:val="288"/>
        </w:trPr>
        <w:tc>
          <w:tcPr>
            <w:tcW w:w="925" w:type="dxa"/>
            <w:tcBorders>
              <w:top w:val="nil"/>
              <w:left w:val="nil"/>
              <w:bottom w:val="nil"/>
              <w:right w:val="nil"/>
            </w:tcBorders>
            <w:shd w:val="clear" w:color="auto" w:fill="auto"/>
            <w:noWrap/>
            <w:vAlign w:val="bottom"/>
            <w:hideMark/>
          </w:tcPr>
          <w:p w14:paraId="1A659F5A"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479F02A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92" w:type="dxa"/>
            <w:tcBorders>
              <w:top w:val="nil"/>
              <w:left w:val="nil"/>
              <w:bottom w:val="nil"/>
              <w:right w:val="nil"/>
            </w:tcBorders>
            <w:shd w:val="clear" w:color="auto" w:fill="auto"/>
            <w:noWrap/>
            <w:vAlign w:val="bottom"/>
            <w:hideMark/>
          </w:tcPr>
          <w:p w14:paraId="3A36B5E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5FEC95C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B2</w:t>
            </w:r>
          </w:p>
        </w:tc>
        <w:tc>
          <w:tcPr>
            <w:tcW w:w="1803" w:type="dxa"/>
            <w:vMerge/>
            <w:tcBorders>
              <w:left w:val="nil"/>
              <w:right w:val="nil"/>
            </w:tcBorders>
            <w:shd w:val="clear" w:color="auto" w:fill="auto"/>
            <w:noWrap/>
            <w:vAlign w:val="bottom"/>
            <w:hideMark/>
          </w:tcPr>
          <w:p w14:paraId="123B356F"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047DAF0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4AF7E5F"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B8FE78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5520E7BD" w14:textId="77777777" w:rsidTr="00E31EF1">
        <w:trPr>
          <w:trHeight w:val="288"/>
        </w:trPr>
        <w:tc>
          <w:tcPr>
            <w:tcW w:w="925" w:type="dxa"/>
            <w:tcBorders>
              <w:top w:val="nil"/>
              <w:left w:val="nil"/>
              <w:bottom w:val="nil"/>
              <w:right w:val="nil"/>
            </w:tcBorders>
            <w:shd w:val="clear" w:color="auto" w:fill="auto"/>
            <w:noWrap/>
            <w:vAlign w:val="bottom"/>
            <w:hideMark/>
          </w:tcPr>
          <w:p w14:paraId="2798A340"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25BB8792"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264CC42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51" w:type="dxa"/>
            <w:tcBorders>
              <w:top w:val="nil"/>
              <w:left w:val="nil"/>
              <w:bottom w:val="nil"/>
              <w:right w:val="nil"/>
            </w:tcBorders>
            <w:shd w:val="clear" w:color="auto" w:fill="auto"/>
            <w:noWrap/>
            <w:vAlign w:val="bottom"/>
            <w:hideMark/>
          </w:tcPr>
          <w:p w14:paraId="6A0DFD62"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B4</w:t>
            </w:r>
          </w:p>
        </w:tc>
        <w:tc>
          <w:tcPr>
            <w:tcW w:w="1803" w:type="dxa"/>
            <w:vMerge/>
            <w:tcBorders>
              <w:left w:val="nil"/>
              <w:right w:val="nil"/>
            </w:tcBorders>
            <w:shd w:val="clear" w:color="auto" w:fill="auto"/>
            <w:noWrap/>
            <w:vAlign w:val="bottom"/>
            <w:hideMark/>
          </w:tcPr>
          <w:p w14:paraId="35BE840D"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68DCAC5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74CC08E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527E5F7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379C1FDC" w14:textId="77777777" w:rsidTr="00E31EF1">
        <w:trPr>
          <w:trHeight w:val="288"/>
        </w:trPr>
        <w:tc>
          <w:tcPr>
            <w:tcW w:w="925" w:type="dxa"/>
            <w:tcBorders>
              <w:top w:val="nil"/>
              <w:left w:val="nil"/>
              <w:bottom w:val="nil"/>
              <w:right w:val="nil"/>
            </w:tcBorders>
            <w:shd w:val="clear" w:color="auto" w:fill="auto"/>
            <w:noWrap/>
            <w:vAlign w:val="bottom"/>
            <w:hideMark/>
          </w:tcPr>
          <w:p w14:paraId="6A672E80"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136FD379"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44107CCF"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4790DF5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B6</w:t>
            </w:r>
          </w:p>
        </w:tc>
        <w:tc>
          <w:tcPr>
            <w:tcW w:w="1803" w:type="dxa"/>
            <w:vMerge/>
            <w:tcBorders>
              <w:left w:val="nil"/>
              <w:bottom w:val="nil"/>
              <w:right w:val="nil"/>
            </w:tcBorders>
            <w:shd w:val="clear" w:color="auto" w:fill="auto"/>
            <w:noWrap/>
            <w:vAlign w:val="bottom"/>
            <w:hideMark/>
          </w:tcPr>
          <w:p w14:paraId="1BD5447B"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5FB0F2C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225EC32B"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2871FA4D"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0E3598" w:rsidRPr="004B0B24" w14:paraId="148CD4D4" w14:textId="77777777" w:rsidTr="00E31EF1">
        <w:trPr>
          <w:trHeight w:val="288"/>
        </w:trPr>
        <w:tc>
          <w:tcPr>
            <w:tcW w:w="925" w:type="dxa"/>
            <w:tcBorders>
              <w:top w:val="nil"/>
              <w:left w:val="nil"/>
              <w:bottom w:val="nil"/>
              <w:right w:val="nil"/>
            </w:tcBorders>
            <w:shd w:val="clear" w:color="auto" w:fill="auto"/>
            <w:noWrap/>
            <w:vAlign w:val="bottom"/>
          </w:tcPr>
          <w:p w14:paraId="76D86CBA" w14:textId="77777777" w:rsidR="000E3598" w:rsidRPr="004B0B24" w:rsidRDefault="000E3598"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67D01B9F" w14:textId="77777777" w:rsidR="000E3598" w:rsidRPr="004B0B24" w:rsidRDefault="000E3598" w:rsidP="008937BE">
            <w:pPr>
              <w:spacing w:after="0" w:line="240" w:lineRule="auto"/>
              <w:jc w:val="center"/>
              <w:rPr>
                <w:rFonts w:eastAsia="Times New Roman" w:cs="Times New Roman"/>
                <w:color w:val="000000"/>
                <w:lang w:eastAsia="en-AU"/>
              </w:rPr>
            </w:pPr>
          </w:p>
        </w:tc>
        <w:tc>
          <w:tcPr>
            <w:tcW w:w="992" w:type="dxa"/>
            <w:tcBorders>
              <w:top w:val="nil"/>
              <w:left w:val="nil"/>
              <w:bottom w:val="nil"/>
              <w:right w:val="nil"/>
            </w:tcBorders>
            <w:shd w:val="clear" w:color="auto" w:fill="auto"/>
            <w:noWrap/>
            <w:vAlign w:val="bottom"/>
          </w:tcPr>
          <w:p w14:paraId="35C08CF0" w14:textId="36818A9D"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3</w:t>
            </w:r>
          </w:p>
        </w:tc>
        <w:tc>
          <w:tcPr>
            <w:tcW w:w="951" w:type="dxa"/>
            <w:tcBorders>
              <w:top w:val="nil"/>
              <w:left w:val="nil"/>
              <w:bottom w:val="nil"/>
              <w:right w:val="nil"/>
            </w:tcBorders>
            <w:shd w:val="clear" w:color="auto" w:fill="auto"/>
            <w:noWrap/>
            <w:vAlign w:val="bottom"/>
          </w:tcPr>
          <w:p w14:paraId="36EB956D" w14:textId="08695382"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27B1</w:t>
            </w:r>
          </w:p>
        </w:tc>
        <w:tc>
          <w:tcPr>
            <w:tcW w:w="1803" w:type="dxa"/>
            <w:tcBorders>
              <w:top w:val="nil"/>
              <w:left w:val="nil"/>
              <w:right w:val="nil"/>
            </w:tcBorders>
            <w:shd w:val="clear" w:color="auto" w:fill="auto"/>
            <w:noWrap/>
          </w:tcPr>
          <w:p w14:paraId="06D03FF5" w14:textId="77777777" w:rsidR="000E3598" w:rsidRPr="004B0B24" w:rsidRDefault="000E3598" w:rsidP="008937BE">
            <w:pPr>
              <w:spacing w:after="0" w:line="240" w:lineRule="auto"/>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7E3246CF" w14:textId="0E974789"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9D364DD" w14:textId="351C1CEF"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DD16140" w14:textId="3A47E63C"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0E3598" w:rsidRPr="004B0B24" w14:paraId="1FB31A89" w14:textId="77777777" w:rsidTr="00E31EF1">
        <w:trPr>
          <w:trHeight w:val="288"/>
        </w:trPr>
        <w:tc>
          <w:tcPr>
            <w:tcW w:w="925" w:type="dxa"/>
            <w:tcBorders>
              <w:top w:val="nil"/>
              <w:left w:val="nil"/>
              <w:bottom w:val="nil"/>
              <w:right w:val="nil"/>
            </w:tcBorders>
            <w:shd w:val="clear" w:color="auto" w:fill="auto"/>
            <w:noWrap/>
            <w:vAlign w:val="bottom"/>
          </w:tcPr>
          <w:p w14:paraId="004F59A0" w14:textId="77777777" w:rsidR="000E3598" w:rsidRPr="004B0B24" w:rsidRDefault="000E3598"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7F2DF483" w14:textId="77777777" w:rsidR="000E3598" w:rsidRPr="004B0B24" w:rsidRDefault="000E3598" w:rsidP="008937BE">
            <w:pPr>
              <w:spacing w:after="0" w:line="240" w:lineRule="auto"/>
              <w:jc w:val="center"/>
              <w:rPr>
                <w:rFonts w:eastAsia="Times New Roman" w:cs="Times New Roman"/>
                <w:color w:val="000000"/>
                <w:lang w:eastAsia="en-AU"/>
              </w:rPr>
            </w:pPr>
          </w:p>
        </w:tc>
        <w:tc>
          <w:tcPr>
            <w:tcW w:w="992" w:type="dxa"/>
            <w:tcBorders>
              <w:top w:val="nil"/>
              <w:left w:val="nil"/>
              <w:bottom w:val="nil"/>
              <w:right w:val="nil"/>
            </w:tcBorders>
            <w:shd w:val="clear" w:color="auto" w:fill="auto"/>
            <w:noWrap/>
            <w:vAlign w:val="bottom"/>
          </w:tcPr>
          <w:p w14:paraId="210A37EF" w14:textId="6E6CF515"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4</w:t>
            </w:r>
          </w:p>
        </w:tc>
        <w:tc>
          <w:tcPr>
            <w:tcW w:w="951" w:type="dxa"/>
            <w:tcBorders>
              <w:top w:val="nil"/>
              <w:left w:val="nil"/>
              <w:bottom w:val="nil"/>
              <w:right w:val="nil"/>
            </w:tcBorders>
            <w:shd w:val="clear" w:color="auto" w:fill="auto"/>
            <w:noWrap/>
            <w:vAlign w:val="bottom"/>
          </w:tcPr>
          <w:p w14:paraId="201094BB" w14:textId="34ECAAF4"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27B7</w:t>
            </w:r>
          </w:p>
        </w:tc>
        <w:tc>
          <w:tcPr>
            <w:tcW w:w="1803" w:type="dxa"/>
            <w:tcBorders>
              <w:top w:val="nil"/>
              <w:left w:val="nil"/>
              <w:right w:val="nil"/>
            </w:tcBorders>
            <w:shd w:val="clear" w:color="auto" w:fill="auto"/>
            <w:noWrap/>
          </w:tcPr>
          <w:p w14:paraId="372699A8" w14:textId="77777777" w:rsidR="000E3598" w:rsidRPr="004B0B24" w:rsidRDefault="000E3598" w:rsidP="008937BE">
            <w:pPr>
              <w:spacing w:after="0" w:line="240" w:lineRule="auto"/>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5EE1A60F" w14:textId="08BAE151"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11AC7A19" w14:textId="2EF64DEB"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20D4D319" w14:textId="7755FD91" w:rsidR="000E3598" w:rsidRPr="004B0B24" w:rsidRDefault="000E3598"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0</w:t>
            </w:r>
          </w:p>
        </w:tc>
      </w:tr>
      <w:tr w:rsidR="008937BE" w:rsidRPr="004B0B24" w14:paraId="0A036439" w14:textId="77777777" w:rsidTr="00E31EF1">
        <w:trPr>
          <w:trHeight w:val="288"/>
        </w:trPr>
        <w:tc>
          <w:tcPr>
            <w:tcW w:w="925" w:type="dxa"/>
            <w:tcBorders>
              <w:top w:val="nil"/>
              <w:left w:val="nil"/>
              <w:bottom w:val="nil"/>
              <w:right w:val="nil"/>
            </w:tcBorders>
            <w:shd w:val="clear" w:color="auto" w:fill="auto"/>
            <w:noWrap/>
            <w:vAlign w:val="bottom"/>
            <w:hideMark/>
          </w:tcPr>
          <w:p w14:paraId="7B7F0420"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52CE2B3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4A5CFD4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6C6C6E6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1</w:t>
            </w:r>
          </w:p>
        </w:tc>
        <w:tc>
          <w:tcPr>
            <w:tcW w:w="1803" w:type="dxa"/>
            <w:vMerge w:val="restart"/>
            <w:tcBorders>
              <w:top w:val="nil"/>
              <w:left w:val="nil"/>
              <w:right w:val="nil"/>
            </w:tcBorders>
            <w:shd w:val="clear" w:color="auto" w:fill="auto"/>
            <w:noWrap/>
            <w:hideMark/>
          </w:tcPr>
          <w:p w14:paraId="56A5D32C" w14:textId="77777777"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Construct </w:t>
            </w:r>
            <w:r w:rsidRPr="004B0B24">
              <w:rPr>
                <w:rFonts w:eastAsia="Times New Roman" w:cs="Times New Roman"/>
                <w:i/>
                <w:color w:val="000000"/>
                <w:lang w:eastAsia="en-AU"/>
              </w:rPr>
              <w:t>AvrLm4</w:t>
            </w:r>
            <w:r w:rsidRPr="004B0B24">
              <w:rPr>
                <w:rFonts w:eastAsia="Times New Roman" w:cs="Times New Roman"/>
                <w:color w:val="000000"/>
                <w:lang w:eastAsia="en-AU"/>
              </w:rPr>
              <w:t xml:space="preserve"> </w:t>
            </w:r>
          </w:p>
          <w:p w14:paraId="16D3F2FC" w14:textId="3069671F"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lastRenderedPageBreak/>
              <w:t xml:space="preserve">(584 </w:t>
            </w:r>
            <w:proofErr w:type="spellStart"/>
            <w:r w:rsidRPr="004B0B24">
              <w:rPr>
                <w:rFonts w:eastAsia="Times New Roman" w:cs="Times New Roman"/>
                <w:color w:val="000000"/>
                <w:lang w:eastAsia="en-AU"/>
              </w:rPr>
              <w:t>bp</w:t>
            </w:r>
            <w:proofErr w:type="spellEnd"/>
            <w:r w:rsidRPr="004B0B24">
              <w:rPr>
                <w:rFonts w:eastAsia="Times New Roman" w:cs="Times New Roman"/>
                <w:color w:val="000000"/>
                <w:lang w:eastAsia="en-AU"/>
              </w:rPr>
              <w:t>)</w:t>
            </w:r>
          </w:p>
        </w:tc>
        <w:tc>
          <w:tcPr>
            <w:tcW w:w="1275" w:type="dxa"/>
            <w:tcBorders>
              <w:top w:val="nil"/>
              <w:left w:val="nil"/>
              <w:bottom w:val="nil"/>
              <w:right w:val="nil"/>
            </w:tcBorders>
            <w:shd w:val="clear" w:color="auto" w:fill="auto"/>
            <w:noWrap/>
            <w:vAlign w:val="bottom"/>
            <w:hideMark/>
          </w:tcPr>
          <w:p w14:paraId="5C1D5C6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lastRenderedPageBreak/>
              <w:t>0.17</w:t>
            </w:r>
          </w:p>
        </w:tc>
        <w:tc>
          <w:tcPr>
            <w:tcW w:w="1166" w:type="dxa"/>
            <w:tcBorders>
              <w:top w:val="nil"/>
              <w:left w:val="nil"/>
              <w:bottom w:val="nil"/>
              <w:right w:val="nil"/>
            </w:tcBorders>
            <w:shd w:val="clear" w:color="auto" w:fill="auto"/>
            <w:noWrap/>
            <w:vAlign w:val="bottom"/>
            <w:hideMark/>
          </w:tcPr>
          <w:p w14:paraId="6D6DBCD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1166" w:type="dxa"/>
            <w:tcBorders>
              <w:top w:val="nil"/>
              <w:left w:val="nil"/>
              <w:bottom w:val="nil"/>
              <w:right w:val="nil"/>
            </w:tcBorders>
            <w:shd w:val="clear" w:color="auto" w:fill="auto"/>
            <w:noWrap/>
            <w:vAlign w:val="bottom"/>
            <w:hideMark/>
          </w:tcPr>
          <w:p w14:paraId="25F3835E"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6E6784C5" w14:textId="77777777" w:rsidTr="00E31EF1">
        <w:trPr>
          <w:trHeight w:val="288"/>
        </w:trPr>
        <w:tc>
          <w:tcPr>
            <w:tcW w:w="925" w:type="dxa"/>
            <w:tcBorders>
              <w:top w:val="nil"/>
              <w:left w:val="nil"/>
              <w:bottom w:val="nil"/>
              <w:right w:val="nil"/>
            </w:tcBorders>
            <w:shd w:val="clear" w:color="auto" w:fill="auto"/>
            <w:noWrap/>
            <w:vAlign w:val="bottom"/>
            <w:hideMark/>
          </w:tcPr>
          <w:p w14:paraId="3F28A597"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15656541"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6DEA2875"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4B1EF30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3</w:t>
            </w:r>
          </w:p>
        </w:tc>
        <w:tc>
          <w:tcPr>
            <w:tcW w:w="1803" w:type="dxa"/>
            <w:vMerge/>
            <w:tcBorders>
              <w:left w:val="nil"/>
              <w:right w:val="nil"/>
            </w:tcBorders>
            <w:shd w:val="clear" w:color="auto" w:fill="auto"/>
            <w:noWrap/>
            <w:vAlign w:val="bottom"/>
            <w:hideMark/>
          </w:tcPr>
          <w:p w14:paraId="7D5E74B6"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2BB05F2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17</w:t>
            </w:r>
          </w:p>
        </w:tc>
        <w:tc>
          <w:tcPr>
            <w:tcW w:w="1166" w:type="dxa"/>
            <w:tcBorders>
              <w:top w:val="nil"/>
              <w:left w:val="nil"/>
              <w:bottom w:val="nil"/>
              <w:right w:val="nil"/>
            </w:tcBorders>
            <w:shd w:val="clear" w:color="auto" w:fill="auto"/>
            <w:noWrap/>
            <w:vAlign w:val="bottom"/>
            <w:hideMark/>
          </w:tcPr>
          <w:p w14:paraId="283F50E2"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200EAF4B"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r>
      <w:tr w:rsidR="008937BE" w:rsidRPr="004B0B24" w14:paraId="2797ACBE" w14:textId="77777777" w:rsidTr="00E31EF1">
        <w:trPr>
          <w:trHeight w:val="288"/>
        </w:trPr>
        <w:tc>
          <w:tcPr>
            <w:tcW w:w="925" w:type="dxa"/>
            <w:tcBorders>
              <w:top w:val="nil"/>
              <w:left w:val="nil"/>
              <w:bottom w:val="nil"/>
              <w:right w:val="nil"/>
            </w:tcBorders>
            <w:shd w:val="clear" w:color="auto" w:fill="auto"/>
            <w:noWrap/>
            <w:vAlign w:val="bottom"/>
            <w:hideMark/>
          </w:tcPr>
          <w:p w14:paraId="145D6012"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5D3B5898"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48C2B90D"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51" w:type="dxa"/>
            <w:tcBorders>
              <w:top w:val="nil"/>
              <w:left w:val="nil"/>
              <w:bottom w:val="nil"/>
              <w:right w:val="nil"/>
            </w:tcBorders>
            <w:shd w:val="clear" w:color="auto" w:fill="auto"/>
            <w:noWrap/>
            <w:vAlign w:val="bottom"/>
            <w:hideMark/>
          </w:tcPr>
          <w:p w14:paraId="71420EE5"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2</w:t>
            </w:r>
          </w:p>
        </w:tc>
        <w:tc>
          <w:tcPr>
            <w:tcW w:w="1803" w:type="dxa"/>
            <w:vMerge/>
            <w:tcBorders>
              <w:left w:val="nil"/>
              <w:right w:val="nil"/>
            </w:tcBorders>
            <w:shd w:val="clear" w:color="auto" w:fill="auto"/>
            <w:noWrap/>
            <w:vAlign w:val="bottom"/>
            <w:hideMark/>
          </w:tcPr>
          <w:p w14:paraId="0E426BF8"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2534B77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17</w:t>
            </w:r>
          </w:p>
        </w:tc>
        <w:tc>
          <w:tcPr>
            <w:tcW w:w="1166" w:type="dxa"/>
            <w:tcBorders>
              <w:top w:val="nil"/>
              <w:left w:val="nil"/>
              <w:bottom w:val="nil"/>
              <w:right w:val="nil"/>
            </w:tcBorders>
            <w:shd w:val="clear" w:color="auto" w:fill="auto"/>
            <w:noWrap/>
            <w:vAlign w:val="bottom"/>
            <w:hideMark/>
          </w:tcPr>
          <w:p w14:paraId="726F878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1166" w:type="dxa"/>
            <w:tcBorders>
              <w:top w:val="nil"/>
              <w:left w:val="nil"/>
              <w:bottom w:val="nil"/>
              <w:right w:val="nil"/>
            </w:tcBorders>
            <w:shd w:val="clear" w:color="auto" w:fill="auto"/>
            <w:noWrap/>
            <w:vAlign w:val="bottom"/>
            <w:hideMark/>
          </w:tcPr>
          <w:p w14:paraId="3BAE44F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56D364CD" w14:textId="77777777" w:rsidTr="00E31EF1">
        <w:trPr>
          <w:trHeight w:val="288"/>
        </w:trPr>
        <w:tc>
          <w:tcPr>
            <w:tcW w:w="925" w:type="dxa"/>
            <w:tcBorders>
              <w:top w:val="nil"/>
              <w:left w:val="nil"/>
              <w:bottom w:val="nil"/>
              <w:right w:val="nil"/>
            </w:tcBorders>
            <w:shd w:val="clear" w:color="auto" w:fill="auto"/>
            <w:noWrap/>
            <w:vAlign w:val="bottom"/>
            <w:hideMark/>
          </w:tcPr>
          <w:p w14:paraId="00CAAAAD"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7A02646B"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48D35834"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6EEBA78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4</w:t>
            </w:r>
          </w:p>
        </w:tc>
        <w:tc>
          <w:tcPr>
            <w:tcW w:w="1803" w:type="dxa"/>
            <w:vMerge/>
            <w:tcBorders>
              <w:left w:val="nil"/>
              <w:right w:val="nil"/>
            </w:tcBorders>
            <w:shd w:val="clear" w:color="auto" w:fill="auto"/>
            <w:noWrap/>
            <w:vAlign w:val="bottom"/>
            <w:hideMark/>
          </w:tcPr>
          <w:p w14:paraId="618670FB"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7DA93B1A"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17</w:t>
            </w:r>
          </w:p>
        </w:tc>
        <w:tc>
          <w:tcPr>
            <w:tcW w:w="1166" w:type="dxa"/>
            <w:tcBorders>
              <w:top w:val="nil"/>
              <w:left w:val="nil"/>
              <w:bottom w:val="nil"/>
              <w:right w:val="nil"/>
            </w:tcBorders>
            <w:shd w:val="clear" w:color="auto" w:fill="auto"/>
            <w:noWrap/>
            <w:vAlign w:val="bottom"/>
            <w:hideMark/>
          </w:tcPr>
          <w:p w14:paraId="604D403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1166" w:type="dxa"/>
            <w:tcBorders>
              <w:top w:val="nil"/>
              <w:left w:val="nil"/>
              <w:bottom w:val="nil"/>
              <w:right w:val="nil"/>
            </w:tcBorders>
            <w:shd w:val="clear" w:color="auto" w:fill="auto"/>
            <w:noWrap/>
            <w:vAlign w:val="bottom"/>
            <w:hideMark/>
          </w:tcPr>
          <w:p w14:paraId="0EA4797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09C375D7" w14:textId="77777777" w:rsidTr="00E31EF1">
        <w:trPr>
          <w:trHeight w:val="288"/>
        </w:trPr>
        <w:tc>
          <w:tcPr>
            <w:tcW w:w="925" w:type="dxa"/>
            <w:tcBorders>
              <w:top w:val="nil"/>
              <w:left w:val="nil"/>
              <w:bottom w:val="nil"/>
              <w:right w:val="nil"/>
            </w:tcBorders>
            <w:shd w:val="clear" w:color="auto" w:fill="auto"/>
            <w:noWrap/>
            <w:vAlign w:val="bottom"/>
            <w:hideMark/>
          </w:tcPr>
          <w:p w14:paraId="06CEDF46"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495828E4"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92" w:type="dxa"/>
            <w:tcBorders>
              <w:top w:val="nil"/>
              <w:left w:val="nil"/>
              <w:bottom w:val="nil"/>
              <w:right w:val="nil"/>
            </w:tcBorders>
            <w:shd w:val="clear" w:color="auto" w:fill="auto"/>
            <w:noWrap/>
            <w:vAlign w:val="bottom"/>
            <w:hideMark/>
          </w:tcPr>
          <w:p w14:paraId="56258FF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7A10C81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B2</w:t>
            </w:r>
          </w:p>
        </w:tc>
        <w:tc>
          <w:tcPr>
            <w:tcW w:w="1803" w:type="dxa"/>
            <w:vMerge/>
            <w:tcBorders>
              <w:left w:val="nil"/>
              <w:right w:val="nil"/>
            </w:tcBorders>
            <w:shd w:val="clear" w:color="auto" w:fill="auto"/>
            <w:noWrap/>
            <w:vAlign w:val="bottom"/>
            <w:hideMark/>
          </w:tcPr>
          <w:p w14:paraId="70D97152"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60DD5BEF"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17</w:t>
            </w:r>
          </w:p>
        </w:tc>
        <w:tc>
          <w:tcPr>
            <w:tcW w:w="1166" w:type="dxa"/>
            <w:tcBorders>
              <w:top w:val="nil"/>
              <w:left w:val="nil"/>
              <w:bottom w:val="nil"/>
              <w:right w:val="nil"/>
            </w:tcBorders>
            <w:shd w:val="clear" w:color="auto" w:fill="auto"/>
            <w:noWrap/>
            <w:vAlign w:val="bottom"/>
            <w:hideMark/>
          </w:tcPr>
          <w:p w14:paraId="271CD77D"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1166" w:type="dxa"/>
            <w:tcBorders>
              <w:top w:val="nil"/>
              <w:left w:val="nil"/>
              <w:bottom w:val="nil"/>
              <w:right w:val="nil"/>
            </w:tcBorders>
            <w:shd w:val="clear" w:color="auto" w:fill="auto"/>
            <w:noWrap/>
            <w:vAlign w:val="bottom"/>
            <w:hideMark/>
          </w:tcPr>
          <w:p w14:paraId="18838CF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317A9332" w14:textId="77777777" w:rsidTr="00E31EF1">
        <w:trPr>
          <w:trHeight w:val="288"/>
        </w:trPr>
        <w:tc>
          <w:tcPr>
            <w:tcW w:w="925" w:type="dxa"/>
            <w:tcBorders>
              <w:top w:val="nil"/>
              <w:left w:val="nil"/>
              <w:bottom w:val="nil"/>
              <w:right w:val="nil"/>
            </w:tcBorders>
            <w:shd w:val="clear" w:color="auto" w:fill="auto"/>
            <w:noWrap/>
            <w:vAlign w:val="bottom"/>
            <w:hideMark/>
          </w:tcPr>
          <w:p w14:paraId="2A8C5CA0"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65CA1D58"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15D4B42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51" w:type="dxa"/>
            <w:tcBorders>
              <w:top w:val="nil"/>
              <w:left w:val="nil"/>
              <w:bottom w:val="nil"/>
              <w:right w:val="nil"/>
            </w:tcBorders>
            <w:shd w:val="clear" w:color="auto" w:fill="auto"/>
            <w:noWrap/>
            <w:vAlign w:val="bottom"/>
            <w:hideMark/>
          </w:tcPr>
          <w:p w14:paraId="1C100753"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B4</w:t>
            </w:r>
          </w:p>
        </w:tc>
        <w:tc>
          <w:tcPr>
            <w:tcW w:w="1803" w:type="dxa"/>
            <w:vMerge/>
            <w:tcBorders>
              <w:left w:val="nil"/>
              <w:right w:val="nil"/>
            </w:tcBorders>
            <w:shd w:val="clear" w:color="auto" w:fill="auto"/>
            <w:noWrap/>
            <w:vAlign w:val="bottom"/>
            <w:hideMark/>
          </w:tcPr>
          <w:p w14:paraId="2DF5B5BF"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464A3BE0"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00</w:t>
            </w:r>
          </w:p>
        </w:tc>
        <w:tc>
          <w:tcPr>
            <w:tcW w:w="1166" w:type="dxa"/>
            <w:tcBorders>
              <w:top w:val="nil"/>
              <w:left w:val="nil"/>
              <w:bottom w:val="nil"/>
              <w:right w:val="nil"/>
            </w:tcBorders>
            <w:shd w:val="clear" w:color="auto" w:fill="auto"/>
            <w:noWrap/>
            <w:vAlign w:val="bottom"/>
            <w:hideMark/>
          </w:tcPr>
          <w:p w14:paraId="28E7D1E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06C300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491E42FD" w14:textId="77777777" w:rsidTr="00E31EF1">
        <w:trPr>
          <w:trHeight w:val="288"/>
        </w:trPr>
        <w:tc>
          <w:tcPr>
            <w:tcW w:w="925" w:type="dxa"/>
            <w:tcBorders>
              <w:top w:val="nil"/>
              <w:left w:val="nil"/>
              <w:bottom w:val="nil"/>
              <w:right w:val="nil"/>
            </w:tcBorders>
            <w:shd w:val="clear" w:color="auto" w:fill="auto"/>
            <w:noWrap/>
            <w:vAlign w:val="bottom"/>
            <w:hideMark/>
          </w:tcPr>
          <w:p w14:paraId="466DB02B"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790C34A3"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644C5B4E" w14:textId="77777777" w:rsidR="008937BE" w:rsidRPr="004B0B24" w:rsidRDefault="008937BE" w:rsidP="008937BE">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6057B68C"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B6</w:t>
            </w:r>
          </w:p>
        </w:tc>
        <w:tc>
          <w:tcPr>
            <w:tcW w:w="1803" w:type="dxa"/>
            <w:vMerge/>
            <w:tcBorders>
              <w:left w:val="nil"/>
              <w:bottom w:val="nil"/>
              <w:right w:val="nil"/>
            </w:tcBorders>
            <w:shd w:val="clear" w:color="auto" w:fill="auto"/>
            <w:noWrap/>
            <w:vAlign w:val="bottom"/>
            <w:hideMark/>
          </w:tcPr>
          <w:p w14:paraId="2002F253"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2C172F59"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17</w:t>
            </w:r>
          </w:p>
        </w:tc>
        <w:tc>
          <w:tcPr>
            <w:tcW w:w="1166" w:type="dxa"/>
            <w:tcBorders>
              <w:top w:val="nil"/>
              <w:left w:val="nil"/>
              <w:bottom w:val="nil"/>
              <w:right w:val="nil"/>
            </w:tcBorders>
            <w:shd w:val="clear" w:color="auto" w:fill="auto"/>
            <w:noWrap/>
            <w:vAlign w:val="bottom"/>
            <w:hideMark/>
          </w:tcPr>
          <w:p w14:paraId="108030F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1166" w:type="dxa"/>
            <w:tcBorders>
              <w:top w:val="nil"/>
              <w:left w:val="nil"/>
              <w:bottom w:val="nil"/>
              <w:right w:val="nil"/>
            </w:tcBorders>
            <w:shd w:val="clear" w:color="auto" w:fill="auto"/>
            <w:noWrap/>
            <w:vAlign w:val="bottom"/>
            <w:hideMark/>
          </w:tcPr>
          <w:p w14:paraId="20E34016"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322DD9" w:rsidRPr="004B0B24" w14:paraId="0656CB5B" w14:textId="77777777" w:rsidTr="00E31EF1">
        <w:trPr>
          <w:trHeight w:val="288"/>
        </w:trPr>
        <w:tc>
          <w:tcPr>
            <w:tcW w:w="925" w:type="dxa"/>
            <w:tcBorders>
              <w:top w:val="nil"/>
              <w:left w:val="nil"/>
              <w:bottom w:val="nil"/>
              <w:right w:val="nil"/>
            </w:tcBorders>
            <w:shd w:val="clear" w:color="auto" w:fill="auto"/>
            <w:noWrap/>
            <w:vAlign w:val="bottom"/>
            <w:hideMark/>
          </w:tcPr>
          <w:p w14:paraId="28FCCA30" w14:textId="77777777" w:rsidR="00322DD9" w:rsidRPr="004B0B24" w:rsidRDefault="00322DD9" w:rsidP="00322DD9">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04E56AF5"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7044F279"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2016F203"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1</w:t>
            </w:r>
          </w:p>
        </w:tc>
        <w:tc>
          <w:tcPr>
            <w:tcW w:w="1803" w:type="dxa"/>
            <w:vMerge w:val="restart"/>
            <w:tcBorders>
              <w:top w:val="nil"/>
              <w:left w:val="nil"/>
              <w:right w:val="nil"/>
            </w:tcBorders>
            <w:shd w:val="clear" w:color="auto" w:fill="auto"/>
            <w:noWrap/>
            <w:hideMark/>
          </w:tcPr>
          <w:p w14:paraId="2B4F1FDA" w14:textId="3489AF68" w:rsidR="00322DD9" w:rsidRPr="004B0B24" w:rsidRDefault="00322DD9" w:rsidP="00322DD9">
            <w:pPr>
              <w:spacing w:after="0" w:line="240" w:lineRule="auto"/>
              <w:rPr>
                <w:rFonts w:eastAsia="Times New Roman" w:cs="Times New Roman"/>
                <w:color w:val="000000"/>
                <w:lang w:eastAsia="en-AU"/>
              </w:rPr>
            </w:pPr>
            <w:proofErr w:type="spellStart"/>
            <w:r w:rsidRPr="004B0B24">
              <w:rPr>
                <w:rFonts w:eastAsia="Times New Roman" w:cs="Times New Roman"/>
                <w:i/>
                <w:color w:val="000000"/>
                <w:lang w:eastAsia="en-AU"/>
              </w:rPr>
              <w:t>hph</w:t>
            </w:r>
            <w:proofErr w:type="spellEnd"/>
            <w:r w:rsidRPr="004B0B24">
              <w:rPr>
                <w:rFonts w:eastAsia="Times New Roman" w:cs="Times New Roman"/>
                <w:color w:val="000000"/>
                <w:lang w:eastAsia="en-AU"/>
              </w:rPr>
              <w:t xml:space="preserve"> (556 </w:t>
            </w:r>
            <w:proofErr w:type="spellStart"/>
            <w:r w:rsidRPr="004B0B24">
              <w:rPr>
                <w:rFonts w:eastAsia="Times New Roman" w:cs="Times New Roman"/>
                <w:color w:val="000000"/>
                <w:lang w:eastAsia="en-AU"/>
              </w:rPr>
              <w:t>bp</w:t>
            </w:r>
            <w:proofErr w:type="spellEnd"/>
            <w:r w:rsidRPr="004B0B24">
              <w:rPr>
                <w:rFonts w:eastAsia="Times New Roman" w:cs="Times New Roman"/>
                <w:color w:val="000000"/>
                <w:lang w:eastAsia="en-AU"/>
              </w:rPr>
              <w:t>)</w:t>
            </w:r>
          </w:p>
        </w:tc>
        <w:tc>
          <w:tcPr>
            <w:tcW w:w="1275" w:type="dxa"/>
            <w:tcBorders>
              <w:top w:val="nil"/>
              <w:left w:val="nil"/>
              <w:bottom w:val="nil"/>
              <w:right w:val="nil"/>
            </w:tcBorders>
            <w:shd w:val="clear" w:color="auto" w:fill="auto"/>
            <w:noWrap/>
            <w:vAlign w:val="bottom"/>
            <w:hideMark/>
          </w:tcPr>
          <w:p w14:paraId="1585C1F8" w14:textId="45F0F4AF"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3.78</w:t>
            </w:r>
          </w:p>
        </w:tc>
        <w:tc>
          <w:tcPr>
            <w:tcW w:w="1166" w:type="dxa"/>
            <w:tcBorders>
              <w:top w:val="nil"/>
              <w:left w:val="nil"/>
              <w:bottom w:val="nil"/>
              <w:right w:val="nil"/>
            </w:tcBorders>
            <w:shd w:val="clear" w:color="auto" w:fill="auto"/>
            <w:noWrap/>
            <w:vAlign w:val="bottom"/>
            <w:hideMark/>
          </w:tcPr>
          <w:p w14:paraId="476EFD6B" w14:textId="1CD94D30"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18</w:t>
            </w:r>
          </w:p>
        </w:tc>
        <w:tc>
          <w:tcPr>
            <w:tcW w:w="1166" w:type="dxa"/>
            <w:tcBorders>
              <w:top w:val="nil"/>
              <w:left w:val="nil"/>
              <w:bottom w:val="nil"/>
              <w:right w:val="nil"/>
            </w:tcBorders>
            <w:shd w:val="clear" w:color="auto" w:fill="auto"/>
            <w:noWrap/>
            <w:vAlign w:val="bottom"/>
            <w:hideMark/>
          </w:tcPr>
          <w:p w14:paraId="07FCBFCD" w14:textId="6C33F1A0"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3</w:t>
            </w:r>
          </w:p>
        </w:tc>
      </w:tr>
      <w:tr w:rsidR="00322DD9" w:rsidRPr="004B0B24" w14:paraId="4DDC5295" w14:textId="77777777" w:rsidTr="00E31EF1">
        <w:trPr>
          <w:trHeight w:val="288"/>
        </w:trPr>
        <w:tc>
          <w:tcPr>
            <w:tcW w:w="925" w:type="dxa"/>
            <w:tcBorders>
              <w:top w:val="nil"/>
              <w:left w:val="nil"/>
              <w:bottom w:val="nil"/>
              <w:right w:val="nil"/>
            </w:tcBorders>
            <w:shd w:val="clear" w:color="auto" w:fill="auto"/>
            <w:noWrap/>
            <w:vAlign w:val="bottom"/>
            <w:hideMark/>
          </w:tcPr>
          <w:p w14:paraId="4AC41828" w14:textId="77777777" w:rsidR="00322DD9" w:rsidRPr="004B0B24" w:rsidRDefault="00322DD9" w:rsidP="00322DD9">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5FDF95EA" w14:textId="77777777" w:rsidR="00322DD9" w:rsidRPr="004B0B24" w:rsidRDefault="00322DD9" w:rsidP="00322DD9">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1F87149E" w14:textId="77777777" w:rsidR="00322DD9" w:rsidRPr="004B0B24" w:rsidRDefault="00322DD9" w:rsidP="00322DD9">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1C2EA660"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3</w:t>
            </w:r>
          </w:p>
        </w:tc>
        <w:tc>
          <w:tcPr>
            <w:tcW w:w="1803" w:type="dxa"/>
            <w:vMerge/>
            <w:tcBorders>
              <w:left w:val="nil"/>
              <w:right w:val="nil"/>
            </w:tcBorders>
            <w:shd w:val="clear" w:color="auto" w:fill="auto"/>
            <w:noWrap/>
            <w:vAlign w:val="bottom"/>
            <w:hideMark/>
          </w:tcPr>
          <w:p w14:paraId="44B17476" w14:textId="77777777" w:rsidR="00322DD9" w:rsidRPr="004B0B24" w:rsidRDefault="00322DD9" w:rsidP="00322DD9">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66CDA68F" w14:textId="10F1F7EC"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6.47</w:t>
            </w:r>
          </w:p>
        </w:tc>
        <w:tc>
          <w:tcPr>
            <w:tcW w:w="1166" w:type="dxa"/>
            <w:tcBorders>
              <w:top w:val="nil"/>
              <w:left w:val="nil"/>
              <w:bottom w:val="nil"/>
              <w:right w:val="nil"/>
            </w:tcBorders>
            <w:shd w:val="clear" w:color="auto" w:fill="auto"/>
            <w:noWrap/>
            <w:vAlign w:val="bottom"/>
            <w:hideMark/>
          </w:tcPr>
          <w:p w14:paraId="7A7BB807" w14:textId="589DA2D5"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26</w:t>
            </w:r>
          </w:p>
        </w:tc>
        <w:tc>
          <w:tcPr>
            <w:tcW w:w="1166" w:type="dxa"/>
            <w:tcBorders>
              <w:top w:val="nil"/>
              <w:left w:val="nil"/>
              <w:bottom w:val="nil"/>
              <w:right w:val="nil"/>
            </w:tcBorders>
            <w:shd w:val="clear" w:color="auto" w:fill="auto"/>
            <w:noWrap/>
            <w:vAlign w:val="bottom"/>
            <w:hideMark/>
          </w:tcPr>
          <w:p w14:paraId="774FDCF3" w14:textId="71A75C81"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10</w:t>
            </w:r>
          </w:p>
        </w:tc>
      </w:tr>
      <w:tr w:rsidR="00322DD9" w:rsidRPr="004B0B24" w14:paraId="4C4DF3CF" w14:textId="77777777" w:rsidTr="00E31EF1">
        <w:trPr>
          <w:trHeight w:val="288"/>
        </w:trPr>
        <w:tc>
          <w:tcPr>
            <w:tcW w:w="925" w:type="dxa"/>
            <w:tcBorders>
              <w:top w:val="nil"/>
              <w:left w:val="nil"/>
              <w:bottom w:val="nil"/>
              <w:right w:val="nil"/>
            </w:tcBorders>
            <w:shd w:val="clear" w:color="auto" w:fill="auto"/>
            <w:noWrap/>
            <w:vAlign w:val="bottom"/>
            <w:hideMark/>
          </w:tcPr>
          <w:p w14:paraId="18590528" w14:textId="77777777" w:rsidR="00322DD9" w:rsidRPr="004B0B24" w:rsidRDefault="00322DD9" w:rsidP="00322DD9">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2A27A002" w14:textId="77777777" w:rsidR="00322DD9" w:rsidRPr="004B0B24" w:rsidRDefault="00322DD9" w:rsidP="00322DD9">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4D322359"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51" w:type="dxa"/>
            <w:tcBorders>
              <w:top w:val="nil"/>
              <w:left w:val="nil"/>
              <w:bottom w:val="nil"/>
              <w:right w:val="nil"/>
            </w:tcBorders>
            <w:shd w:val="clear" w:color="auto" w:fill="auto"/>
            <w:noWrap/>
            <w:vAlign w:val="bottom"/>
            <w:hideMark/>
          </w:tcPr>
          <w:p w14:paraId="1782F722"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2</w:t>
            </w:r>
          </w:p>
        </w:tc>
        <w:tc>
          <w:tcPr>
            <w:tcW w:w="1803" w:type="dxa"/>
            <w:vMerge/>
            <w:tcBorders>
              <w:left w:val="nil"/>
              <w:right w:val="nil"/>
            </w:tcBorders>
            <w:shd w:val="clear" w:color="auto" w:fill="auto"/>
            <w:noWrap/>
            <w:vAlign w:val="bottom"/>
            <w:hideMark/>
          </w:tcPr>
          <w:p w14:paraId="164F991D" w14:textId="77777777" w:rsidR="00322DD9" w:rsidRPr="004B0B24" w:rsidRDefault="00322DD9" w:rsidP="00322DD9">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06B1A523" w14:textId="311BA25F"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4.49</w:t>
            </w:r>
          </w:p>
        </w:tc>
        <w:tc>
          <w:tcPr>
            <w:tcW w:w="1166" w:type="dxa"/>
            <w:tcBorders>
              <w:top w:val="nil"/>
              <w:left w:val="nil"/>
              <w:bottom w:val="nil"/>
              <w:right w:val="nil"/>
            </w:tcBorders>
            <w:shd w:val="clear" w:color="auto" w:fill="auto"/>
            <w:noWrap/>
            <w:vAlign w:val="bottom"/>
            <w:hideMark/>
          </w:tcPr>
          <w:p w14:paraId="6818DAA6" w14:textId="497C4128"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20</w:t>
            </w:r>
          </w:p>
        </w:tc>
        <w:tc>
          <w:tcPr>
            <w:tcW w:w="1166" w:type="dxa"/>
            <w:tcBorders>
              <w:top w:val="nil"/>
              <w:left w:val="nil"/>
              <w:bottom w:val="nil"/>
              <w:right w:val="nil"/>
            </w:tcBorders>
            <w:shd w:val="clear" w:color="auto" w:fill="auto"/>
            <w:noWrap/>
            <w:vAlign w:val="bottom"/>
            <w:hideMark/>
          </w:tcPr>
          <w:p w14:paraId="1C88EF38" w14:textId="29E5F6D1"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5</w:t>
            </w:r>
          </w:p>
        </w:tc>
      </w:tr>
      <w:tr w:rsidR="00322DD9" w:rsidRPr="004B0B24" w14:paraId="79248643" w14:textId="77777777" w:rsidTr="00E31EF1">
        <w:trPr>
          <w:trHeight w:val="288"/>
        </w:trPr>
        <w:tc>
          <w:tcPr>
            <w:tcW w:w="925" w:type="dxa"/>
            <w:tcBorders>
              <w:top w:val="nil"/>
              <w:left w:val="nil"/>
              <w:bottom w:val="nil"/>
              <w:right w:val="nil"/>
            </w:tcBorders>
            <w:shd w:val="clear" w:color="auto" w:fill="auto"/>
            <w:noWrap/>
            <w:vAlign w:val="bottom"/>
            <w:hideMark/>
          </w:tcPr>
          <w:p w14:paraId="658F3C71" w14:textId="77777777" w:rsidR="00322DD9" w:rsidRPr="004B0B24" w:rsidRDefault="00322DD9" w:rsidP="00322DD9">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430E98A3" w14:textId="77777777" w:rsidR="00322DD9" w:rsidRPr="004B0B24" w:rsidRDefault="00322DD9" w:rsidP="00322DD9">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22027A09" w14:textId="77777777" w:rsidR="00322DD9" w:rsidRPr="004B0B24" w:rsidRDefault="00322DD9" w:rsidP="00322DD9">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5410766C"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A4</w:t>
            </w:r>
          </w:p>
        </w:tc>
        <w:tc>
          <w:tcPr>
            <w:tcW w:w="1803" w:type="dxa"/>
            <w:vMerge/>
            <w:tcBorders>
              <w:left w:val="nil"/>
              <w:right w:val="nil"/>
            </w:tcBorders>
            <w:shd w:val="clear" w:color="auto" w:fill="auto"/>
            <w:noWrap/>
            <w:vAlign w:val="bottom"/>
            <w:hideMark/>
          </w:tcPr>
          <w:p w14:paraId="169BEE32" w14:textId="77777777" w:rsidR="00322DD9" w:rsidRPr="004B0B24" w:rsidRDefault="00322DD9" w:rsidP="00322DD9">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770DA949" w14:textId="3AE4427E"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6.65</w:t>
            </w:r>
          </w:p>
        </w:tc>
        <w:tc>
          <w:tcPr>
            <w:tcW w:w="1166" w:type="dxa"/>
            <w:tcBorders>
              <w:top w:val="nil"/>
              <w:left w:val="nil"/>
              <w:bottom w:val="nil"/>
              <w:right w:val="nil"/>
            </w:tcBorders>
            <w:shd w:val="clear" w:color="auto" w:fill="auto"/>
            <w:noWrap/>
            <w:vAlign w:val="bottom"/>
            <w:hideMark/>
          </w:tcPr>
          <w:p w14:paraId="62244D67" w14:textId="2BA9D659"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22</w:t>
            </w:r>
          </w:p>
        </w:tc>
        <w:tc>
          <w:tcPr>
            <w:tcW w:w="1166" w:type="dxa"/>
            <w:tcBorders>
              <w:top w:val="nil"/>
              <w:left w:val="nil"/>
              <w:bottom w:val="nil"/>
              <w:right w:val="nil"/>
            </w:tcBorders>
            <w:shd w:val="clear" w:color="auto" w:fill="auto"/>
            <w:noWrap/>
            <w:vAlign w:val="bottom"/>
            <w:hideMark/>
          </w:tcPr>
          <w:p w14:paraId="25BA5A3C" w14:textId="276D94F1"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15</w:t>
            </w:r>
          </w:p>
        </w:tc>
      </w:tr>
      <w:tr w:rsidR="00322DD9" w:rsidRPr="004B0B24" w14:paraId="735C0CCB" w14:textId="77777777" w:rsidTr="00E31EF1">
        <w:trPr>
          <w:trHeight w:val="288"/>
        </w:trPr>
        <w:tc>
          <w:tcPr>
            <w:tcW w:w="925" w:type="dxa"/>
            <w:tcBorders>
              <w:top w:val="nil"/>
              <w:left w:val="nil"/>
              <w:bottom w:val="nil"/>
              <w:right w:val="nil"/>
            </w:tcBorders>
            <w:shd w:val="clear" w:color="auto" w:fill="auto"/>
            <w:noWrap/>
            <w:vAlign w:val="bottom"/>
            <w:hideMark/>
          </w:tcPr>
          <w:p w14:paraId="093FA9B6" w14:textId="77777777" w:rsidR="00322DD9" w:rsidRPr="004B0B24" w:rsidRDefault="00322DD9" w:rsidP="00322DD9">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6A5E57D9"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92" w:type="dxa"/>
            <w:tcBorders>
              <w:top w:val="nil"/>
              <w:left w:val="nil"/>
              <w:bottom w:val="nil"/>
              <w:right w:val="nil"/>
            </w:tcBorders>
            <w:shd w:val="clear" w:color="auto" w:fill="auto"/>
            <w:noWrap/>
            <w:vAlign w:val="bottom"/>
            <w:hideMark/>
          </w:tcPr>
          <w:p w14:paraId="405D0A88"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51" w:type="dxa"/>
            <w:tcBorders>
              <w:top w:val="nil"/>
              <w:left w:val="nil"/>
              <w:bottom w:val="nil"/>
              <w:right w:val="nil"/>
            </w:tcBorders>
            <w:shd w:val="clear" w:color="auto" w:fill="auto"/>
            <w:noWrap/>
            <w:vAlign w:val="bottom"/>
            <w:hideMark/>
          </w:tcPr>
          <w:p w14:paraId="4C69D00F"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B2</w:t>
            </w:r>
          </w:p>
        </w:tc>
        <w:tc>
          <w:tcPr>
            <w:tcW w:w="1803" w:type="dxa"/>
            <w:vMerge/>
            <w:tcBorders>
              <w:left w:val="nil"/>
              <w:right w:val="nil"/>
            </w:tcBorders>
            <w:shd w:val="clear" w:color="auto" w:fill="auto"/>
            <w:noWrap/>
            <w:vAlign w:val="bottom"/>
            <w:hideMark/>
          </w:tcPr>
          <w:p w14:paraId="125FA253" w14:textId="77777777" w:rsidR="00322DD9" w:rsidRPr="004B0B24" w:rsidRDefault="00322DD9" w:rsidP="00322DD9">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79E2F994" w14:textId="03872EEC"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2.69</w:t>
            </w:r>
          </w:p>
        </w:tc>
        <w:tc>
          <w:tcPr>
            <w:tcW w:w="1166" w:type="dxa"/>
            <w:tcBorders>
              <w:top w:val="nil"/>
              <w:left w:val="nil"/>
              <w:bottom w:val="nil"/>
              <w:right w:val="nil"/>
            </w:tcBorders>
            <w:shd w:val="clear" w:color="auto" w:fill="auto"/>
            <w:noWrap/>
            <w:vAlign w:val="bottom"/>
            <w:hideMark/>
          </w:tcPr>
          <w:p w14:paraId="138DA226" w14:textId="04C5164A"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6</w:t>
            </w:r>
          </w:p>
        </w:tc>
        <w:tc>
          <w:tcPr>
            <w:tcW w:w="1166" w:type="dxa"/>
            <w:tcBorders>
              <w:top w:val="nil"/>
              <w:left w:val="nil"/>
              <w:bottom w:val="nil"/>
              <w:right w:val="nil"/>
            </w:tcBorders>
            <w:shd w:val="clear" w:color="auto" w:fill="auto"/>
            <w:noWrap/>
            <w:vAlign w:val="bottom"/>
            <w:hideMark/>
          </w:tcPr>
          <w:p w14:paraId="3B923730" w14:textId="251EBE71"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9</w:t>
            </w:r>
          </w:p>
        </w:tc>
      </w:tr>
      <w:tr w:rsidR="00322DD9" w:rsidRPr="004B0B24" w14:paraId="69D6B7A0" w14:textId="77777777" w:rsidTr="00E31EF1">
        <w:trPr>
          <w:trHeight w:val="288"/>
        </w:trPr>
        <w:tc>
          <w:tcPr>
            <w:tcW w:w="925" w:type="dxa"/>
            <w:tcBorders>
              <w:top w:val="nil"/>
              <w:left w:val="nil"/>
              <w:bottom w:val="nil"/>
              <w:right w:val="nil"/>
            </w:tcBorders>
            <w:shd w:val="clear" w:color="auto" w:fill="auto"/>
            <w:noWrap/>
            <w:vAlign w:val="bottom"/>
            <w:hideMark/>
          </w:tcPr>
          <w:p w14:paraId="2D63B837" w14:textId="77777777" w:rsidR="00322DD9" w:rsidRPr="004B0B24" w:rsidRDefault="00322DD9" w:rsidP="00322DD9">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659EE22E" w14:textId="77777777" w:rsidR="00322DD9" w:rsidRPr="004B0B24" w:rsidRDefault="00322DD9" w:rsidP="00322DD9">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1B57F480"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w:t>
            </w:r>
          </w:p>
        </w:tc>
        <w:tc>
          <w:tcPr>
            <w:tcW w:w="951" w:type="dxa"/>
            <w:tcBorders>
              <w:top w:val="nil"/>
              <w:left w:val="nil"/>
              <w:bottom w:val="nil"/>
              <w:right w:val="nil"/>
            </w:tcBorders>
            <w:shd w:val="clear" w:color="auto" w:fill="auto"/>
            <w:noWrap/>
            <w:vAlign w:val="bottom"/>
            <w:hideMark/>
          </w:tcPr>
          <w:p w14:paraId="184B9AA9"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B4</w:t>
            </w:r>
          </w:p>
        </w:tc>
        <w:tc>
          <w:tcPr>
            <w:tcW w:w="1803" w:type="dxa"/>
            <w:vMerge/>
            <w:tcBorders>
              <w:left w:val="nil"/>
              <w:right w:val="nil"/>
            </w:tcBorders>
            <w:shd w:val="clear" w:color="auto" w:fill="auto"/>
            <w:noWrap/>
            <w:vAlign w:val="bottom"/>
            <w:hideMark/>
          </w:tcPr>
          <w:p w14:paraId="2778F5CD" w14:textId="77777777" w:rsidR="00322DD9" w:rsidRPr="004B0B24" w:rsidRDefault="00322DD9" w:rsidP="00322DD9">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667A79FC" w14:textId="750C4CB2"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3.41</w:t>
            </w:r>
          </w:p>
        </w:tc>
        <w:tc>
          <w:tcPr>
            <w:tcW w:w="1166" w:type="dxa"/>
            <w:tcBorders>
              <w:top w:val="nil"/>
              <w:left w:val="nil"/>
              <w:bottom w:val="nil"/>
              <w:right w:val="nil"/>
            </w:tcBorders>
            <w:shd w:val="clear" w:color="auto" w:fill="auto"/>
            <w:noWrap/>
            <w:vAlign w:val="bottom"/>
            <w:hideMark/>
          </w:tcPr>
          <w:p w14:paraId="03A6A173" w14:textId="07066AE3"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16</w:t>
            </w:r>
          </w:p>
        </w:tc>
        <w:tc>
          <w:tcPr>
            <w:tcW w:w="1166" w:type="dxa"/>
            <w:tcBorders>
              <w:top w:val="nil"/>
              <w:left w:val="nil"/>
              <w:bottom w:val="nil"/>
              <w:right w:val="nil"/>
            </w:tcBorders>
            <w:shd w:val="clear" w:color="auto" w:fill="auto"/>
            <w:noWrap/>
            <w:vAlign w:val="bottom"/>
            <w:hideMark/>
          </w:tcPr>
          <w:p w14:paraId="2A8C77A5" w14:textId="41569BF2"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3</w:t>
            </w:r>
          </w:p>
        </w:tc>
      </w:tr>
      <w:tr w:rsidR="00322DD9" w:rsidRPr="004B0B24" w14:paraId="225E8DA3" w14:textId="77777777" w:rsidTr="00E31EF1">
        <w:trPr>
          <w:trHeight w:val="288"/>
        </w:trPr>
        <w:tc>
          <w:tcPr>
            <w:tcW w:w="925" w:type="dxa"/>
            <w:tcBorders>
              <w:top w:val="nil"/>
              <w:left w:val="nil"/>
              <w:bottom w:val="nil"/>
              <w:right w:val="nil"/>
            </w:tcBorders>
            <w:shd w:val="clear" w:color="auto" w:fill="auto"/>
            <w:noWrap/>
            <w:vAlign w:val="bottom"/>
            <w:hideMark/>
          </w:tcPr>
          <w:p w14:paraId="6D4F684A" w14:textId="77777777" w:rsidR="00322DD9" w:rsidRPr="004B0B24" w:rsidRDefault="00322DD9" w:rsidP="00322DD9">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1A60BFB1" w14:textId="77777777" w:rsidR="00322DD9" w:rsidRPr="004B0B24" w:rsidRDefault="00322DD9" w:rsidP="00322DD9">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0CA6B6DB" w14:textId="77777777" w:rsidR="00322DD9" w:rsidRPr="004B0B24" w:rsidRDefault="00322DD9" w:rsidP="00322DD9">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72C1A2F5" w14:textId="77777777" w:rsidR="00322DD9" w:rsidRPr="004B0B24" w:rsidRDefault="00322DD9" w:rsidP="00322DD9">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27B6</w:t>
            </w:r>
          </w:p>
        </w:tc>
        <w:tc>
          <w:tcPr>
            <w:tcW w:w="1803" w:type="dxa"/>
            <w:vMerge/>
            <w:tcBorders>
              <w:left w:val="nil"/>
              <w:bottom w:val="nil"/>
              <w:right w:val="nil"/>
            </w:tcBorders>
            <w:shd w:val="clear" w:color="auto" w:fill="auto"/>
            <w:noWrap/>
            <w:vAlign w:val="bottom"/>
            <w:hideMark/>
          </w:tcPr>
          <w:p w14:paraId="09958213" w14:textId="77777777" w:rsidR="00322DD9" w:rsidRPr="004B0B24" w:rsidRDefault="00322DD9" w:rsidP="00322DD9">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47ABCA20" w14:textId="2964B249"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3.41</w:t>
            </w:r>
          </w:p>
        </w:tc>
        <w:tc>
          <w:tcPr>
            <w:tcW w:w="1166" w:type="dxa"/>
            <w:tcBorders>
              <w:top w:val="nil"/>
              <w:left w:val="nil"/>
              <w:bottom w:val="nil"/>
              <w:right w:val="nil"/>
            </w:tcBorders>
            <w:shd w:val="clear" w:color="auto" w:fill="auto"/>
            <w:noWrap/>
            <w:vAlign w:val="bottom"/>
            <w:hideMark/>
          </w:tcPr>
          <w:p w14:paraId="24760272" w14:textId="1ED04F22"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18</w:t>
            </w:r>
          </w:p>
        </w:tc>
        <w:tc>
          <w:tcPr>
            <w:tcW w:w="1166" w:type="dxa"/>
            <w:tcBorders>
              <w:top w:val="nil"/>
              <w:left w:val="nil"/>
              <w:bottom w:val="nil"/>
              <w:right w:val="nil"/>
            </w:tcBorders>
            <w:shd w:val="clear" w:color="auto" w:fill="auto"/>
            <w:noWrap/>
            <w:vAlign w:val="bottom"/>
            <w:hideMark/>
          </w:tcPr>
          <w:p w14:paraId="5E489A91" w14:textId="036C8842" w:rsidR="00322DD9" w:rsidRPr="004B0B24" w:rsidRDefault="00322DD9" w:rsidP="00322DD9">
            <w:pPr>
              <w:spacing w:after="0" w:line="240" w:lineRule="auto"/>
              <w:jc w:val="center"/>
              <w:rPr>
                <w:rFonts w:eastAsia="Times New Roman" w:cs="Times New Roman"/>
                <w:color w:val="000000"/>
                <w:lang w:eastAsia="en-AU"/>
              </w:rPr>
            </w:pPr>
            <w:r w:rsidRPr="004B0B24">
              <w:rPr>
                <w:color w:val="000000"/>
              </w:rPr>
              <w:t>1</w:t>
            </w:r>
          </w:p>
        </w:tc>
      </w:tr>
      <w:tr w:rsidR="008937BE" w:rsidRPr="004B0B24" w14:paraId="3BC79E34" w14:textId="77777777" w:rsidTr="00E31EF1">
        <w:trPr>
          <w:trHeight w:val="288"/>
        </w:trPr>
        <w:tc>
          <w:tcPr>
            <w:tcW w:w="925" w:type="dxa"/>
            <w:tcBorders>
              <w:top w:val="nil"/>
              <w:left w:val="nil"/>
              <w:bottom w:val="nil"/>
              <w:right w:val="nil"/>
            </w:tcBorders>
            <w:shd w:val="clear" w:color="auto" w:fill="auto"/>
            <w:noWrap/>
            <w:vAlign w:val="bottom"/>
            <w:hideMark/>
          </w:tcPr>
          <w:p w14:paraId="206C5B57"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w:t>
            </w:r>
          </w:p>
        </w:tc>
        <w:tc>
          <w:tcPr>
            <w:tcW w:w="925" w:type="dxa"/>
            <w:tcBorders>
              <w:top w:val="nil"/>
              <w:left w:val="nil"/>
              <w:bottom w:val="nil"/>
              <w:right w:val="nil"/>
            </w:tcBorders>
            <w:shd w:val="clear" w:color="auto" w:fill="auto"/>
            <w:noWrap/>
            <w:vAlign w:val="bottom"/>
            <w:hideMark/>
          </w:tcPr>
          <w:p w14:paraId="77F8EA20" w14:textId="1F321A08" w:rsidR="008937BE"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233ABF71" w14:textId="5731760C" w:rsidR="008937BE" w:rsidRPr="004B0B24" w:rsidRDefault="002E1947" w:rsidP="008937BE">
            <w:pPr>
              <w:spacing w:after="0" w:line="240" w:lineRule="auto"/>
              <w:jc w:val="center"/>
              <w:rPr>
                <w:rFonts w:eastAsia="Times New Roman" w:cs="Times New Roman"/>
                <w:color w:val="000000"/>
                <w:lang w:eastAsia="en-AU"/>
              </w:rPr>
            </w:pPr>
            <w:proofErr w:type="spellStart"/>
            <w:proofErr w:type="gramStart"/>
            <w:r w:rsidRPr="004B0B24">
              <w:rPr>
                <w:rFonts w:eastAsia="Times New Roman" w:cs="Times New Roman"/>
                <w:color w:val="000000"/>
                <w:lang w:eastAsia="en-AU"/>
              </w:rPr>
              <w:t>n.d</w:t>
            </w:r>
            <w:proofErr w:type="spellEnd"/>
            <w:proofErr w:type="gramEnd"/>
          </w:p>
        </w:tc>
        <w:tc>
          <w:tcPr>
            <w:tcW w:w="951" w:type="dxa"/>
            <w:tcBorders>
              <w:top w:val="nil"/>
              <w:left w:val="nil"/>
              <w:bottom w:val="nil"/>
              <w:right w:val="nil"/>
            </w:tcBorders>
            <w:shd w:val="clear" w:color="auto" w:fill="auto"/>
            <w:noWrap/>
            <w:vAlign w:val="bottom"/>
            <w:hideMark/>
          </w:tcPr>
          <w:p w14:paraId="1FCF2898" w14:textId="12870F9D" w:rsidR="008937BE"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S1</w:t>
            </w:r>
          </w:p>
        </w:tc>
        <w:tc>
          <w:tcPr>
            <w:tcW w:w="1803" w:type="dxa"/>
            <w:vMerge w:val="restart"/>
            <w:tcBorders>
              <w:top w:val="nil"/>
              <w:left w:val="nil"/>
              <w:right w:val="nil"/>
            </w:tcBorders>
            <w:shd w:val="clear" w:color="auto" w:fill="auto"/>
            <w:noWrap/>
            <w:hideMark/>
          </w:tcPr>
          <w:p w14:paraId="69552130" w14:textId="7531AE9B" w:rsidR="008937BE" w:rsidRPr="004B0B24" w:rsidRDefault="008937BE" w:rsidP="008937BE">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Endogenous </w:t>
            </w:r>
            <w:r w:rsidRPr="004B0B24">
              <w:rPr>
                <w:rFonts w:eastAsia="Times New Roman" w:cs="Times New Roman"/>
                <w:i/>
                <w:color w:val="000000"/>
                <w:lang w:eastAsia="en-AU"/>
              </w:rPr>
              <w:t>AvrLm4</w:t>
            </w:r>
            <w:r w:rsidR="002E1947" w:rsidRPr="004B0B24">
              <w:rPr>
                <w:rFonts w:eastAsia="Times New Roman" w:cs="Times New Roman"/>
                <w:color w:val="000000"/>
                <w:lang w:eastAsia="en-AU"/>
              </w:rPr>
              <w:t xml:space="preserve"> (689</w:t>
            </w:r>
            <w:r w:rsidRPr="004B0B24">
              <w:rPr>
                <w:rFonts w:eastAsia="Times New Roman" w:cs="Times New Roman"/>
                <w:color w:val="000000"/>
                <w:lang w:eastAsia="en-AU"/>
              </w:rPr>
              <w:t xml:space="preserve"> </w:t>
            </w:r>
            <w:proofErr w:type="spellStart"/>
            <w:r w:rsidRPr="004B0B24">
              <w:rPr>
                <w:rFonts w:eastAsia="Times New Roman" w:cs="Times New Roman"/>
                <w:color w:val="000000"/>
                <w:lang w:eastAsia="en-AU"/>
              </w:rPr>
              <w:t>bp</w:t>
            </w:r>
            <w:proofErr w:type="spellEnd"/>
            <w:r w:rsidRPr="004B0B24">
              <w:rPr>
                <w:rFonts w:eastAsia="Times New Roman" w:cs="Times New Roman"/>
                <w:color w:val="000000"/>
                <w:lang w:eastAsia="en-AU"/>
              </w:rPr>
              <w:t>)</w:t>
            </w:r>
          </w:p>
        </w:tc>
        <w:tc>
          <w:tcPr>
            <w:tcW w:w="1275" w:type="dxa"/>
            <w:tcBorders>
              <w:top w:val="nil"/>
              <w:left w:val="nil"/>
              <w:bottom w:val="nil"/>
              <w:right w:val="nil"/>
            </w:tcBorders>
            <w:shd w:val="clear" w:color="auto" w:fill="auto"/>
            <w:noWrap/>
            <w:vAlign w:val="bottom"/>
            <w:hideMark/>
          </w:tcPr>
          <w:p w14:paraId="01E723B4" w14:textId="2FD52DCB" w:rsidR="008937BE"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B516E22"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DFADB9B"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79039701" w14:textId="77777777" w:rsidTr="00E31EF1">
        <w:trPr>
          <w:trHeight w:val="288"/>
        </w:trPr>
        <w:tc>
          <w:tcPr>
            <w:tcW w:w="925" w:type="dxa"/>
            <w:tcBorders>
              <w:top w:val="nil"/>
              <w:left w:val="nil"/>
              <w:bottom w:val="nil"/>
              <w:right w:val="nil"/>
            </w:tcBorders>
            <w:shd w:val="clear" w:color="auto" w:fill="auto"/>
            <w:noWrap/>
            <w:vAlign w:val="bottom"/>
            <w:hideMark/>
          </w:tcPr>
          <w:p w14:paraId="740D0302"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323966ED" w14:textId="77777777" w:rsidR="008937BE" w:rsidRPr="004B0B24" w:rsidRDefault="008937BE" w:rsidP="008937BE">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hideMark/>
          </w:tcPr>
          <w:p w14:paraId="5F2E6E08" w14:textId="77777777" w:rsidR="008937BE" w:rsidRPr="004B0B24" w:rsidRDefault="008937BE" w:rsidP="008937BE">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hideMark/>
          </w:tcPr>
          <w:p w14:paraId="1340243E" w14:textId="70405C2B" w:rsidR="008937BE"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S5</w:t>
            </w:r>
          </w:p>
        </w:tc>
        <w:tc>
          <w:tcPr>
            <w:tcW w:w="1803" w:type="dxa"/>
            <w:vMerge/>
            <w:tcBorders>
              <w:left w:val="nil"/>
              <w:right w:val="nil"/>
            </w:tcBorders>
            <w:shd w:val="clear" w:color="auto" w:fill="auto"/>
            <w:noWrap/>
            <w:vAlign w:val="bottom"/>
            <w:hideMark/>
          </w:tcPr>
          <w:p w14:paraId="1EBB1141"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09919CF8" w14:textId="0E8457A7" w:rsidR="008937BE"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23F8BF8"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4AE97392"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707C959A" w14:textId="77777777" w:rsidTr="00E31EF1">
        <w:trPr>
          <w:trHeight w:val="288"/>
        </w:trPr>
        <w:tc>
          <w:tcPr>
            <w:tcW w:w="925" w:type="dxa"/>
            <w:tcBorders>
              <w:top w:val="nil"/>
              <w:left w:val="nil"/>
              <w:bottom w:val="nil"/>
              <w:right w:val="nil"/>
            </w:tcBorders>
            <w:shd w:val="clear" w:color="auto" w:fill="auto"/>
            <w:noWrap/>
            <w:vAlign w:val="bottom"/>
            <w:hideMark/>
          </w:tcPr>
          <w:p w14:paraId="19C501F1"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35E848B4" w14:textId="77777777" w:rsidR="008937BE" w:rsidRPr="004B0B24" w:rsidRDefault="008937BE" w:rsidP="008937BE">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hideMark/>
          </w:tcPr>
          <w:p w14:paraId="2B39E62D" w14:textId="77777777" w:rsidR="008937BE" w:rsidRPr="004B0B24" w:rsidRDefault="008937BE" w:rsidP="008937BE">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hideMark/>
          </w:tcPr>
          <w:p w14:paraId="67401C72" w14:textId="2C7D68BD" w:rsidR="008937BE"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S7</w:t>
            </w:r>
          </w:p>
        </w:tc>
        <w:tc>
          <w:tcPr>
            <w:tcW w:w="1803" w:type="dxa"/>
            <w:vMerge/>
            <w:tcBorders>
              <w:left w:val="nil"/>
              <w:right w:val="nil"/>
            </w:tcBorders>
            <w:shd w:val="clear" w:color="auto" w:fill="auto"/>
            <w:noWrap/>
            <w:vAlign w:val="bottom"/>
            <w:hideMark/>
          </w:tcPr>
          <w:p w14:paraId="219021ED"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317232C7" w14:textId="74F4B263" w:rsidR="008937BE"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0512C02F"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B636DEB"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8937BE" w:rsidRPr="004B0B24" w14:paraId="5FE74788" w14:textId="77777777" w:rsidTr="00E31EF1">
        <w:trPr>
          <w:trHeight w:val="288"/>
        </w:trPr>
        <w:tc>
          <w:tcPr>
            <w:tcW w:w="925" w:type="dxa"/>
            <w:tcBorders>
              <w:top w:val="nil"/>
              <w:left w:val="nil"/>
              <w:bottom w:val="nil"/>
              <w:right w:val="nil"/>
            </w:tcBorders>
            <w:shd w:val="clear" w:color="auto" w:fill="auto"/>
            <w:noWrap/>
            <w:vAlign w:val="bottom"/>
            <w:hideMark/>
          </w:tcPr>
          <w:p w14:paraId="76842EDA" w14:textId="77777777" w:rsidR="008937BE" w:rsidRPr="004B0B24" w:rsidRDefault="008937BE"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48064F6A" w14:textId="77777777" w:rsidR="008937BE" w:rsidRPr="004B0B24" w:rsidRDefault="008937BE" w:rsidP="008937BE">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hideMark/>
          </w:tcPr>
          <w:p w14:paraId="352176D7" w14:textId="77777777" w:rsidR="008937BE" w:rsidRPr="004B0B24" w:rsidRDefault="008937BE" w:rsidP="008937BE">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hideMark/>
          </w:tcPr>
          <w:p w14:paraId="5FD8EE12" w14:textId="71F76FB5" w:rsidR="008937BE" w:rsidRPr="004B0B24" w:rsidRDefault="008F448B" w:rsidP="008937BE">
            <w:pPr>
              <w:spacing w:after="0" w:line="240" w:lineRule="auto"/>
              <w:jc w:val="center"/>
              <w:rPr>
                <w:rFonts w:eastAsia="Times New Roman" w:cs="Times New Roman"/>
                <w:color w:val="000000"/>
                <w:lang w:eastAsia="en-AU"/>
              </w:rPr>
            </w:pPr>
            <w:r>
              <w:rPr>
                <w:rFonts w:eastAsia="Times New Roman" w:cs="Times New Roman"/>
                <w:color w:val="000000"/>
                <w:lang w:eastAsia="en-AU"/>
              </w:rPr>
              <w:t>67S8</w:t>
            </w:r>
          </w:p>
        </w:tc>
        <w:tc>
          <w:tcPr>
            <w:tcW w:w="1803" w:type="dxa"/>
            <w:vMerge/>
            <w:tcBorders>
              <w:left w:val="nil"/>
              <w:bottom w:val="nil"/>
              <w:right w:val="nil"/>
            </w:tcBorders>
            <w:shd w:val="clear" w:color="auto" w:fill="auto"/>
            <w:noWrap/>
            <w:vAlign w:val="bottom"/>
            <w:hideMark/>
          </w:tcPr>
          <w:p w14:paraId="20320BD2" w14:textId="77777777" w:rsidR="008937BE" w:rsidRPr="004B0B24" w:rsidRDefault="008937BE"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3AFC449E" w14:textId="266476C7" w:rsidR="008937BE"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7AE12641"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2A85890B" w14:textId="77777777" w:rsidR="008937BE" w:rsidRPr="004B0B24" w:rsidRDefault="008937BE"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1BE141FD" w14:textId="77777777" w:rsidTr="00E31EF1">
        <w:trPr>
          <w:trHeight w:val="288"/>
        </w:trPr>
        <w:tc>
          <w:tcPr>
            <w:tcW w:w="925" w:type="dxa"/>
            <w:tcBorders>
              <w:top w:val="nil"/>
              <w:left w:val="nil"/>
              <w:bottom w:val="nil"/>
              <w:right w:val="nil"/>
            </w:tcBorders>
            <w:shd w:val="clear" w:color="auto" w:fill="auto"/>
            <w:noWrap/>
            <w:vAlign w:val="bottom"/>
          </w:tcPr>
          <w:p w14:paraId="33CC3C59" w14:textId="77777777" w:rsidR="002E1947" w:rsidRPr="004B0B24" w:rsidRDefault="002E1947"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3D33F714" w14:textId="14D940DC" w:rsidR="002E1947" w:rsidRPr="004B0B24" w:rsidRDefault="002E1947" w:rsidP="008937BE">
            <w:pPr>
              <w:spacing w:after="0" w:line="240" w:lineRule="auto"/>
              <w:jc w:val="center"/>
              <w:rPr>
                <w:rFonts w:eastAsia="Times New Roman" w:cs="Times New Roman"/>
                <w:lang w:eastAsia="en-AU"/>
              </w:rPr>
            </w:pPr>
            <w:r w:rsidRPr="004B0B24">
              <w:rPr>
                <w:rFonts w:eastAsia="Times New Roman" w:cs="Times New Roman"/>
                <w:lang w:eastAsia="en-AU"/>
              </w:rPr>
              <w:t>2</w:t>
            </w:r>
          </w:p>
        </w:tc>
        <w:tc>
          <w:tcPr>
            <w:tcW w:w="992" w:type="dxa"/>
            <w:tcBorders>
              <w:top w:val="nil"/>
              <w:left w:val="nil"/>
              <w:bottom w:val="nil"/>
              <w:right w:val="nil"/>
            </w:tcBorders>
            <w:shd w:val="clear" w:color="auto" w:fill="auto"/>
            <w:noWrap/>
            <w:vAlign w:val="bottom"/>
          </w:tcPr>
          <w:p w14:paraId="0D9A7E74" w14:textId="2A9688A8" w:rsidR="002E1947" w:rsidRPr="004B0B24" w:rsidRDefault="002E1947" w:rsidP="008937BE">
            <w:pPr>
              <w:spacing w:after="0" w:line="240" w:lineRule="auto"/>
              <w:jc w:val="center"/>
              <w:rPr>
                <w:rFonts w:eastAsia="Times New Roman" w:cs="Times New Roman"/>
                <w:lang w:eastAsia="en-AU"/>
              </w:rPr>
            </w:pPr>
            <w:proofErr w:type="spellStart"/>
            <w:proofErr w:type="gramStart"/>
            <w:r w:rsidRPr="004B0B24">
              <w:rPr>
                <w:rFonts w:eastAsia="Times New Roman" w:cs="Times New Roman"/>
                <w:lang w:eastAsia="en-AU"/>
              </w:rPr>
              <w:t>n.d</w:t>
            </w:r>
            <w:proofErr w:type="spellEnd"/>
            <w:proofErr w:type="gramEnd"/>
          </w:p>
        </w:tc>
        <w:tc>
          <w:tcPr>
            <w:tcW w:w="951" w:type="dxa"/>
            <w:tcBorders>
              <w:top w:val="nil"/>
              <w:left w:val="nil"/>
              <w:bottom w:val="nil"/>
              <w:right w:val="nil"/>
            </w:tcBorders>
            <w:shd w:val="clear" w:color="auto" w:fill="auto"/>
            <w:noWrap/>
            <w:vAlign w:val="bottom"/>
          </w:tcPr>
          <w:p w14:paraId="7AF1E6DA" w14:textId="74A26EAD"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2</w:t>
            </w:r>
          </w:p>
        </w:tc>
        <w:tc>
          <w:tcPr>
            <w:tcW w:w="1803" w:type="dxa"/>
            <w:tcBorders>
              <w:left w:val="nil"/>
              <w:bottom w:val="nil"/>
              <w:right w:val="nil"/>
            </w:tcBorders>
            <w:shd w:val="clear" w:color="auto" w:fill="auto"/>
            <w:noWrap/>
            <w:vAlign w:val="bottom"/>
          </w:tcPr>
          <w:p w14:paraId="2D323AAC" w14:textId="77777777" w:rsidR="002E1947" w:rsidRPr="004B0B24" w:rsidRDefault="002E1947"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7B01AD86" w14:textId="57837AFE"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0A6AF41B" w14:textId="77254F8A"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44235E30" w14:textId="1EAB1B55"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6C059C67" w14:textId="77777777" w:rsidTr="00E31EF1">
        <w:trPr>
          <w:trHeight w:val="288"/>
        </w:trPr>
        <w:tc>
          <w:tcPr>
            <w:tcW w:w="925" w:type="dxa"/>
            <w:tcBorders>
              <w:top w:val="nil"/>
              <w:left w:val="nil"/>
              <w:bottom w:val="nil"/>
              <w:right w:val="nil"/>
            </w:tcBorders>
            <w:shd w:val="clear" w:color="auto" w:fill="auto"/>
            <w:noWrap/>
            <w:vAlign w:val="bottom"/>
          </w:tcPr>
          <w:p w14:paraId="205216C0" w14:textId="77777777" w:rsidR="002E1947" w:rsidRPr="004B0B24" w:rsidRDefault="002E1947"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083F9726" w14:textId="77777777" w:rsidR="002E1947" w:rsidRPr="004B0B24" w:rsidRDefault="002E1947" w:rsidP="008937BE">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tcPr>
          <w:p w14:paraId="0A9646A7" w14:textId="77777777" w:rsidR="002E1947" w:rsidRPr="004B0B24" w:rsidRDefault="002E1947" w:rsidP="008937BE">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tcPr>
          <w:p w14:paraId="422130D6" w14:textId="469CC85E"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3</w:t>
            </w:r>
          </w:p>
        </w:tc>
        <w:tc>
          <w:tcPr>
            <w:tcW w:w="1803" w:type="dxa"/>
            <w:tcBorders>
              <w:left w:val="nil"/>
              <w:bottom w:val="nil"/>
              <w:right w:val="nil"/>
            </w:tcBorders>
            <w:shd w:val="clear" w:color="auto" w:fill="auto"/>
            <w:noWrap/>
            <w:vAlign w:val="bottom"/>
          </w:tcPr>
          <w:p w14:paraId="0E5B561D" w14:textId="77777777" w:rsidR="002E1947" w:rsidRPr="004B0B24" w:rsidRDefault="002E1947"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61035E3D" w14:textId="5F5F2B95"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594343D8" w14:textId="5CA65B59"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048E8EB6" w14:textId="4B4D44A4"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789C570B" w14:textId="77777777" w:rsidTr="00E31EF1">
        <w:trPr>
          <w:trHeight w:val="288"/>
        </w:trPr>
        <w:tc>
          <w:tcPr>
            <w:tcW w:w="925" w:type="dxa"/>
            <w:tcBorders>
              <w:top w:val="nil"/>
              <w:left w:val="nil"/>
              <w:bottom w:val="nil"/>
              <w:right w:val="nil"/>
            </w:tcBorders>
            <w:shd w:val="clear" w:color="auto" w:fill="auto"/>
            <w:noWrap/>
            <w:vAlign w:val="bottom"/>
          </w:tcPr>
          <w:p w14:paraId="12EFCA89" w14:textId="77777777" w:rsidR="002E1947" w:rsidRPr="004B0B24" w:rsidRDefault="002E1947"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1439B813" w14:textId="77777777" w:rsidR="002E1947" w:rsidRPr="004B0B24" w:rsidRDefault="002E1947" w:rsidP="008937BE">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tcPr>
          <w:p w14:paraId="05575D44" w14:textId="77777777" w:rsidR="002E1947" w:rsidRPr="004B0B24" w:rsidRDefault="002E1947" w:rsidP="008937BE">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tcPr>
          <w:p w14:paraId="03A19B33" w14:textId="7011232A"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4</w:t>
            </w:r>
          </w:p>
        </w:tc>
        <w:tc>
          <w:tcPr>
            <w:tcW w:w="1803" w:type="dxa"/>
            <w:tcBorders>
              <w:left w:val="nil"/>
              <w:bottom w:val="nil"/>
              <w:right w:val="nil"/>
            </w:tcBorders>
            <w:shd w:val="clear" w:color="auto" w:fill="auto"/>
            <w:noWrap/>
            <w:vAlign w:val="bottom"/>
          </w:tcPr>
          <w:p w14:paraId="69CBAE6B" w14:textId="77777777" w:rsidR="002E1947" w:rsidRPr="004B0B24" w:rsidRDefault="002E1947"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45EF363B" w14:textId="251C947A"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05005CD7" w14:textId="62F98522"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79F64AB1" w14:textId="42776F1A"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32CB039D" w14:textId="77777777" w:rsidTr="00E31EF1">
        <w:trPr>
          <w:trHeight w:val="288"/>
        </w:trPr>
        <w:tc>
          <w:tcPr>
            <w:tcW w:w="925" w:type="dxa"/>
            <w:tcBorders>
              <w:top w:val="nil"/>
              <w:left w:val="nil"/>
              <w:bottom w:val="nil"/>
              <w:right w:val="nil"/>
            </w:tcBorders>
            <w:shd w:val="clear" w:color="auto" w:fill="auto"/>
            <w:noWrap/>
            <w:vAlign w:val="bottom"/>
          </w:tcPr>
          <w:p w14:paraId="043E5CBF" w14:textId="77777777" w:rsidR="002E1947" w:rsidRPr="004B0B24" w:rsidRDefault="002E1947" w:rsidP="008937BE">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6778BBDD" w14:textId="77777777" w:rsidR="002E1947" w:rsidRPr="004B0B24" w:rsidRDefault="002E1947" w:rsidP="008937BE">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tcPr>
          <w:p w14:paraId="1DCBFB22" w14:textId="77777777" w:rsidR="002E1947" w:rsidRPr="004B0B24" w:rsidRDefault="002E1947" w:rsidP="008937BE">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tcPr>
          <w:p w14:paraId="356E05C5" w14:textId="59C1EBEF"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8</w:t>
            </w:r>
          </w:p>
        </w:tc>
        <w:tc>
          <w:tcPr>
            <w:tcW w:w="1803" w:type="dxa"/>
            <w:tcBorders>
              <w:left w:val="nil"/>
              <w:bottom w:val="nil"/>
              <w:right w:val="nil"/>
            </w:tcBorders>
            <w:shd w:val="clear" w:color="auto" w:fill="auto"/>
            <w:noWrap/>
            <w:vAlign w:val="bottom"/>
          </w:tcPr>
          <w:p w14:paraId="58E015CE" w14:textId="77777777" w:rsidR="002E1947" w:rsidRPr="004B0B24" w:rsidRDefault="002E1947" w:rsidP="008937BE">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27B1655E" w14:textId="5C85E161"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5B8A7F58" w14:textId="26575C31"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B4435A6" w14:textId="1F6BD125" w:rsidR="002E1947" w:rsidRPr="004B0B24" w:rsidRDefault="002E1947" w:rsidP="008937BE">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4A8B9C96" w14:textId="77777777" w:rsidTr="00E31EF1">
        <w:trPr>
          <w:trHeight w:val="288"/>
        </w:trPr>
        <w:tc>
          <w:tcPr>
            <w:tcW w:w="925" w:type="dxa"/>
            <w:tcBorders>
              <w:top w:val="nil"/>
              <w:left w:val="nil"/>
              <w:bottom w:val="nil"/>
              <w:right w:val="nil"/>
            </w:tcBorders>
            <w:shd w:val="clear" w:color="auto" w:fill="auto"/>
            <w:noWrap/>
            <w:vAlign w:val="bottom"/>
            <w:hideMark/>
          </w:tcPr>
          <w:p w14:paraId="0DF6C4FC"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w:t>
            </w:r>
          </w:p>
        </w:tc>
        <w:tc>
          <w:tcPr>
            <w:tcW w:w="925" w:type="dxa"/>
            <w:tcBorders>
              <w:top w:val="nil"/>
              <w:left w:val="nil"/>
              <w:bottom w:val="nil"/>
              <w:right w:val="nil"/>
            </w:tcBorders>
            <w:shd w:val="clear" w:color="auto" w:fill="auto"/>
            <w:noWrap/>
            <w:vAlign w:val="bottom"/>
            <w:hideMark/>
          </w:tcPr>
          <w:p w14:paraId="4EEFAF5E" w14:textId="41CD3F33"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5C278F59" w14:textId="5ABAA32B" w:rsidR="002E1947" w:rsidRPr="004B0B24" w:rsidRDefault="002E1947" w:rsidP="007D7868">
            <w:pPr>
              <w:spacing w:after="0" w:line="240" w:lineRule="auto"/>
              <w:jc w:val="center"/>
              <w:rPr>
                <w:rFonts w:eastAsia="Times New Roman" w:cs="Times New Roman"/>
                <w:color w:val="000000"/>
                <w:lang w:eastAsia="en-AU"/>
              </w:rPr>
            </w:pPr>
            <w:proofErr w:type="spellStart"/>
            <w:proofErr w:type="gramStart"/>
            <w:r w:rsidRPr="004B0B24">
              <w:rPr>
                <w:rFonts w:eastAsia="Times New Roman" w:cs="Times New Roman"/>
                <w:color w:val="000000"/>
                <w:lang w:eastAsia="en-AU"/>
              </w:rPr>
              <w:t>n.d</w:t>
            </w:r>
            <w:proofErr w:type="spellEnd"/>
            <w:proofErr w:type="gramEnd"/>
          </w:p>
        </w:tc>
        <w:tc>
          <w:tcPr>
            <w:tcW w:w="951" w:type="dxa"/>
            <w:tcBorders>
              <w:top w:val="nil"/>
              <w:left w:val="nil"/>
              <w:bottom w:val="nil"/>
              <w:right w:val="nil"/>
            </w:tcBorders>
            <w:shd w:val="clear" w:color="auto" w:fill="auto"/>
            <w:noWrap/>
            <w:vAlign w:val="bottom"/>
            <w:hideMark/>
          </w:tcPr>
          <w:p w14:paraId="74B3403E"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S1</w:t>
            </w:r>
          </w:p>
        </w:tc>
        <w:tc>
          <w:tcPr>
            <w:tcW w:w="1803" w:type="dxa"/>
            <w:vMerge w:val="restart"/>
            <w:tcBorders>
              <w:top w:val="nil"/>
              <w:left w:val="nil"/>
              <w:right w:val="nil"/>
            </w:tcBorders>
            <w:shd w:val="clear" w:color="auto" w:fill="auto"/>
            <w:noWrap/>
            <w:hideMark/>
          </w:tcPr>
          <w:p w14:paraId="1BB46E7B" w14:textId="0CE76C29" w:rsidR="002E1947" w:rsidRPr="004B0B24" w:rsidRDefault="002E1947" w:rsidP="007D7868">
            <w:pPr>
              <w:spacing w:after="0" w:line="240" w:lineRule="auto"/>
              <w:rPr>
                <w:rFonts w:eastAsia="Times New Roman" w:cs="Times New Roman"/>
                <w:color w:val="000000"/>
                <w:lang w:eastAsia="en-AU"/>
              </w:rPr>
            </w:pPr>
            <w:r w:rsidRPr="004B0B24">
              <w:rPr>
                <w:rFonts w:eastAsia="Times New Roman" w:cs="Times New Roman"/>
                <w:color w:val="000000"/>
                <w:lang w:eastAsia="en-AU"/>
              </w:rPr>
              <w:t xml:space="preserve">Construct </w:t>
            </w:r>
            <w:r w:rsidRPr="004B0B24">
              <w:rPr>
                <w:rFonts w:eastAsia="Times New Roman" w:cs="Times New Roman"/>
                <w:i/>
                <w:color w:val="000000"/>
                <w:lang w:eastAsia="en-AU"/>
              </w:rPr>
              <w:t>AvrLm4</w:t>
            </w:r>
            <w:r w:rsidRPr="004B0B24">
              <w:rPr>
                <w:rFonts w:eastAsia="Times New Roman" w:cs="Times New Roman"/>
                <w:color w:val="000000"/>
                <w:lang w:eastAsia="en-AU"/>
              </w:rPr>
              <w:t xml:space="preserve"> (635 </w:t>
            </w:r>
            <w:proofErr w:type="spellStart"/>
            <w:r w:rsidRPr="004B0B24">
              <w:rPr>
                <w:rFonts w:eastAsia="Times New Roman" w:cs="Times New Roman"/>
                <w:color w:val="000000"/>
                <w:lang w:eastAsia="en-AU"/>
              </w:rPr>
              <w:t>bp</w:t>
            </w:r>
            <w:proofErr w:type="spellEnd"/>
            <w:r w:rsidRPr="004B0B24">
              <w:rPr>
                <w:rFonts w:eastAsia="Times New Roman" w:cs="Times New Roman"/>
                <w:color w:val="000000"/>
                <w:lang w:eastAsia="en-AU"/>
              </w:rPr>
              <w:t>)</w:t>
            </w:r>
          </w:p>
        </w:tc>
        <w:tc>
          <w:tcPr>
            <w:tcW w:w="1275" w:type="dxa"/>
            <w:tcBorders>
              <w:top w:val="nil"/>
              <w:left w:val="nil"/>
              <w:bottom w:val="nil"/>
              <w:right w:val="nil"/>
            </w:tcBorders>
            <w:shd w:val="clear" w:color="auto" w:fill="auto"/>
            <w:noWrap/>
            <w:vAlign w:val="bottom"/>
            <w:hideMark/>
          </w:tcPr>
          <w:p w14:paraId="73FF2425" w14:textId="54D0FCE9"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E1A99E0"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7D8DF8B8"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78689D60" w14:textId="77777777" w:rsidTr="00E31EF1">
        <w:trPr>
          <w:trHeight w:val="288"/>
        </w:trPr>
        <w:tc>
          <w:tcPr>
            <w:tcW w:w="925" w:type="dxa"/>
            <w:tcBorders>
              <w:top w:val="nil"/>
              <w:left w:val="nil"/>
              <w:bottom w:val="nil"/>
              <w:right w:val="nil"/>
            </w:tcBorders>
            <w:shd w:val="clear" w:color="auto" w:fill="auto"/>
            <w:noWrap/>
            <w:vAlign w:val="bottom"/>
            <w:hideMark/>
          </w:tcPr>
          <w:p w14:paraId="6902F624"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31A9A024" w14:textId="77777777" w:rsidR="002E1947" w:rsidRPr="004B0B24" w:rsidRDefault="002E1947" w:rsidP="007D7868">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hideMark/>
          </w:tcPr>
          <w:p w14:paraId="53714F7B" w14:textId="77777777" w:rsidR="002E1947" w:rsidRPr="004B0B24" w:rsidRDefault="002E1947" w:rsidP="007D7868">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hideMark/>
          </w:tcPr>
          <w:p w14:paraId="3D0309AF"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S5</w:t>
            </w:r>
          </w:p>
        </w:tc>
        <w:tc>
          <w:tcPr>
            <w:tcW w:w="1803" w:type="dxa"/>
            <w:vMerge/>
            <w:tcBorders>
              <w:left w:val="nil"/>
              <w:right w:val="nil"/>
            </w:tcBorders>
            <w:shd w:val="clear" w:color="auto" w:fill="auto"/>
            <w:noWrap/>
            <w:vAlign w:val="bottom"/>
            <w:hideMark/>
          </w:tcPr>
          <w:p w14:paraId="38975CE9"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21D4246C" w14:textId="2E002AE9"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2860B8A"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4B7591D6"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52A39D38" w14:textId="77777777" w:rsidTr="00E31EF1">
        <w:trPr>
          <w:trHeight w:val="288"/>
        </w:trPr>
        <w:tc>
          <w:tcPr>
            <w:tcW w:w="925" w:type="dxa"/>
            <w:tcBorders>
              <w:top w:val="nil"/>
              <w:left w:val="nil"/>
              <w:bottom w:val="nil"/>
              <w:right w:val="nil"/>
            </w:tcBorders>
            <w:shd w:val="clear" w:color="auto" w:fill="auto"/>
            <w:noWrap/>
            <w:vAlign w:val="bottom"/>
            <w:hideMark/>
          </w:tcPr>
          <w:p w14:paraId="606A5586"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6A5FD403" w14:textId="77777777" w:rsidR="002E1947" w:rsidRPr="004B0B24" w:rsidRDefault="002E1947" w:rsidP="007D7868">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hideMark/>
          </w:tcPr>
          <w:p w14:paraId="79556B3A" w14:textId="77777777" w:rsidR="002E1947" w:rsidRPr="004B0B24" w:rsidRDefault="002E1947" w:rsidP="007D7868">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hideMark/>
          </w:tcPr>
          <w:p w14:paraId="5CFF7EBD"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S7</w:t>
            </w:r>
          </w:p>
        </w:tc>
        <w:tc>
          <w:tcPr>
            <w:tcW w:w="1803" w:type="dxa"/>
            <w:vMerge/>
            <w:tcBorders>
              <w:left w:val="nil"/>
              <w:right w:val="nil"/>
            </w:tcBorders>
            <w:shd w:val="clear" w:color="auto" w:fill="auto"/>
            <w:noWrap/>
            <w:vAlign w:val="bottom"/>
            <w:hideMark/>
          </w:tcPr>
          <w:p w14:paraId="50ADFD70"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3DE0974A" w14:textId="1ABED1A5"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C18D769"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00CB5B5"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24D19689" w14:textId="77777777" w:rsidTr="00E31EF1">
        <w:trPr>
          <w:trHeight w:val="288"/>
        </w:trPr>
        <w:tc>
          <w:tcPr>
            <w:tcW w:w="925" w:type="dxa"/>
            <w:tcBorders>
              <w:top w:val="nil"/>
              <w:left w:val="nil"/>
              <w:bottom w:val="nil"/>
              <w:right w:val="nil"/>
            </w:tcBorders>
            <w:shd w:val="clear" w:color="auto" w:fill="auto"/>
            <w:noWrap/>
            <w:vAlign w:val="bottom"/>
            <w:hideMark/>
          </w:tcPr>
          <w:p w14:paraId="69D35D96"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6CBA2113" w14:textId="77777777" w:rsidR="002E1947" w:rsidRPr="004B0B24" w:rsidRDefault="002E1947" w:rsidP="007D7868">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hideMark/>
          </w:tcPr>
          <w:p w14:paraId="3B93D116" w14:textId="77777777" w:rsidR="002E1947" w:rsidRPr="004B0B24" w:rsidRDefault="002E1947" w:rsidP="007D7868">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hideMark/>
          </w:tcPr>
          <w:p w14:paraId="30C90426" w14:textId="3CC2B255" w:rsidR="002E1947" w:rsidRPr="004B0B24" w:rsidRDefault="008F448B" w:rsidP="007D7868">
            <w:pPr>
              <w:spacing w:after="0" w:line="240" w:lineRule="auto"/>
              <w:jc w:val="center"/>
              <w:rPr>
                <w:rFonts w:eastAsia="Times New Roman" w:cs="Times New Roman"/>
                <w:color w:val="000000"/>
                <w:lang w:eastAsia="en-AU"/>
              </w:rPr>
            </w:pPr>
            <w:r>
              <w:rPr>
                <w:rFonts w:eastAsia="Times New Roman" w:cs="Times New Roman"/>
                <w:color w:val="000000"/>
                <w:lang w:eastAsia="en-AU"/>
              </w:rPr>
              <w:t>67S8</w:t>
            </w:r>
          </w:p>
        </w:tc>
        <w:tc>
          <w:tcPr>
            <w:tcW w:w="1803" w:type="dxa"/>
            <w:vMerge/>
            <w:tcBorders>
              <w:left w:val="nil"/>
              <w:bottom w:val="nil"/>
              <w:right w:val="nil"/>
            </w:tcBorders>
            <w:shd w:val="clear" w:color="auto" w:fill="auto"/>
            <w:noWrap/>
            <w:vAlign w:val="bottom"/>
            <w:hideMark/>
          </w:tcPr>
          <w:p w14:paraId="2AB0E066"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5E9D848A" w14:textId="54056E52"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5BF29A04"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050B7D46"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503463D7" w14:textId="77777777" w:rsidTr="00E31EF1">
        <w:trPr>
          <w:trHeight w:val="288"/>
        </w:trPr>
        <w:tc>
          <w:tcPr>
            <w:tcW w:w="925" w:type="dxa"/>
            <w:tcBorders>
              <w:top w:val="nil"/>
              <w:left w:val="nil"/>
              <w:bottom w:val="nil"/>
              <w:right w:val="nil"/>
            </w:tcBorders>
            <w:shd w:val="clear" w:color="auto" w:fill="auto"/>
            <w:noWrap/>
            <w:vAlign w:val="bottom"/>
          </w:tcPr>
          <w:p w14:paraId="1788D0C7"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76BE0EF2" w14:textId="0C59D7B3" w:rsidR="002E1947" w:rsidRPr="004B0B24" w:rsidRDefault="002E1947" w:rsidP="007D7868">
            <w:pPr>
              <w:spacing w:after="0" w:line="240" w:lineRule="auto"/>
              <w:jc w:val="center"/>
              <w:rPr>
                <w:rFonts w:eastAsia="Times New Roman" w:cs="Times New Roman"/>
                <w:lang w:eastAsia="en-AU"/>
              </w:rPr>
            </w:pPr>
            <w:r w:rsidRPr="004B0B24">
              <w:rPr>
                <w:rFonts w:eastAsia="Times New Roman" w:cs="Times New Roman"/>
                <w:lang w:eastAsia="en-AU"/>
              </w:rPr>
              <w:t>2</w:t>
            </w:r>
          </w:p>
        </w:tc>
        <w:tc>
          <w:tcPr>
            <w:tcW w:w="992" w:type="dxa"/>
            <w:tcBorders>
              <w:top w:val="nil"/>
              <w:left w:val="nil"/>
              <w:bottom w:val="nil"/>
              <w:right w:val="nil"/>
            </w:tcBorders>
            <w:shd w:val="clear" w:color="auto" w:fill="auto"/>
            <w:noWrap/>
            <w:vAlign w:val="bottom"/>
          </w:tcPr>
          <w:p w14:paraId="74506401" w14:textId="698EF82C" w:rsidR="002E1947" w:rsidRPr="004B0B24" w:rsidRDefault="002E1947" w:rsidP="007D7868">
            <w:pPr>
              <w:spacing w:after="0" w:line="240" w:lineRule="auto"/>
              <w:jc w:val="center"/>
              <w:rPr>
                <w:rFonts w:eastAsia="Times New Roman" w:cs="Times New Roman"/>
                <w:lang w:eastAsia="en-AU"/>
              </w:rPr>
            </w:pPr>
            <w:proofErr w:type="spellStart"/>
            <w:proofErr w:type="gramStart"/>
            <w:r w:rsidRPr="004B0B24">
              <w:rPr>
                <w:rFonts w:eastAsia="Times New Roman" w:cs="Times New Roman"/>
                <w:color w:val="000000"/>
                <w:lang w:eastAsia="en-AU"/>
              </w:rPr>
              <w:t>n.d</w:t>
            </w:r>
            <w:proofErr w:type="spellEnd"/>
            <w:proofErr w:type="gramEnd"/>
          </w:p>
        </w:tc>
        <w:tc>
          <w:tcPr>
            <w:tcW w:w="951" w:type="dxa"/>
            <w:tcBorders>
              <w:top w:val="nil"/>
              <w:left w:val="nil"/>
              <w:bottom w:val="nil"/>
              <w:right w:val="nil"/>
            </w:tcBorders>
            <w:shd w:val="clear" w:color="auto" w:fill="auto"/>
            <w:noWrap/>
            <w:vAlign w:val="bottom"/>
          </w:tcPr>
          <w:p w14:paraId="4B197193"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2</w:t>
            </w:r>
          </w:p>
        </w:tc>
        <w:tc>
          <w:tcPr>
            <w:tcW w:w="1803" w:type="dxa"/>
            <w:tcBorders>
              <w:left w:val="nil"/>
              <w:bottom w:val="nil"/>
              <w:right w:val="nil"/>
            </w:tcBorders>
            <w:shd w:val="clear" w:color="auto" w:fill="auto"/>
            <w:noWrap/>
            <w:vAlign w:val="bottom"/>
          </w:tcPr>
          <w:p w14:paraId="2A26EDF1"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328312B7" w14:textId="1D7EC6FE"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971B9FD" w14:textId="69C257CD"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4AF91200" w14:textId="28BFE676"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7D77BCBA" w14:textId="77777777" w:rsidTr="00E31EF1">
        <w:trPr>
          <w:trHeight w:val="288"/>
        </w:trPr>
        <w:tc>
          <w:tcPr>
            <w:tcW w:w="925" w:type="dxa"/>
            <w:tcBorders>
              <w:top w:val="nil"/>
              <w:left w:val="nil"/>
              <w:bottom w:val="nil"/>
              <w:right w:val="nil"/>
            </w:tcBorders>
            <w:shd w:val="clear" w:color="auto" w:fill="auto"/>
            <w:noWrap/>
            <w:vAlign w:val="bottom"/>
          </w:tcPr>
          <w:p w14:paraId="04E700C8"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2D15ABAF" w14:textId="77777777" w:rsidR="002E1947" w:rsidRPr="004B0B24" w:rsidRDefault="002E1947" w:rsidP="007D7868">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tcPr>
          <w:p w14:paraId="336826CD" w14:textId="77777777" w:rsidR="002E1947" w:rsidRPr="004B0B24" w:rsidRDefault="002E1947" w:rsidP="007D7868">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tcPr>
          <w:p w14:paraId="3DA5523A"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3</w:t>
            </w:r>
          </w:p>
        </w:tc>
        <w:tc>
          <w:tcPr>
            <w:tcW w:w="1803" w:type="dxa"/>
            <w:tcBorders>
              <w:left w:val="nil"/>
              <w:bottom w:val="nil"/>
              <w:right w:val="nil"/>
            </w:tcBorders>
            <w:shd w:val="clear" w:color="auto" w:fill="auto"/>
            <w:noWrap/>
            <w:vAlign w:val="bottom"/>
          </w:tcPr>
          <w:p w14:paraId="0A50470D"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44C2783E" w14:textId="286BF304"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738BB70A" w14:textId="75973613"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51F9F6A3" w14:textId="364AC3E2"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5028BCBE" w14:textId="77777777" w:rsidTr="00E31EF1">
        <w:trPr>
          <w:trHeight w:val="288"/>
        </w:trPr>
        <w:tc>
          <w:tcPr>
            <w:tcW w:w="925" w:type="dxa"/>
            <w:tcBorders>
              <w:top w:val="nil"/>
              <w:left w:val="nil"/>
              <w:bottom w:val="nil"/>
              <w:right w:val="nil"/>
            </w:tcBorders>
            <w:shd w:val="clear" w:color="auto" w:fill="auto"/>
            <w:noWrap/>
            <w:vAlign w:val="bottom"/>
          </w:tcPr>
          <w:p w14:paraId="759032E3"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37FD3077" w14:textId="77777777" w:rsidR="002E1947" w:rsidRPr="004B0B24" w:rsidRDefault="002E1947" w:rsidP="007D7868">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tcPr>
          <w:p w14:paraId="073924C5" w14:textId="77777777" w:rsidR="002E1947" w:rsidRPr="004B0B24" w:rsidRDefault="002E1947" w:rsidP="007D7868">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tcPr>
          <w:p w14:paraId="36443D62"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4</w:t>
            </w:r>
          </w:p>
        </w:tc>
        <w:tc>
          <w:tcPr>
            <w:tcW w:w="1803" w:type="dxa"/>
            <w:tcBorders>
              <w:left w:val="nil"/>
              <w:bottom w:val="nil"/>
              <w:right w:val="nil"/>
            </w:tcBorders>
            <w:shd w:val="clear" w:color="auto" w:fill="auto"/>
            <w:noWrap/>
            <w:vAlign w:val="bottom"/>
          </w:tcPr>
          <w:p w14:paraId="72F3ABB2"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090EB65E" w14:textId="11ADB7EE"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1476DA71" w14:textId="525BF20C"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2EA6CD8F" w14:textId="0DB96E65"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4E4D45A3" w14:textId="77777777" w:rsidTr="00E31EF1">
        <w:trPr>
          <w:trHeight w:val="288"/>
        </w:trPr>
        <w:tc>
          <w:tcPr>
            <w:tcW w:w="925" w:type="dxa"/>
            <w:tcBorders>
              <w:top w:val="nil"/>
              <w:left w:val="nil"/>
              <w:bottom w:val="nil"/>
              <w:right w:val="nil"/>
            </w:tcBorders>
            <w:shd w:val="clear" w:color="auto" w:fill="auto"/>
            <w:noWrap/>
            <w:vAlign w:val="bottom"/>
          </w:tcPr>
          <w:p w14:paraId="45DD9E0A"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6204B761" w14:textId="77777777" w:rsidR="002E1947" w:rsidRPr="004B0B24" w:rsidRDefault="002E1947" w:rsidP="007D7868">
            <w:pPr>
              <w:spacing w:after="0" w:line="240" w:lineRule="auto"/>
              <w:jc w:val="center"/>
              <w:rPr>
                <w:rFonts w:eastAsia="Times New Roman" w:cs="Times New Roman"/>
                <w:lang w:eastAsia="en-AU"/>
              </w:rPr>
            </w:pPr>
          </w:p>
        </w:tc>
        <w:tc>
          <w:tcPr>
            <w:tcW w:w="992" w:type="dxa"/>
            <w:tcBorders>
              <w:top w:val="nil"/>
              <w:left w:val="nil"/>
              <w:bottom w:val="nil"/>
              <w:right w:val="nil"/>
            </w:tcBorders>
            <w:shd w:val="clear" w:color="auto" w:fill="auto"/>
            <w:noWrap/>
            <w:vAlign w:val="bottom"/>
          </w:tcPr>
          <w:p w14:paraId="69FBE498" w14:textId="77777777" w:rsidR="002E1947" w:rsidRPr="004B0B24" w:rsidRDefault="002E1947" w:rsidP="007D7868">
            <w:pPr>
              <w:spacing w:after="0" w:line="240" w:lineRule="auto"/>
              <w:jc w:val="center"/>
              <w:rPr>
                <w:rFonts w:eastAsia="Times New Roman" w:cs="Times New Roman"/>
                <w:lang w:eastAsia="en-AU"/>
              </w:rPr>
            </w:pPr>
          </w:p>
        </w:tc>
        <w:tc>
          <w:tcPr>
            <w:tcW w:w="951" w:type="dxa"/>
            <w:tcBorders>
              <w:top w:val="nil"/>
              <w:left w:val="nil"/>
              <w:bottom w:val="nil"/>
              <w:right w:val="nil"/>
            </w:tcBorders>
            <w:shd w:val="clear" w:color="auto" w:fill="auto"/>
            <w:noWrap/>
            <w:vAlign w:val="bottom"/>
          </w:tcPr>
          <w:p w14:paraId="7F7D8BAF"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8</w:t>
            </w:r>
          </w:p>
        </w:tc>
        <w:tc>
          <w:tcPr>
            <w:tcW w:w="1803" w:type="dxa"/>
            <w:tcBorders>
              <w:left w:val="nil"/>
              <w:bottom w:val="nil"/>
              <w:right w:val="nil"/>
            </w:tcBorders>
            <w:shd w:val="clear" w:color="auto" w:fill="auto"/>
            <w:noWrap/>
            <w:vAlign w:val="bottom"/>
          </w:tcPr>
          <w:p w14:paraId="0E64AB11"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470373A2" w14:textId="09385FAB"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6A77DA20" w14:textId="639E2E5A"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12F7FA62" w14:textId="3537D6EF"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14062CBB" w14:textId="77777777" w:rsidTr="00E31EF1">
        <w:trPr>
          <w:trHeight w:val="288"/>
        </w:trPr>
        <w:tc>
          <w:tcPr>
            <w:tcW w:w="925" w:type="dxa"/>
            <w:tcBorders>
              <w:top w:val="nil"/>
              <w:left w:val="nil"/>
              <w:bottom w:val="nil"/>
              <w:right w:val="nil"/>
            </w:tcBorders>
            <w:shd w:val="clear" w:color="auto" w:fill="auto"/>
            <w:noWrap/>
            <w:vAlign w:val="bottom"/>
            <w:hideMark/>
          </w:tcPr>
          <w:p w14:paraId="3CE44D6C"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w:t>
            </w:r>
          </w:p>
        </w:tc>
        <w:tc>
          <w:tcPr>
            <w:tcW w:w="925" w:type="dxa"/>
            <w:tcBorders>
              <w:top w:val="nil"/>
              <w:left w:val="nil"/>
              <w:bottom w:val="nil"/>
              <w:right w:val="nil"/>
            </w:tcBorders>
            <w:shd w:val="clear" w:color="auto" w:fill="auto"/>
            <w:noWrap/>
            <w:vAlign w:val="bottom"/>
            <w:hideMark/>
          </w:tcPr>
          <w:p w14:paraId="1D7AF0C4" w14:textId="12592F10"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1</w:t>
            </w:r>
          </w:p>
        </w:tc>
        <w:tc>
          <w:tcPr>
            <w:tcW w:w="992" w:type="dxa"/>
            <w:tcBorders>
              <w:top w:val="nil"/>
              <w:left w:val="nil"/>
              <w:bottom w:val="nil"/>
              <w:right w:val="nil"/>
            </w:tcBorders>
            <w:shd w:val="clear" w:color="auto" w:fill="auto"/>
            <w:noWrap/>
            <w:vAlign w:val="bottom"/>
            <w:hideMark/>
          </w:tcPr>
          <w:p w14:paraId="10736274" w14:textId="122574E0" w:rsidR="002E1947" w:rsidRPr="004B0B24" w:rsidRDefault="002E1947" w:rsidP="007D7868">
            <w:pPr>
              <w:spacing w:after="0" w:line="240" w:lineRule="auto"/>
              <w:jc w:val="center"/>
              <w:rPr>
                <w:rFonts w:eastAsia="Times New Roman" w:cs="Times New Roman"/>
                <w:color w:val="000000"/>
                <w:lang w:eastAsia="en-AU"/>
              </w:rPr>
            </w:pPr>
            <w:proofErr w:type="spellStart"/>
            <w:proofErr w:type="gramStart"/>
            <w:r w:rsidRPr="004B0B24">
              <w:rPr>
                <w:rFonts w:eastAsia="Times New Roman" w:cs="Times New Roman"/>
                <w:color w:val="000000"/>
                <w:lang w:eastAsia="en-AU"/>
              </w:rPr>
              <w:t>n.d</w:t>
            </w:r>
            <w:proofErr w:type="spellEnd"/>
            <w:proofErr w:type="gramEnd"/>
          </w:p>
        </w:tc>
        <w:tc>
          <w:tcPr>
            <w:tcW w:w="951" w:type="dxa"/>
            <w:tcBorders>
              <w:top w:val="nil"/>
              <w:left w:val="nil"/>
              <w:bottom w:val="nil"/>
              <w:right w:val="nil"/>
            </w:tcBorders>
            <w:shd w:val="clear" w:color="auto" w:fill="auto"/>
            <w:noWrap/>
            <w:vAlign w:val="bottom"/>
            <w:hideMark/>
          </w:tcPr>
          <w:p w14:paraId="3594A80D"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S1</w:t>
            </w:r>
          </w:p>
        </w:tc>
        <w:tc>
          <w:tcPr>
            <w:tcW w:w="1803" w:type="dxa"/>
            <w:vMerge w:val="restart"/>
            <w:tcBorders>
              <w:top w:val="nil"/>
              <w:left w:val="nil"/>
              <w:right w:val="nil"/>
            </w:tcBorders>
            <w:shd w:val="clear" w:color="auto" w:fill="auto"/>
            <w:noWrap/>
            <w:hideMark/>
          </w:tcPr>
          <w:p w14:paraId="22FFBF22" w14:textId="6011B019" w:rsidR="002E1947" w:rsidRPr="004B0B24" w:rsidRDefault="002E1947" w:rsidP="007D7868">
            <w:pPr>
              <w:spacing w:after="0" w:line="240" w:lineRule="auto"/>
              <w:rPr>
                <w:rFonts w:eastAsia="Times New Roman" w:cs="Times New Roman"/>
                <w:color w:val="000000"/>
                <w:lang w:eastAsia="en-AU"/>
              </w:rPr>
            </w:pPr>
            <w:proofErr w:type="spellStart"/>
            <w:r w:rsidRPr="004B0B24">
              <w:rPr>
                <w:rFonts w:eastAsia="Times New Roman" w:cs="Times New Roman"/>
                <w:i/>
                <w:color w:val="000000"/>
                <w:lang w:eastAsia="en-AU"/>
              </w:rPr>
              <w:t>hph</w:t>
            </w:r>
            <w:proofErr w:type="spellEnd"/>
            <w:r w:rsidRPr="004B0B24">
              <w:rPr>
                <w:rFonts w:eastAsia="Times New Roman" w:cs="Times New Roman"/>
                <w:color w:val="000000"/>
                <w:lang w:eastAsia="en-AU"/>
              </w:rPr>
              <w:t xml:space="preserve"> (586 </w:t>
            </w:r>
            <w:proofErr w:type="spellStart"/>
            <w:r w:rsidRPr="004B0B24">
              <w:rPr>
                <w:rFonts w:eastAsia="Times New Roman" w:cs="Times New Roman"/>
                <w:color w:val="000000"/>
                <w:lang w:eastAsia="en-AU"/>
              </w:rPr>
              <w:t>bp</w:t>
            </w:r>
            <w:proofErr w:type="spellEnd"/>
            <w:r w:rsidRPr="004B0B24">
              <w:rPr>
                <w:rFonts w:eastAsia="Times New Roman" w:cs="Times New Roman"/>
                <w:color w:val="000000"/>
                <w:lang w:eastAsia="en-AU"/>
              </w:rPr>
              <w:t>)</w:t>
            </w:r>
          </w:p>
        </w:tc>
        <w:tc>
          <w:tcPr>
            <w:tcW w:w="1275" w:type="dxa"/>
            <w:tcBorders>
              <w:top w:val="nil"/>
              <w:left w:val="nil"/>
              <w:bottom w:val="nil"/>
              <w:right w:val="nil"/>
            </w:tcBorders>
            <w:shd w:val="clear" w:color="auto" w:fill="auto"/>
            <w:noWrap/>
            <w:vAlign w:val="bottom"/>
            <w:hideMark/>
          </w:tcPr>
          <w:p w14:paraId="48544EF9" w14:textId="0BEFE043"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5667534"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26AB486C"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278C3F75" w14:textId="77777777" w:rsidTr="00E31EF1">
        <w:trPr>
          <w:trHeight w:val="288"/>
        </w:trPr>
        <w:tc>
          <w:tcPr>
            <w:tcW w:w="925" w:type="dxa"/>
            <w:tcBorders>
              <w:top w:val="nil"/>
              <w:left w:val="nil"/>
              <w:bottom w:val="nil"/>
              <w:right w:val="nil"/>
            </w:tcBorders>
            <w:shd w:val="clear" w:color="auto" w:fill="auto"/>
            <w:noWrap/>
            <w:vAlign w:val="bottom"/>
            <w:hideMark/>
          </w:tcPr>
          <w:p w14:paraId="4BEEBF13"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21251E23"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2801DD36"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6A9038CE"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S5</w:t>
            </w:r>
          </w:p>
        </w:tc>
        <w:tc>
          <w:tcPr>
            <w:tcW w:w="1803" w:type="dxa"/>
            <w:vMerge/>
            <w:tcBorders>
              <w:left w:val="nil"/>
              <w:right w:val="nil"/>
            </w:tcBorders>
            <w:shd w:val="clear" w:color="auto" w:fill="auto"/>
            <w:noWrap/>
            <w:vAlign w:val="bottom"/>
            <w:hideMark/>
          </w:tcPr>
          <w:p w14:paraId="39E02F06"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6878BA24" w14:textId="7E9C5383"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7A89E36C"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16E6991A"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75E1C827" w14:textId="77777777" w:rsidTr="00E31EF1">
        <w:trPr>
          <w:trHeight w:val="288"/>
        </w:trPr>
        <w:tc>
          <w:tcPr>
            <w:tcW w:w="925" w:type="dxa"/>
            <w:tcBorders>
              <w:top w:val="nil"/>
              <w:left w:val="nil"/>
              <w:bottom w:val="nil"/>
              <w:right w:val="nil"/>
            </w:tcBorders>
            <w:shd w:val="clear" w:color="auto" w:fill="auto"/>
            <w:noWrap/>
            <w:vAlign w:val="bottom"/>
            <w:hideMark/>
          </w:tcPr>
          <w:p w14:paraId="4A6B2A25"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0C3CA197"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0D0FD0A9"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32C49CB7"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S7</w:t>
            </w:r>
          </w:p>
        </w:tc>
        <w:tc>
          <w:tcPr>
            <w:tcW w:w="1803" w:type="dxa"/>
            <w:vMerge/>
            <w:tcBorders>
              <w:left w:val="nil"/>
              <w:right w:val="nil"/>
            </w:tcBorders>
            <w:shd w:val="clear" w:color="auto" w:fill="auto"/>
            <w:noWrap/>
            <w:vAlign w:val="bottom"/>
            <w:hideMark/>
          </w:tcPr>
          <w:p w14:paraId="3BBCF099"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5A66E86F" w14:textId="48592439"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38EFD5C6"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63E8D289"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302B7E35" w14:textId="77777777" w:rsidTr="00E31EF1">
        <w:trPr>
          <w:trHeight w:val="288"/>
        </w:trPr>
        <w:tc>
          <w:tcPr>
            <w:tcW w:w="925" w:type="dxa"/>
            <w:tcBorders>
              <w:top w:val="nil"/>
              <w:left w:val="nil"/>
              <w:bottom w:val="nil"/>
              <w:right w:val="nil"/>
            </w:tcBorders>
            <w:shd w:val="clear" w:color="auto" w:fill="auto"/>
            <w:noWrap/>
            <w:vAlign w:val="bottom"/>
            <w:hideMark/>
          </w:tcPr>
          <w:p w14:paraId="71C88011"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hideMark/>
          </w:tcPr>
          <w:p w14:paraId="33E60EC7"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hideMark/>
          </w:tcPr>
          <w:p w14:paraId="1BD1B2D9"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hideMark/>
          </w:tcPr>
          <w:p w14:paraId="56C6FE68" w14:textId="5394D7D7" w:rsidR="002E1947" w:rsidRPr="004B0B24" w:rsidRDefault="008F448B" w:rsidP="007D7868">
            <w:pPr>
              <w:spacing w:after="0" w:line="240" w:lineRule="auto"/>
              <w:jc w:val="center"/>
              <w:rPr>
                <w:rFonts w:eastAsia="Times New Roman" w:cs="Times New Roman"/>
                <w:color w:val="000000"/>
                <w:lang w:eastAsia="en-AU"/>
              </w:rPr>
            </w:pPr>
            <w:r>
              <w:rPr>
                <w:rFonts w:eastAsia="Times New Roman" w:cs="Times New Roman"/>
                <w:color w:val="000000"/>
                <w:lang w:eastAsia="en-AU"/>
              </w:rPr>
              <w:t>67S8</w:t>
            </w:r>
          </w:p>
        </w:tc>
        <w:tc>
          <w:tcPr>
            <w:tcW w:w="1803" w:type="dxa"/>
            <w:vMerge/>
            <w:tcBorders>
              <w:left w:val="nil"/>
              <w:bottom w:val="nil"/>
              <w:right w:val="nil"/>
            </w:tcBorders>
            <w:shd w:val="clear" w:color="auto" w:fill="auto"/>
            <w:noWrap/>
            <w:vAlign w:val="bottom"/>
            <w:hideMark/>
          </w:tcPr>
          <w:p w14:paraId="2B1AB1E0"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hideMark/>
          </w:tcPr>
          <w:p w14:paraId="3A26ACE7" w14:textId="5912ADC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78C3DB2D"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hideMark/>
          </w:tcPr>
          <w:p w14:paraId="0CBC5592"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5461BD47" w14:textId="77777777" w:rsidTr="00E31EF1">
        <w:trPr>
          <w:trHeight w:val="288"/>
        </w:trPr>
        <w:tc>
          <w:tcPr>
            <w:tcW w:w="925" w:type="dxa"/>
            <w:tcBorders>
              <w:top w:val="nil"/>
              <w:left w:val="nil"/>
              <w:bottom w:val="nil"/>
              <w:right w:val="nil"/>
            </w:tcBorders>
            <w:shd w:val="clear" w:color="auto" w:fill="auto"/>
            <w:noWrap/>
            <w:vAlign w:val="bottom"/>
          </w:tcPr>
          <w:p w14:paraId="0F958BA0"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771A40D4" w14:textId="6B965DE6" w:rsidR="002E1947" w:rsidRPr="004B0B24" w:rsidRDefault="002E1947" w:rsidP="007D7868">
            <w:pPr>
              <w:spacing w:after="0" w:line="240" w:lineRule="auto"/>
              <w:jc w:val="center"/>
              <w:rPr>
                <w:rFonts w:eastAsia="Times New Roman" w:cs="Times New Roman"/>
                <w:sz w:val="20"/>
                <w:szCs w:val="20"/>
                <w:lang w:eastAsia="en-AU"/>
              </w:rPr>
            </w:pPr>
            <w:r w:rsidRPr="004B0B24">
              <w:rPr>
                <w:rFonts w:eastAsia="Times New Roman" w:cs="Times New Roman"/>
                <w:sz w:val="20"/>
                <w:szCs w:val="20"/>
                <w:lang w:eastAsia="en-AU"/>
              </w:rPr>
              <w:t>2</w:t>
            </w:r>
          </w:p>
        </w:tc>
        <w:tc>
          <w:tcPr>
            <w:tcW w:w="992" w:type="dxa"/>
            <w:tcBorders>
              <w:top w:val="nil"/>
              <w:left w:val="nil"/>
              <w:bottom w:val="nil"/>
              <w:right w:val="nil"/>
            </w:tcBorders>
            <w:shd w:val="clear" w:color="auto" w:fill="auto"/>
            <w:noWrap/>
            <w:vAlign w:val="bottom"/>
          </w:tcPr>
          <w:p w14:paraId="4535FEB3" w14:textId="1F57D081" w:rsidR="002E1947" w:rsidRPr="004B0B24" w:rsidRDefault="002E1947" w:rsidP="007D7868">
            <w:pPr>
              <w:spacing w:after="0" w:line="240" w:lineRule="auto"/>
              <w:jc w:val="center"/>
              <w:rPr>
                <w:rFonts w:eastAsia="Times New Roman" w:cs="Times New Roman"/>
                <w:sz w:val="20"/>
                <w:szCs w:val="20"/>
                <w:lang w:eastAsia="en-AU"/>
              </w:rPr>
            </w:pPr>
            <w:proofErr w:type="spellStart"/>
            <w:proofErr w:type="gramStart"/>
            <w:r w:rsidRPr="004B0B24">
              <w:rPr>
                <w:rFonts w:eastAsia="Times New Roman" w:cs="Times New Roman"/>
                <w:color w:val="000000"/>
                <w:lang w:eastAsia="en-AU"/>
              </w:rPr>
              <w:t>n.d</w:t>
            </w:r>
            <w:proofErr w:type="spellEnd"/>
            <w:proofErr w:type="gramEnd"/>
          </w:p>
        </w:tc>
        <w:tc>
          <w:tcPr>
            <w:tcW w:w="951" w:type="dxa"/>
            <w:tcBorders>
              <w:top w:val="nil"/>
              <w:left w:val="nil"/>
              <w:bottom w:val="nil"/>
              <w:right w:val="nil"/>
            </w:tcBorders>
            <w:shd w:val="clear" w:color="auto" w:fill="auto"/>
            <w:noWrap/>
            <w:vAlign w:val="bottom"/>
          </w:tcPr>
          <w:p w14:paraId="4378F244"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2</w:t>
            </w:r>
          </w:p>
        </w:tc>
        <w:tc>
          <w:tcPr>
            <w:tcW w:w="1803" w:type="dxa"/>
            <w:tcBorders>
              <w:left w:val="nil"/>
              <w:bottom w:val="nil"/>
              <w:right w:val="nil"/>
            </w:tcBorders>
            <w:shd w:val="clear" w:color="auto" w:fill="auto"/>
            <w:noWrap/>
            <w:vAlign w:val="bottom"/>
          </w:tcPr>
          <w:p w14:paraId="11F3015C"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3287D40E" w14:textId="26351CE3"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1FDEE851" w14:textId="5D69FC57"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45832CFD" w14:textId="3B5D9BBB"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26DF487A" w14:textId="77777777" w:rsidTr="00E31EF1">
        <w:trPr>
          <w:trHeight w:val="288"/>
        </w:trPr>
        <w:tc>
          <w:tcPr>
            <w:tcW w:w="925" w:type="dxa"/>
            <w:tcBorders>
              <w:top w:val="nil"/>
              <w:left w:val="nil"/>
              <w:bottom w:val="nil"/>
              <w:right w:val="nil"/>
            </w:tcBorders>
            <w:shd w:val="clear" w:color="auto" w:fill="auto"/>
            <w:noWrap/>
            <w:vAlign w:val="bottom"/>
          </w:tcPr>
          <w:p w14:paraId="44A71EB1"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nil"/>
              <w:right w:val="nil"/>
            </w:tcBorders>
            <w:shd w:val="clear" w:color="auto" w:fill="auto"/>
            <w:noWrap/>
            <w:vAlign w:val="bottom"/>
          </w:tcPr>
          <w:p w14:paraId="5A51343B"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92" w:type="dxa"/>
            <w:tcBorders>
              <w:top w:val="nil"/>
              <w:left w:val="nil"/>
              <w:bottom w:val="nil"/>
              <w:right w:val="nil"/>
            </w:tcBorders>
            <w:shd w:val="clear" w:color="auto" w:fill="auto"/>
            <w:noWrap/>
            <w:vAlign w:val="bottom"/>
          </w:tcPr>
          <w:p w14:paraId="784DA3A8"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51" w:type="dxa"/>
            <w:tcBorders>
              <w:top w:val="nil"/>
              <w:left w:val="nil"/>
              <w:bottom w:val="nil"/>
              <w:right w:val="nil"/>
            </w:tcBorders>
            <w:shd w:val="clear" w:color="auto" w:fill="auto"/>
            <w:noWrap/>
            <w:vAlign w:val="bottom"/>
          </w:tcPr>
          <w:p w14:paraId="558C5745"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3</w:t>
            </w:r>
          </w:p>
        </w:tc>
        <w:tc>
          <w:tcPr>
            <w:tcW w:w="1803" w:type="dxa"/>
            <w:tcBorders>
              <w:left w:val="nil"/>
              <w:bottom w:val="nil"/>
              <w:right w:val="nil"/>
            </w:tcBorders>
            <w:shd w:val="clear" w:color="auto" w:fill="auto"/>
            <w:noWrap/>
            <w:vAlign w:val="bottom"/>
          </w:tcPr>
          <w:p w14:paraId="03FCD9FF"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nil"/>
              <w:right w:val="nil"/>
            </w:tcBorders>
            <w:shd w:val="clear" w:color="auto" w:fill="auto"/>
            <w:noWrap/>
            <w:vAlign w:val="bottom"/>
          </w:tcPr>
          <w:p w14:paraId="1643BCA5" w14:textId="221A58DE"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3FA8B17A" w14:textId="2980DC96"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nil"/>
              <w:right w:val="nil"/>
            </w:tcBorders>
            <w:shd w:val="clear" w:color="auto" w:fill="auto"/>
            <w:noWrap/>
            <w:vAlign w:val="bottom"/>
          </w:tcPr>
          <w:p w14:paraId="45AD5D40" w14:textId="5C1A7947"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4E528C8E" w14:textId="77777777" w:rsidTr="00E31EF1">
        <w:trPr>
          <w:trHeight w:val="288"/>
        </w:trPr>
        <w:tc>
          <w:tcPr>
            <w:tcW w:w="925" w:type="dxa"/>
            <w:tcBorders>
              <w:top w:val="nil"/>
              <w:left w:val="nil"/>
              <w:right w:val="nil"/>
            </w:tcBorders>
            <w:shd w:val="clear" w:color="auto" w:fill="auto"/>
            <w:noWrap/>
            <w:vAlign w:val="bottom"/>
          </w:tcPr>
          <w:p w14:paraId="5EEC3D32"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right w:val="nil"/>
            </w:tcBorders>
            <w:shd w:val="clear" w:color="auto" w:fill="auto"/>
            <w:noWrap/>
            <w:vAlign w:val="bottom"/>
          </w:tcPr>
          <w:p w14:paraId="27F48EF1"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92" w:type="dxa"/>
            <w:tcBorders>
              <w:top w:val="nil"/>
              <w:left w:val="nil"/>
              <w:right w:val="nil"/>
            </w:tcBorders>
            <w:shd w:val="clear" w:color="auto" w:fill="auto"/>
            <w:noWrap/>
            <w:vAlign w:val="bottom"/>
          </w:tcPr>
          <w:p w14:paraId="6C1C7CFA"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51" w:type="dxa"/>
            <w:tcBorders>
              <w:top w:val="nil"/>
              <w:left w:val="nil"/>
              <w:right w:val="nil"/>
            </w:tcBorders>
            <w:shd w:val="clear" w:color="auto" w:fill="auto"/>
            <w:noWrap/>
            <w:vAlign w:val="bottom"/>
          </w:tcPr>
          <w:p w14:paraId="1BF38353"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4</w:t>
            </w:r>
          </w:p>
        </w:tc>
        <w:tc>
          <w:tcPr>
            <w:tcW w:w="1803" w:type="dxa"/>
            <w:tcBorders>
              <w:left w:val="nil"/>
              <w:right w:val="nil"/>
            </w:tcBorders>
            <w:shd w:val="clear" w:color="auto" w:fill="auto"/>
            <w:noWrap/>
            <w:vAlign w:val="bottom"/>
          </w:tcPr>
          <w:p w14:paraId="6801CE68"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right w:val="nil"/>
            </w:tcBorders>
            <w:shd w:val="clear" w:color="auto" w:fill="auto"/>
            <w:noWrap/>
            <w:vAlign w:val="bottom"/>
          </w:tcPr>
          <w:p w14:paraId="28586205" w14:textId="718C5F9B"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right w:val="nil"/>
            </w:tcBorders>
            <w:shd w:val="clear" w:color="auto" w:fill="auto"/>
            <w:noWrap/>
            <w:vAlign w:val="bottom"/>
          </w:tcPr>
          <w:p w14:paraId="61B5256B" w14:textId="79748D7B"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right w:val="nil"/>
            </w:tcBorders>
            <w:shd w:val="clear" w:color="auto" w:fill="auto"/>
            <w:noWrap/>
            <w:vAlign w:val="bottom"/>
          </w:tcPr>
          <w:p w14:paraId="7D695E46" w14:textId="1C57DA94"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r w:rsidR="002E1947" w:rsidRPr="004B0B24" w14:paraId="45014E26" w14:textId="77777777" w:rsidTr="00E31EF1">
        <w:trPr>
          <w:trHeight w:val="288"/>
        </w:trPr>
        <w:tc>
          <w:tcPr>
            <w:tcW w:w="925" w:type="dxa"/>
            <w:tcBorders>
              <w:top w:val="nil"/>
              <w:left w:val="nil"/>
              <w:bottom w:val="single" w:sz="4" w:space="0" w:color="auto"/>
              <w:right w:val="nil"/>
            </w:tcBorders>
            <w:shd w:val="clear" w:color="auto" w:fill="auto"/>
            <w:noWrap/>
            <w:vAlign w:val="bottom"/>
          </w:tcPr>
          <w:p w14:paraId="4FE6F76E" w14:textId="77777777" w:rsidR="002E1947" w:rsidRPr="004B0B24" w:rsidRDefault="002E1947" w:rsidP="007D7868">
            <w:pPr>
              <w:spacing w:after="0" w:line="240" w:lineRule="auto"/>
              <w:jc w:val="center"/>
              <w:rPr>
                <w:rFonts w:eastAsia="Times New Roman" w:cs="Times New Roman"/>
                <w:color w:val="000000"/>
                <w:lang w:eastAsia="en-AU"/>
              </w:rPr>
            </w:pPr>
          </w:p>
        </w:tc>
        <w:tc>
          <w:tcPr>
            <w:tcW w:w="925" w:type="dxa"/>
            <w:tcBorders>
              <w:top w:val="nil"/>
              <w:left w:val="nil"/>
              <w:bottom w:val="single" w:sz="4" w:space="0" w:color="auto"/>
              <w:right w:val="nil"/>
            </w:tcBorders>
            <w:shd w:val="clear" w:color="auto" w:fill="auto"/>
            <w:noWrap/>
            <w:vAlign w:val="bottom"/>
          </w:tcPr>
          <w:p w14:paraId="6AAF1A9D"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92" w:type="dxa"/>
            <w:tcBorders>
              <w:top w:val="nil"/>
              <w:left w:val="nil"/>
              <w:bottom w:val="single" w:sz="4" w:space="0" w:color="auto"/>
              <w:right w:val="nil"/>
            </w:tcBorders>
            <w:shd w:val="clear" w:color="auto" w:fill="auto"/>
            <w:noWrap/>
            <w:vAlign w:val="bottom"/>
          </w:tcPr>
          <w:p w14:paraId="5A9CE934" w14:textId="77777777" w:rsidR="002E1947" w:rsidRPr="004B0B24" w:rsidRDefault="002E1947" w:rsidP="007D7868">
            <w:pPr>
              <w:spacing w:after="0" w:line="240" w:lineRule="auto"/>
              <w:jc w:val="center"/>
              <w:rPr>
                <w:rFonts w:eastAsia="Times New Roman" w:cs="Times New Roman"/>
                <w:sz w:val="20"/>
                <w:szCs w:val="20"/>
                <w:lang w:eastAsia="en-AU"/>
              </w:rPr>
            </w:pPr>
          </w:p>
        </w:tc>
        <w:tc>
          <w:tcPr>
            <w:tcW w:w="951" w:type="dxa"/>
            <w:tcBorders>
              <w:top w:val="nil"/>
              <w:left w:val="nil"/>
              <w:bottom w:val="single" w:sz="4" w:space="0" w:color="auto"/>
              <w:right w:val="nil"/>
            </w:tcBorders>
            <w:shd w:val="clear" w:color="auto" w:fill="auto"/>
            <w:noWrap/>
            <w:vAlign w:val="bottom"/>
          </w:tcPr>
          <w:p w14:paraId="50AB4682" w14:textId="77777777" w:rsidR="002E1947" w:rsidRPr="004B0B24" w:rsidRDefault="002E1947"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67T8</w:t>
            </w:r>
          </w:p>
        </w:tc>
        <w:tc>
          <w:tcPr>
            <w:tcW w:w="1803" w:type="dxa"/>
            <w:tcBorders>
              <w:left w:val="nil"/>
              <w:bottom w:val="single" w:sz="4" w:space="0" w:color="auto"/>
              <w:right w:val="nil"/>
            </w:tcBorders>
            <w:shd w:val="clear" w:color="auto" w:fill="auto"/>
            <w:noWrap/>
            <w:vAlign w:val="bottom"/>
          </w:tcPr>
          <w:p w14:paraId="55BCC22A" w14:textId="77777777" w:rsidR="002E1947" w:rsidRPr="004B0B24" w:rsidRDefault="002E1947" w:rsidP="007D7868">
            <w:pPr>
              <w:spacing w:after="0" w:line="240" w:lineRule="auto"/>
              <w:jc w:val="center"/>
              <w:rPr>
                <w:rFonts w:eastAsia="Times New Roman" w:cs="Times New Roman"/>
                <w:color w:val="000000"/>
                <w:lang w:eastAsia="en-AU"/>
              </w:rPr>
            </w:pPr>
          </w:p>
        </w:tc>
        <w:tc>
          <w:tcPr>
            <w:tcW w:w="1275" w:type="dxa"/>
            <w:tcBorders>
              <w:top w:val="nil"/>
              <w:left w:val="nil"/>
              <w:bottom w:val="single" w:sz="4" w:space="0" w:color="auto"/>
              <w:right w:val="nil"/>
            </w:tcBorders>
            <w:shd w:val="clear" w:color="auto" w:fill="auto"/>
            <w:noWrap/>
            <w:vAlign w:val="bottom"/>
          </w:tcPr>
          <w:p w14:paraId="4571B666" w14:textId="4905E45D"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single" w:sz="4" w:space="0" w:color="auto"/>
              <w:right w:val="nil"/>
            </w:tcBorders>
            <w:shd w:val="clear" w:color="auto" w:fill="auto"/>
            <w:noWrap/>
            <w:vAlign w:val="bottom"/>
          </w:tcPr>
          <w:p w14:paraId="366F4B89" w14:textId="2B0B1B74"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c>
          <w:tcPr>
            <w:tcW w:w="1166" w:type="dxa"/>
            <w:tcBorders>
              <w:top w:val="nil"/>
              <w:left w:val="nil"/>
              <w:bottom w:val="single" w:sz="4" w:space="0" w:color="auto"/>
              <w:right w:val="nil"/>
            </w:tcBorders>
            <w:shd w:val="clear" w:color="auto" w:fill="auto"/>
            <w:noWrap/>
            <w:vAlign w:val="bottom"/>
          </w:tcPr>
          <w:p w14:paraId="66B1907F" w14:textId="025176D9" w:rsidR="002E1947" w:rsidRPr="004B0B24" w:rsidRDefault="001D4B99" w:rsidP="007D7868">
            <w:pPr>
              <w:spacing w:after="0" w:line="240" w:lineRule="auto"/>
              <w:jc w:val="center"/>
              <w:rPr>
                <w:rFonts w:eastAsia="Times New Roman" w:cs="Times New Roman"/>
                <w:color w:val="000000"/>
                <w:lang w:eastAsia="en-AU"/>
              </w:rPr>
            </w:pPr>
            <w:r w:rsidRPr="004B0B24">
              <w:rPr>
                <w:rFonts w:eastAsia="Times New Roman" w:cs="Times New Roman"/>
                <w:color w:val="000000"/>
                <w:lang w:eastAsia="en-AU"/>
              </w:rPr>
              <w:t>0</w:t>
            </w:r>
          </w:p>
        </w:tc>
      </w:tr>
    </w:tbl>
    <w:p w14:paraId="10B616B8" w14:textId="2D78DED5" w:rsidR="008937BE" w:rsidRPr="004B0B24" w:rsidRDefault="002E1947">
      <w:r w:rsidRPr="004B0B24">
        <w:rPr>
          <w:vertAlign w:val="superscript"/>
        </w:rPr>
        <w:t>a</w:t>
      </w:r>
      <w:r w:rsidRPr="004B0B24">
        <w:t xml:space="preserve"> </w:t>
      </w:r>
      <w:proofErr w:type="spellStart"/>
      <w:r w:rsidRPr="004B0B24">
        <w:t>n.d</w:t>
      </w:r>
      <w:proofErr w:type="spellEnd"/>
      <w:r w:rsidRPr="004B0B24">
        <w:t xml:space="preserve"> = not determined. </w:t>
      </w:r>
    </w:p>
    <w:p w14:paraId="13165C08" w14:textId="77777777" w:rsidR="00635E03" w:rsidRPr="004B0B24" w:rsidRDefault="00635E03"/>
    <w:p w14:paraId="25022608" w14:textId="77777777" w:rsidR="00635E03" w:rsidRPr="004B0B24" w:rsidRDefault="00635E03">
      <w:r w:rsidRPr="004B0B24">
        <w:br w:type="page"/>
      </w:r>
    </w:p>
    <w:p w14:paraId="4A62EE88" w14:textId="7B788DF6" w:rsidR="00635E03" w:rsidRPr="004B0B24" w:rsidRDefault="00E63049">
      <w:r>
        <w:rPr>
          <w:b/>
        </w:rPr>
        <w:lastRenderedPageBreak/>
        <w:t>Table S</w:t>
      </w:r>
      <w:r w:rsidR="00635E03" w:rsidRPr="004B0B24">
        <w:rPr>
          <w:b/>
        </w:rPr>
        <w:t>3</w:t>
      </w:r>
      <w:r w:rsidR="00635E03" w:rsidRPr="004B0B24">
        <w:t xml:space="preserve">. Details of RIP mutations present </w:t>
      </w:r>
      <w:r w:rsidR="006E2119" w:rsidRPr="004B0B24">
        <w:t xml:space="preserve">within progeny of crosses between </w:t>
      </w:r>
      <w:r w:rsidR="006E2119" w:rsidRPr="004B0B24">
        <w:rPr>
          <w:i/>
        </w:rPr>
        <w:t xml:space="preserve">Leptosphaeria maculans </w:t>
      </w:r>
      <w:r w:rsidR="006E2119" w:rsidRPr="004B0B24">
        <w:t xml:space="preserve">isolates </w:t>
      </w:r>
      <w:proofErr w:type="spellStart"/>
      <w:r w:rsidR="006E2119" w:rsidRPr="004B0B24">
        <w:t>harboring</w:t>
      </w:r>
      <w:proofErr w:type="spellEnd"/>
      <w:r w:rsidR="006E2119" w:rsidRPr="004B0B24">
        <w:t xml:space="preserve"> constructs designed to trigger RIP.</w:t>
      </w:r>
    </w:p>
    <w:tbl>
      <w:tblPr>
        <w:tblW w:w="9356" w:type="dxa"/>
        <w:tblInd w:w="-567" w:type="dxa"/>
        <w:tblCellMar>
          <w:left w:w="0" w:type="dxa"/>
          <w:right w:w="0" w:type="dxa"/>
        </w:tblCellMar>
        <w:tblLook w:val="04A0" w:firstRow="1" w:lastRow="0" w:firstColumn="1" w:lastColumn="0" w:noHBand="0" w:noVBand="1"/>
      </w:tblPr>
      <w:tblGrid>
        <w:gridCol w:w="709"/>
        <w:gridCol w:w="709"/>
        <w:gridCol w:w="709"/>
        <w:gridCol w:w="765"/>
        <w:gridCol w:w="1259"/>
        <w:gridCol w:w="943"/>
        <w:gridCol w:w="980"/>
        <w:gridCol w:w="980"/>
        <w:gridCol w:w="1176"/>
        <w:gridCol w:w="1134"/>
      </w:tblGrid>
      <w:tr w:rsidR="006E2119" w:rsidRPr="004B0B24" w14:paraId="6FB601AF" w14:textId="77777777" w:rsidTr="006E2119">
        <w:trPr>
          <w:trHeight w:val="1077"/>
        </w:trPr>
        <w:tc>
          <w:tcPr>
            <w:tcW w:w="7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33A8385" w14:textId="4A619124" w:rsidR="006E2119" w:rsidRPr="004B0B24" w:rsidRDefault="006E2119" w:rsidP="006E2119">
            <w:pPr>
              <w:spacing w:after="120" w:line="240" w:lineRule="auto"/>
              <w:jc w:val="center"/>
              <w:rPr>
                <w:color w:val="000000"/>
              </w:rPr>
            </w:pPr>
            <w:proofErr w:type="spellStart"/>
            <w:r w:rsidRPr="004B0B24">
              <w:rPr>
                <w:color w:val="000000"/>
              </w:rPr>
              <w:t>Cross</w:t>
            </w:r>
            <w:r w:rsidRPr="004B0B24">
              <w:rPr>
                <w:color w:val="000000"/>
                <w:vertAlign w:val="superscript"/>
              </w:rPr>
              <w:t>a</w:t>
            </w:r>
            <w:proofErr w:type="spellEnd"/>
          </w:p>
        </w:tc>
        <w:tc>
          <w:tcPr>
            <w:tcW w:w="7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6D438CB" w14:textId="790AE4E1" w:rsidR="006E2119" w:rsidRPr="004B0B24" w:rsidRDefault="00C66DC6" w:rsidP="006E2119">
            <w:pPr>
              <w:spacing w:after="120" w:line="240" w:lineRule="auto"/>
              <w:jc w:val="center"/>
              <w:rPr>
                <w:color w:val="000000"/>
              </w:rPr>
            </w:pPr>
            <w:proofErr w:type="spellStart"/>
            <w:r>
              <w:rPr>
                <w:color w:val="000000"/>
              </w:rPr>
              <w:t>Octad</w:t>
            </w:r>
            <w:proofErr w:type="spellEnd"/>
          </w:p>
        </w:tc>
        <w:tc>
          <w:tcPr>
            <w:tcW w:w="7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693956B" w14:textId="77777777" w:rsidR="006E2119" w:rsidRPr="004B0B24" w:rsidRDefault="006E2119" w:rsidP="006E2119">
            <w:pPr>
              <w:spacing w:after="120" w:line="240" w:lineRule="auto"/>
              <w:jc w:val="center"/>
              <w:rPr>
                <w:color w:val="000000"/>
              </w:rPr>
            </w:pPr>
            <w:r w:rsidRPr="004B0B24">
              <w:rPr>
                <w:color w:val="000000"/>
              </w:rPr>
              <w:t>Pair</w:t>
            </w:r>
          </w:p>
        </w:tc>
        <w:tc>
          <w:tcPr>
            <w:tcW w:w="62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6D80342" w14:textId="77777777" w:rsidR="006E2119" w:rsidRPr="004B0B24" w:rsidRDefault="006E2119" w:rsidP="006E2119">
            <w:pPr>
              <w:spacing w:after="120" w:line="240" w:lineRule="auto"/>
              <w:jc w:val="center"/>
              <w:rPr>
                <w:color w:val="000000"/>
              </w:rPr>
            </w:pPr>
            <w:r w:rsidRPr="004B0B24">
              <w:rPr>
                <w:color w:val="000000"/>
              </w:rPr>
              <w:t>Progeny</w:t>
            </w:r>
          </w:p>
        </w:tc>
        <w:tc>
          <w:tcPr>
            <w:tcW w:w="125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5801EF90" w14:textId="77777777" w:rsidR="006E2119" w:rsidRPr="004B0B24" w:rsidRDefault="006E2119" w:rsidP="006E2119">
            <w:pPr>
              <w:spacing w:after="120" w:line="240" w:lineRule="auto"/>
              <w:jc w:val="center"/>
              <w:rPr>
                <w:color w:val="000000"/>
              </w:rPr>
            </w:pPr>
            <w:r w:rsidRPr="004B0B24">
              <w:rPr>
                <w:color w:val="000000"/>
              </w:rPr>
              <w:t>Size of region sequenced (</w:t>
            </w:r>
            <w:proofErr w:type="spellStart"/>
            <w:r w:rsidRPr="004B0B24">
              <w:rPr>
                <w:color w:val="000000"/>
              </w:rPr>
              <w:t>bp</w:t>
            </w:r>
            <w:proofErr w:type="spellEnd"/>
            <w:r w:rsidRPr="004B0B24">
              <w:rPr>
                <w:color w:val="000000"/>
              </w:rPr>
              <w:t>)</w:t>
            </w:r>
          </w:p>
        </w:tc>
        <w:tc>
          <w:tcPr>
            <w:tcW w:w="943"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5D50596D" w14:textId="77777777" w:rsidR="006E2119" w:rsidRPr="004B0B24" w:rsidRDefault="006E2119" w:rsidP="006E2119">
            <w:pPr>
              <w:spacing w:after="120" w:line="240" w:lineRule="auto"/>
              <w:jc w:val="center"/>
              <w:rPr>
                <w:color w:val="000000"/>
              </w:rPr>
            </w:pPr>
            <w:r w:rsidRPr="004B0B24">
              <w:rPr>
                <w:color w:val="000000"/>
              </w:rPr>
              <w:t># of RIP mutations</w:t>
            </w:r>
          </w:p>
        </w:tc>
        <w:tc>
          <w:tcPr>
            <w:tcW w:w="106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6E839CF0" w14:textId="77777777" w:rsidR="006E2119" w:rsidRPr="004B0B24" w:rsidRDefault="006E2119" w:rsidP="006E2119">
            <w:pPr>
              <w:spacing w:after="120" w:line="240" w:lineRule="auto"/>
              <w:jc w:val="center"/>
              <w:rPr>
                <w:color w:val="000000"/>
              </w:rPr>
            </w:pPr>
            <w:r w:rsidRPr="004B0B24">
              <w:rPr>
                <w:color w:val="000000"/>
              </w:rPr>
              <w:t xml:space="preserve"># </w:t>
            </w:r>
            <w:proofErr w:type="gramStart"/>
            <w:r w:rsidRPr="004B0B24">
              <w:rPr>
                <w:color w:val="000000"/>
              </w:rPr>
              <w:t>G:A</w:t>
            </w:r>
            <w:proofErr w:type="gramEnd"/>
            <w:r w:rsidRPr="004B0B24">
              <w:rPr>
                <w:color w:val="000000"/>
              </w:rPr>
              <w:t xml:space="preserve"> transitions</w:t>
            </w:r>
          </w:p>
        </w:tc>
        <w:tc>
          <w:tcPr>
            <w:tcW w:w="102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4A288412" w14:textId="77777777" w:rsidR="006E2119" w:rsidRPr="004B0B24" w:rsidRDefault="006E2119" w:rsidP="006E2119">
            <w:pPr>
              <w:spacing w:after="120" w:line="240" w:lineRule="auto"/>
              <w:jc w:val="center"/>
              <w:rPr>
                <w:color w:val="000000"/>
              </w:rPr>
            </w:pPr>
            <w:r w:rsidRPr="004B0B24">
              <w:rPr>
                <w:color w:val="000000"/>
              </w:rPr>
              <w:t xml:space="preserve"># </w:t>
            </w:r>
            <w:proofErr w:type="gramStart"/>
            <w:r w:rsidRPr="004B0B24">
              <w:rPr>
                <w:color w:val="000000"/>
              </w:rPr>
              <w:t>C:T</w:t>
            </w:r>
            <w:proofErr w:type="gramEnd"/>
            <w:r w:rsidRPr="004B0B24">
              <w:rPr>
                <w:color w:val="000000"/>
              </w:rPr>
              <w:t xml:space="preserve"> transitions</w:t>
            </w:r>
          </w:p>
        </w:tc>
        <w:tc>
          <w:tcPr>
            <w:tcW w:w="1176"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0F5F7B23" w14:textId="2488B49A" w:rsidR="006E2119" w:rsidRPr="004B0B24" w:rsidRDefault="006E2119" w:rsidP="006E2119">
            <w:pPr>
              <w:spacing w:after="120" w:line="240" w:lineRule="auto"/>
              <w:jc w:val="center"/>
              <w:rPr>
                <w:color w:val="000000"/>
              </w:rPr>
            </w:pPr>
            <w:r w:rsidRPr="004B0B24">
              <w:rPr>
                <w:color w:val="000000"/>
              </w:rPr>
              <w:t>Freq. of RIP mutations (%)</w:t>
            </w:r>
          </w:p>
        </w:tc>
        <w:tc>
          <w:tcPr>
            <w:tcW w:w="113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5D03A3F6" w14:textId="77777777" w:rsidR="006E2119" w:rsidRPr="004B0B24" w:rsidRDefault="006E2119" w:rsidP="006E2119">
            <w:pPr>
              <w:spacing w:after="120" w:line="240" w:lineRule="auto"/>
              <w:jc w:val="center"/>
              <w:rPr>
                <w:color w:val="000000"/>
              </w:rPr>
            </w:pPr>
            <w:r w:rsidRPr="004B0B24">
              <w:rPr>
                <w:color w:val="000000"/>
              </w:rPr>
              <w:t>Decrease in GC content (%)</w:t>
            </w:r>
          </w:p>
        </w:tc>
      </w:tr>
      <w:tr w:rsidR="006E2119" w:rsidRPr="004B0B24" w14:paraId="24C2AFE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B974D" w14:textId="77777777" w:rsidR="006E2119" w:rsidRPr="004B0B24" w:rsidRDefault="006E2119" w:rsidP="006E2119">
            <w:pPr>
              <w:spacing w:after="120" w:line="240" w:lineRule="auto"/>
              <w:jc w:val="center"/>
              <w:rPr>
                <w:color w:val="000000"/>
              </w:rPr>
            </w:pPr>
            <w:r w:rsidRPr="004B0B24">
              <w:rPr>
                <w:color w:val="000000"/>
              </w:rPr>
              <w:t>57</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984136" w14:textId="77777777" w:rsidR="006E2119" w:rsidRPr="004B0B24" w:rsidRDefault="006E2119" w:rsidP="006E2119">
            <w:pPr>
              <w:spacing w:after="120" w:line="240" w:lineRule="auto"/>
              <w:jc w:val="center"/>
              <w:rPr>
                <w:color w:val="000000"/>
              </w:rPr>
            </w:pPr>
            <w:r w:rsidRPr="004B0B24">
              <w:rPr>
                <w:color w:val="000000"/>
              </w:rPr>
              <w:t>1</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20A7F18"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7BAAAAF" w14:textId="77777777" w:rsidR="006E2119" w:rsidRPr="004B0B24" w:rsidRDefault="006E2119" w:rsidP="006E2119">
            <w:pPr>
              <w:spacing w:after="120" w:line="240" w:lineRule="auto"/>
              <w:jc w:val="center"/>
              <w:rPr>
                <w:color w:val="000000"/>
              </w:rPr>
            </w:pPr>
            <w:r w:rsidRPr="004B0B24">
              <w:rPr>
                <w:color w:val="000000"/>
              </w:rPr>
              <w:t>57A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F32FC27"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72003251" w14:textId="77777777" w:rsidR="006E2119" w:rsidRPr="004B0B24" w:rsidRDefault="006E2119" w:rsidP="006E2119">
            <w:pPr>
              <w:spacing w:after="120" w:line="240" w:lineRule="auto"/>
              <w:jc w:val="center"/>
              <w:rPr>
                <w:color w:val="000000"/>
              </w:rPr>
            </w:pPr>
            <w:r w:rsidRPr="004B0B24">
              <w:rPr>
                <w:color w:val="000000"/>
              </w:rPr>
              <w:t>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973894" w14:textId="77777777" w:rsidR="006E2119" w:rsidRPr="004B0B24" w:rsidRDefault="006E2119" w:rsidP="006E2119">
            <w:pPr>
              <w:spacing w:after="120" w:line="240" w:lineRule="auto"/>
              <w:jc w:val="center"/>
              <w:rPr>
                <w:color w:val="000000"/>
              </w:rPr>
            </w:pPr>
            <w:r w:rsidRPr="004B0B24">
              <w:rPr>
                <w:color w:val="000000"/>
              </w:rPr>
              <w:t>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622FA7" w14:textId="77777777" w:rsidR="006E2119" w:rsidRPr="004B0B24" w:rsidRDefault="006E2119" w:rsidP="006E2119">
            <w:pPr>
              <w:spacing w:after="120" w:line="240" w:lineRule="auto"/>
              <w:jc w:val="center"/>
              <w:rPr>
                <w:color w:val="000000"/>
              </w:rPr>
            </w:pPr>
            <w:r w:rsidRPr="004B0B24">
              <w:rPr>
                <w:color w:val="000000"/>
              </w:rPr>
              <w:t>62</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1CAE1BF" w14:textId="77777777" w:rsidR="006E2119" w:rsidRPr="004B0B24" w:rsidRDefault="006E2119" w:rsidP="006E2119">
            <w:pPr>
              <w:spacing w:after="120" w:line="240" w:lineRule="auto"/>
              <w:jc w:val="center"/>
              <w:rPr>
                <w:color w:val="000000"/>
              </w:rPr>
            </w:pPr>
            <w:r w:rsidRPr="004B0B24">
              <w:rPr>
                <w:color w:val="000000"/>
              </w:rPr>
              <w:t>2.55</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F43528D" w14:textId="77777777" w:rsidR="006E2119" w:rsidRPr="004B0B24" w:rsidRDefault="006E2119" w:rsidP="006E2119">
            <w:pPr>
              <w:spacing w:after="120" w:line="240" w:lineRule="auto"/>
              <w:jc w:val="center"/>
              <w:rPr>
                <w:color w:val="000000"/>
              </w:rPr>
            </w:pPr>
            <w:r w:rsidRPr="004B0B24">
              <w:rPr>
                <w:color w:val="000000"/>
              </w:rPr>
              <w:t>2.3</w:t>
            </w:r>
          </w:p>
        </w:tc>
      </w:tr>
      <w:tr w:rsidR="006E2119" w:rsidRPr="004B0B24" w14:paraId="30FE6B32"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E42CF4"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9D7145"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20F3BBC"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D7362B4" w14:textId="77777777" w:rsidR="006E2119" w:rsidRPr="004B0B24" w:rsidRDefault="006E2119" w:rsidP="006E2119">
            <w:pPr>
              <w:spacing w:after="120" w:line="240" w:lineRule="auto"/>
              <w:jc w:val="center"/>
              <w:rPr>
                <w:color w:val="000000"/>
              </w:rPr>
            </w:pPr>
            <w:r w:rsidRPr="004B0B24">
              <w:rPr>
                <w:color w:val="000000"/>
              </w:rPr>
              <w:t>57A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E9E7134"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0F699B41" w14:textId="77777777" w:rsidR="006E2119" w:rsidRPr="004B0B24" w:rsidRDefault="006E2119" w:rsidP="006E2119">
            <w:pPr>
              <w:spacing w:after="120" w:line="240" w:lineRule="auto"/>
              <w:jc w:val="center"/>
              <w:rPr>
                <w:color w:val="000000"/>
              </w:rPr>
            </w:pPr>
            <w:r w:rsidRPr="004B0B24">
              <w:rPr>
                <w:color w:val="000000"/>
              </w:rPr>
              <w:t>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75CB67" w14:textId="77777777" w:rsidR="006E2119" w:rsidRPr="004B0B24" w:rsidRDefault="006E2119" w:rsidP="006E2119">
            <w:pPr>
              <w:spacing w:after="120" w:line="240" w:lineRule="auto"/>
              <w:jc w:val="center"/>
              <w:rPr>
                <w:color w:val="000000"/>
              </w:rPr>
            </w:pPr>
            <w:r w:rsidRPr="004B0B24">
              <w:rPr>
                <w:color w:val="000000"/>
              </w:rPr>
              <w:t>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09107F" w14:textId="77777777" w:rsidR="006E2119" w:rsidRPr="004B0B24" w:rsidRDefault="006E2119" w:rsidP="006E2119">
            <w:pPr>
              <w:spacing w:after="120" w:line="240" w:lineRule="auto"/>
              <w:jc w:val="center"/>
              <w:rPr>
                <w:color w:val="000000"/>
              </w:rPr>
            </w:pPr>
            <w:r w:rsidRPr="004B0B24">
              <w:rPr>
                <w:color w:val="000000"/>
              </w:rPr>
              <w:t>16</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9CACF6D" w14:textId="77777777" w:rsidR="006E2119" w:rsidRPr="004B0B24" w:rsidRDefault="006E2119" w:rsidP="006E2119">
            <w:pPr>
              <w:spacing w:after="120" w:line="240" w:lineRule="auto"/>
              <w:jc w:val="center"/>
              <w:rPr>
                <w:color w:val="000000"/>
              </w:rPr>
            </w:pPr>
            <w:r w:rsidRPr="004B0B24">
              <w:rPr>
                <w:color w:val="000000"/>
              </w:rPr>
              <w:t>2.7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48442AC" w14:textId="77777777" w:rsidR="006E2119" w:rsidRPr="004B0B24" w:rsidRDefault="006E2119" w:rsidP="006E2119">
            <w:pPr>
              <w:spacing w:after="120" w:line="240" w:lineRule="auto"/>
              <w:jc w:val="center"/>
              <w:rPr>
                <w:color w:val="000000"/>
              </w:rPr>
            </w:pPr>
            <w:r w:rsidRPr="004B0B24">
              <w:rPr>
                <w:color w:val="000000"/>
              </w:rPr>
              <w:t>2.4</w:t>
            </w:r>
          </w:p>
        </w:tc>
      </w:tr>
      <w:tr w:rsidR="006E2119" w:rsidRPr="004B0B24" w14:paraId="24919DD4"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B63252C"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95D1D1"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F07AF"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2F6865E" w14:textId="77777777" w:rsidR="006E2119" w:rsidRPr="004B0B24" w:rsidRDefault="006E2119" w:rsidP="006E2119">
            <w:pPr>
              <w:spacing w:after="120" w:line="240" w:lineRule="auto"/>
              <w:jc w:val="center"/>
              <w:rPr>
                <w:color w:val="000000"/>
              </w:rPr>
            </w:pPr>
            <w:r w:rsidRPr="004B0B24">
              <w:rPr>
                <w:color w:val="000000"/>
              </w:rPr>
              <w:t>57A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68D63B1"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9366933" w14:textId="77777777" w:rsidR="006E2119" w:rsidRPr="004B0B24" w:rsidRDefault="006E2119" w:rsidP="006E2119">
            <w:pPr>
              <w:spacing w:after="120" w:line="240" w:lineRule="auto"/>
              <w:jc w:val="center"/>
              <w:rPr>
                <w:color w:val="000000"/>
              </w:rPr>
            </w:pPr>
            <w:r w:rsidRPr="004B0B24">
              <w:rPr>
                <w:color w:val="000000"/>
              </w:rPr>
              <w:t>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6EA995" w14:textId="77777777" w:rsidR="006E2119" w:rsidRPr="004B0B24" w:rsidRDefault="006E2119" w:rsidP="006E2119">
            <w:pPr>
              <w:spacing w:after="120" w:line="240" w:lineRule="auto"/>
              <w:jc w:val="center"/>
              <w:rPr>
                <w:color w:val="000000"/>
              </w:rPr>
            </w:pPr>
            <w:r w:rsidRPr="004B0B24">
              <w:rPr>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6CB415" w14:textId="77777777" w:rsidR="006E2119" w:rsidRPr="004B0B24" w:rsidRDefault="006E2119" w:rsidP="006E2119">
            <w:pPr>
              <w:spacing w:after="120" w:line="240" w:lineRule="auto"/>
              <w:jc w:val="center"/>
              <w:rPr>
                <w:color w:val="000000"/>
              </w:rPr>
            </w:pPr>
            <w:r w:rsidRPr="004B0B24">
              <w:rPr>
                <w:color w:val="000000"/>
              </w:rPr>
              <w:t>5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4458CAE" w14:textId="77777777" w:rsidR="006E2119" w:rsidRPr="004B0B24" w:rsidRDefault="006E2119" w:rsidP="006E2119">
            <w:pPr>
              <w:spacing w:after="120" w:line="240" w:lineRule="auto"/>
              <w:jc w:val="center"/>
              <w:rPr>
                <w:color w:val="000000"/>
              </w:rPr>
            </w:pPr>
            <w:r w:rsidRPr="004B0B24">
              <w:rPr>
                <w:color w:val="000000"/>
              </w:rPr>
              <w:t>2.0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B32BD36" w14:textId="77777777" w:rsidR="006E2119" w:rsidRPr="004B0B24" w:rsidRDefault="006E2119" w:rsidP="006E2119">
            <w:pPr>
              <w:spacing w:after="120" w:line="240" w:lineRule="auto"/>
              <w:jc w:val="center"/>
              <w:rPr>
                <w:color w:val="000000"/>
              </w:rPr>
            </w:pPr>
            <w:r w:rsidRPr="004B0B24">
              <w:rPr>
                <w:color w:val="000000"/>
              </w:rPr>
              <w:t>1.8</w:t>
            </w:r>
          </w:p>
        </w:tc>
      </w:tr>
      <w:tr w:rsidR="006E2119" w:rsidRPr="004B0B24" w14:paraId="34690D62"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160A65C"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DAD0D0"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C89C103"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BBE6270"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1D32E12"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D9B11AC"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01E8F8"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536B1A"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ABC6"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40A90FD" w14:textId="77777777" w:rsidR="006E2119" w:rsidRPr="004B0B24" w:rsidRDefault="006E2119" w:rsidP="006E2119">
            <w:pPr>
              <w:spacing w:after="120" w:line="240" w:lineRule="auto"/>
              <w:jc w:val="center"/>
              <w:rPr>
                <w:sz w:val="20"/>
                <w:szCs w:val="20"/>
              </w:rPr>
            </w:pPr>
          </w:p>
        </w:tc>
      </w:tr>
      <w:tr w:rsidR="006E2119" w:rsidRPr="004B0B24" w14:paraId="7EE45B21"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D33296A"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EC8A5EA" w14:textId="77777777" w:rsidR="006E2119" w:rsidRPr="004B0B24" w:rsidRDefault="006E2119" w:rsidP="006E2119">
            <w:pPr>
              <w:spacing w:after="120" w:line="240" w:lineRule="auto"/>
              <w:jc w:val="center"/>
              <w:rPr>
                <w:color w:val="000000"/>
              </w:rPr>
            </w:pPr>
            <w:r w:rsidRPr="004B0B24">
              <w:rPr>
                <w:color w:val="000000"/>
              </w:rPr>
              <w:t>2</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291FD1E"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5A82C28" w14:textId="77777777" w:rsidR="006E2119" w:rsidRPr="004B0B24" w:rsidRDefault="006E2119" w:rsidP="006E2119">
            <w:pPr>
              <w:spacing w:after="120" w:line="240" w:lineRule="auto"/>
              <w:jc w:val="center"/>
              <w:rPr>
                <w:color w:val="000000"/>
              </w:rPr>
            </w:pPr>
            <w:r w:rsidRPr="004B0B24">
              <w:rPr>
                <w:color w:val="000000"/>
              </w:rPr>
              <w:t>57B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FB2E694"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7D4492C1" w14:textId="77777777" w:rsidR="006E2119" w:rsidRPr="004B0B24" w:rsidRDefault="006E2119" w:rsidP="006E2119">
            <w:pPr>
              <w:spacing w:after="120" w:line="240" w:lineRule="auto"/>
              <w:jc w:val="center"/>
              <w:rPr>
                <w:color w:val="000000"/>
              </w:rPr>
            </w:pPr>
            <w:r w:rsidRPr="004B0B24">
              <w:rPr>
                <w:color w:val="000000"/>
              </w:rPr>
              <w:t>1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BEF1E5" w14:textId="77777777" w:rsidR="006E2119" w:rsidRPr="004B0B24" w:rsidRDefault="006E2119" w:rsidP="006E2119">
            <w:pPr>
              <w:spacing w:after="120" w:line="240" w:lineRule="auto"/>
              <w:jc w:val="center"/>
              <w:rPr>
                <w:color w:val="000000"/>
              </w:rPr>
            </w:pPr>
            <w:r w:rsidRPr="004B0B24">
              <w:rPr>
                <w:color w:val="000000"/>
              </w:rPr>
              <w:t>1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52BABB" w14:textId="77777777" w:rsidR="006E2119" w:rsidRPr="004B0B24" w:rsidRDefault="006E2119" w:rsidP="006E2119">
            <w:pPr>
              <w:spacing w:after="120" w:line="240" w:lineRule="auto"/>
              <w:jc w:val="center"/>
              <w:rPr>
                <w:color w:val="000000"/>
              </w:rPr>
            </w:pPr>
            <w:r w:rsidRPr="004B0B24">
              <w:rPr>
                <w:color w:val="000000"/>
              </w:rPr>
              <w:t>67</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2D257EB" w14:textId="77777777" w:rsidR="006E2119" w:rsidRPr="004B0B24" w:rsidRDefault="006E2119" w:rsidP="006E2119">
            <w:pPr>
              <w:spacing w:after="120" w:line="240" w:lineRule="auto"/>
              <w:jc w:val="center"/>
              <w:rPr>
                <w:color w:val="000000"/>
              </w:rPr>
            </w:pPr>
            <w:r w:rsidRPr="004B0B24">
              <w:rPr>
                <w:color w:val="000000"/>
              </w:rPr>
              <w:t>5.99</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A83D739" w14:textId="77777777" w:rsidR="006E2119" w:rsidRPr="004B0B24" w:rsidRDefault="006E2119" w:rsidP="006E2119">
            <w:pPr>
              <w:spacing w:after="120" w:line="240" w:lineRule="auto"/>
              <w:jc w:val="center"/>
              <w:rPr>
                <w:color w:val="000000"/>
              </w:rPr>
            </w:pPr>
            <w:r w:rsidRPr="004B0B24">
              <w:rPr>
                <w:color w:val="000000"/>
              </w:rPr>
              <w:t>5.6</w:t>
            </w:r>
          </w:p>
        </w:tc>
      </w:tr>
      <w:tr w:rsidR="006E2119" w:rsidRPr="004B0B24" w14:paraId="11E3B1B2"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988EE63"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52E06EF"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1CCD6CA"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A58E6A9"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F95D515"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21C71D9"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488F55"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AFB99A"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A6FF706"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4649638" w14:textId="77777777" w:rsidR="006E2119" w:rsidRPr="004B0B24" w:rsidRDefault="006E2119" w:rsidP="006E2119">
            <w:pPr>
              <w:spacing w:after="120" w:line="240" w:lineRule="auto"/>
              <w:jc w:val="center"/>
              <w:rPr>
                <w:sz w:val="20"/>
                <w:szCs w:val="20"/>
              </w:rPr>
            </w:pPr>
          </w:p>
        </w:tc>
      </w:tr>
      <w:tr w:rsidR="006E2119" w:rsidRPr="004B0B24" w14:paraId="0A1C1ABB"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724BADA"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7211816"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BA5C422"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1621269" w14:textId="77777777" w:rsidR="006E2119" w:rsidRPr="004B0B24" w:rsidRDefault="006E2119" w:rsidP="006E2119">
            <w:pPr>
              <w:spacing w:after="120" w:line="240" w:lineRule="auto"/>
              <w:jc w:val="center"/>
              <w:rPr>
                <w:color w:val="000000"/>
              </w:rPr>
            </w:pPr>
            <w:r w:rsidRPr="004B0B24">
              <w:rPr>
                <w:color w:val="000000"/>
              </w:rPr>
              <w:t>57B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A69199D"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D088336" w14:textId="77777777" w:rsidR="006E2119" w:rsidRPr="004B0B24" w:rsidRDefault="006E2119" w:rsidP="006E2119">
            <w:pPr>
              <w:spacing w:after="120" w:line="240" w:lineRule="auto"/>
              <w:jc w:val="center"/>
              <w:rPr>
                <w:color w:val="000000"/>
              </w:rPr>
            </w:pPr>
            <w:r w:rsidRPr="004B0B24">
              <w:rPr>
                <w:color w:val="000000"/>
              </w:rPr>
              <w:t>1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9E8D07" w14:textId="77777777" w:rsidR="006E2119" w:rsidRPr="004B0B24" w:rsidRDefault="006E2119" w:rsidP="006E2119">
            <w:pPr>
              <w:spacing w:after="120" w:line="240" w:lineRule="auto"/>
              <w:jc w:val="center"/>
              <w:rPr>
                <w:color w:val="000000"/>
              </w:rPr>
            </w:pPr>
            <w:r w:rsidRPr="004B0B24">
              <w:rPr>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951A4A" w14:textId="77777777" w:rsidR="006E2119" w:rsidRPr="004B0B24" w:rsidRDefault="006E2119" w:rsidP="006E2119">
            <w:pPr>
              <w:spacing w:after="120" w:line="240" w:lineRule="auto"/>
              <w:jc w:val="center"/>
              <w:rPr>
                <w:color w:val="000000"/>
              </w:rPr>
            </w:pPr>
            <w:r w:rsidRPr="004B0B24">
              <w:rPr>
                <w:color w:val="000000"/>
              </w:rPr>
              <w:t>137</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361E4D12" w14:textId="77777777" w:rsidR="006E2119" w:rsidRPr="004B0B24" w:rsidRDefault="006E2119" w:rsidP="006E2119">
            <w:pPr>
              <w:spacing w:after="120" w:line="240" w:lineRule="auto"/>
              <w:jc w:val="center"/>
              <w:rPr>
                <w:color w:val="000000"/>
              </w:rPr>
            </w:pPr>
            <w:r w:rsidRPr="004B0B24">
              <w:rPr>
                <w:color w:val="000000"/>
              </w:rPr>
              <w:t>4.36</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37F6A41" w14:textId="77777777" w:rsidR="006E2119" w:rsidRPr="004B0B24" w:rsidRDefault="006E2119" w:rsidP="006E2119">
            <w:pPr>
              <w:spacing w:after="120" w:line="240" w:lineRule="auto"/>
              <w:jc w:val="center"/>
              <w:rPr>
                <w:color w:val="000000"/>
              </w:rPr>
            </w:pPr>
            <w:r w:rsidRPr="004B0B24">
              <w:rPr>
                <w:color w:val="000000"/>
              </w:rPr>
              <w:t>4.2</w:t>
            </w:r>
          </w:p>
        </w:tc>
      </w:tr>
      <w:tr w:rsidR="006E2119" w:rsidRPr="004B0B24" w14:paraId="0FEF4F1C"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3A269C"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8E83519"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F49AE77"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8B6CF6A" w14:textId="77777777" w:rsidR="006E2119" w:rsidRPr="004B0B24" w:rsidRDefault="006E2119" w:rsidP="006E2119">
            <w:pPr>
              <w:spacing w:after="120" w:line="240" w:lineRule="auto"/>
              <w:jc w:val="center"/>
              <w:rPr>
                <w:color w:val="000000"/>
              </w:rPr>
            </w:pPr>
            <w:r w:rsidRPr="004B0B24">
              <w:rPr>
                <w:color w:val="000000"/>
              </w:rPr>
              <w:t>57B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83FFA96"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97D279B" w14:textId="77777777" w:rsidR="006E2119" w:rsidRPr="004B0B24" w:rsidRDefault="006E2119" w:rsidP="006E2119">
            <w:pPr>
              <w:spacing w:after="120" w:line="240" w:lineRule="auto"/>
              <w:jc w:val="center"/>
              <w:rPr>
                <w:color w:val="000000"/>
              </w:rPr>
            </w:pPr>
            <w:r w:rsidRPr="004B0B24">
              <w:rPr>
                <w:color w:val="000000"/>
              </w:rPr>
              <w:t>1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653A5A" w14:textId="77777777" w:rsidR="006E2119" w:rsidRPr="004B0B24" w:rsidRDefault="006E2119" w:rsidP="006E2119">
            <w:pPr>
              <w:spacing w:after="120" w:line="240" w:lineRule="auto"/>
              <w:jc w:val="center"/>
              <w:rPr>
                <w:color w:val="000000"/>
              </w:rPr>
            </w:pPr>
            <w:r w:rsidRPr="004B0B24">
              <w:rPr>
                <w:color w:val="000000"/>
              </w:rPr>
              <w:t>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7C6EC2" w14:textId="77777777" w:rsidR="006E2119" w:rsidRPr="004B0B24" w:rsidRDefault="006E2119" w:rsidP="006E2119">
            <w:pPr>
              <w:spacing w:after="120" w:line="240" w:lineRule="auto"/>
              <w:jc w:val="center"/>
              <w:rPr>
                <w:color w:val="000000"/>
              </w:rPr>
            </w:pPr>
            <w:r w:rsidRPr="004B0B24">
              <w:rPr>
                <w:color w:val="000000"/>
              </w:rPr>
              <w:t>39</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7B1B6B6" w14:textId="77777777" w:rsidR="006E2119" w:rsidRPr="004B0B24" w:rsidRDefault="006E2119" w:rsidP="006E2119">
            <w:pPr>
              <w:spacing w:after="120" w:line="240" w:lineRule="auto"/>
              <w:jc w:val="center"/>
              <w:rPr>
                <w:color w:val="000000"/>
              </w:rPr>
            </w:pPr>
            <w:r w:rsidRPr="004B0B24">
              <w:rPr>
                <w:color w:val="000000"/>
              </w:rPr>
              <w:t>4.17</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7BB1A5D" w14:textId="77777777" w:rsidR="006E2119" w:rsidRPr="004B0B24" w:rsidRDefault="006E2119" w:rsidP="006E2119">
            <w:pPr>
              <w:spacing w:after="120" w:line="240" w:lineRule="auto"/>
              <w:jc w:val="center"/>
              <w:rPr>
                <w:color w:val="000000"/>
              </w:rPr>
            </w:pPr>
            <w:r w:rsidRPr="004B0B24">
              <w:rPr>
                <w:color w:val="000000"/>
              </w:rPr>
              <w:t>3.2</w:t>
            </w:r>
          </w:p>
        </w:tc>
      </w:tr>
      <w:tr w:rsidR="006E2119" w:rsidRPr="004B0B24" w14:paraId="27A9BF56"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BA992B"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30913"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ACFDA73" w14:textId="77777777" w:rsidR="006E2119" w:rsidRPr="004B0B24" w:rsidRDefault="006E2119" w:rsidP="006E2119">
            <w:pPr>
              <w:spacing w:after="120" w:line="240" w:lineRule="auto"/>
              <w:jc w:val="center"/>
              <w:rPr>
                <w:color w:val="000000"/>
              </w:rPr>
            </w:pPr>
            <w:r w:rsidRPr="004B0B24">
              <w:rPr>
                <w:color w:val="000000"/>
              </w:rPr>
              <w:t>3</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2FC1843" w14:textId="77777777" w:rsidR="006E2119" w:rsidRPr="004B0B24" w:rsidRDefault="006E2119" w:rsidP="006E2119">
            <w:pPr>
              <w:spacing w:after="120" w:line="240" w:lineRule="auto"/>
              <w:jc w:val="center"/>
              <w:rPr>
                <w:color w:val="000000"/>
              </w:rPr>
            </w:pPr>
            <w:r w:rsidRPr="004B0B24">
              <w:rPr>
                <w:color w:val="000000"/>
              </w:rPr>
              <w:t>57B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7C3B9BCD"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5D50308" w14:textId="77777777" w:rsidR="006E2119" w:rsidRPr="004B0B24" w:rsidRDefault="006E2119" w:rsidP="006E2119">
            <w:pPr>
              <w:spacing w:after="120" w:line="240" w:lineRule="auto"/>
              <w:jc w:val="center"/>
              <w:rPr>
                <w:color w:val="000000"/>
              </w:rPr>
            </w:pPr>
            <w:r w:rsidRPr="004B0B24">
              <w:rPr>
                <w:color w:val="000000"/>
              </w:rPr>
              <w:t>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E2119D" w14:textId="77777777" w:rsidR="006E2119" w:rsidRPr="004B0B24" w:rsidRDefault="006E2119" w:rsidP="006E2119">
            <w:pPr>
              <w:spacing w:after="120" w:line="240" w:lineRule="auto"/>
              <w:jc w:val="center"/>
              <w:rPr>
                <w:color w:val="000000"/>
              </w:rPr>
            </w:pPr>
            <w:r w:rsidRPr="004B0B24">
              <w:rPr>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CA875B" w14:textId="77777777" w:rsidR="006E2119" w:rsidRPr="004B0B24" w:rsidRDefault="006E2119" w:rsidP="006E2119">
            <w:pPr>
              <w:spacing w:after="120" w:line="240" w:lineRule="auto"/>
              <w:jc w:val="center"/>
              <w:rPr>
                <w:color w:val="000000"/>
              </w:rPr>
            </w:pPr>
            <w:r w:rsidRPr="004B0B24">
              <w:rPr>
                <w:color w:val="000000"/>
              </w:rPr>
              <w:t>49</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2B7874C" w14:textId="77777777" w:rsidR="006E2119" w:rsidRPr="004B0B24" w:rsidRDefault="006E2119" w:rsidP="006E2119">
            <w:pPr>
              <w:spacing w:after="120" w:line="240" w:lineRule="auto"/>
              <w:jc w:val="center"/>
              <w:rPr>
                <w:color w:val="000000"/>
              </w:rPr>
            </w:pPr>
            <w:r w:rsidRPr="004B0B24">
              <w:rPr>
                <w:color w:val="000000"/>
              </w:rPr>
              <w:t>3.0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5CE5544" w14:textId="77777777" w:rsidR="006E2119" w:rsidRPr="004B0B24" w:rsidRDefault="006E2119" w:rsidP="006E2119">
            <w:pPr>
              <w:spacing w:after="120" w:line="240" w:lineRule="auto"/>
              <w:jc w:val="center"/>
              <w:rPr>
                <w:color w:val="000000"/>
              </w:rPr>
            </w:pPr>
            <w:r w:rsidRPr="004B0B24">
              <w:rPr>
                <w:color w:val="000000"/>
              </w:rPr>
              <w:t>1.8</w:t>
            </w:r>
          </w:p>
        </w:tc>
      </w:tr>
      <w:tr w:rsidR="006E2119" w:rsidRPr="004B0B24" w14:paraId="5ACD9640"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1E1179"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11085"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395AE"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8022C78" w14:textId="77777777" w:rsidR="006E2119" w:rsidRPr="004B0B24" w:rsidRDefault="006E2119" w:rsidP="006E2119">
            <w:pPr>
              <w:spacing w:after="120" w:line="240" w:lineRule="auto"/>
              <w:jc w:val="center"/>
              <w:rPr>
                <w:color w:val="000000"/>
              </w:rPr>
            </w:pPr>
            <w:r w:rsidRPr="004B0B24">
              <w:rPr>
                <w:color w:val="000000"/>
              </w:rPr>
              <w:t>57B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670E5E3"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4301DB1" w14:textId="77777777" w:rsidR="006E2119" w:rsidRPr="004B0B24" w:rsidRDefault="006E2119" w:rsidP="006E2119">
            <w:pPr>
              <w:spacing w:after="120" w:line="240" w:lineRule="auto"/>
              <w:jc w:val="center"/>
              <w:rPr>
                <w:color w:val="000000"/>
              </w:rPr>
            </w:pPr>
            <w:r w:rsidRPr="004B0B24">
              <w:rPr>
                <w:color w:val="000000"/>
              </w:rPr>
              <w:t>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EFDC2E" w14:textId="77777777" w:rsidR="006E2119" w:rsidRPr="004B0B24" w:rsidRDefault="006E2119" w:rsidP="006E2119">
            <w:pPr>
              <w:spacing w:after="120" w:line="240" w:lineRule="auto"/>
              <w:jc w:val="center"/>
              <w:rPr>
                <w:color w:val="000000"/>
              </w:rPr>
            </w:pPr>
            <w:r w:rsidRPr="004B0B24">
              <w:rPr>
                <w:color w:val="000000"/>
              </w:rPr>
              <w:t>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DE921F" w14:textId="77777777" w:rsidR="006E2119" w:rsidRPr="004B0B24" w:rsidRDefault="006E2119" w:rsidP="006E2119">
            <w:pPr>
              <w:spacing w:after="120" w:line="240" w:lineRule="auto"/>
              <w:jc w:val="center"/>
              <w:rPr>
                <w:color w:val="000000"/>
              </w:rPr>
            </w:pPr>
            <w:r w:rsidRPr="004B0B24">
              <w:rPr>
                <w:color w:val="000000"/>
              </w:rPr>
              <w:t>15</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05989F0F" w14:textId="77777777" w:rsidR="006E2119" w:rsidRPr="004B0B24" w:rsidRDefault="006E2119" w:rsidP="006E2119">
            <w:pPr>
              <w:spacing w:after="120" w:line="240" w:lineRule="auto"/>
              <w:jc w:val="center"/>
              <w:rPr>
                <w:color w:val="000000"/>
              </w:rPr>
            </w:pPr>
            <w:r w:rsidRPr="004B0B24">
              <w:rPr>
                <w:color w:val="000000"/>
              </w:rPr>
              <w:t>2.7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B1AB639" w14:textId="77777777" w:rsidR="006E2119" w:rsidRPr="004B0B24" w:rsidRDefault="006E2119" w:rsidP="006E2119">
            <w:pPr>
              <w:spacing w:after="120" w:line="240" w:lineRule="auto"/>
              <w:jc w:val="center"/>
              <w:rPr>
                <w:color w:val="000000"/>
              </w:rPr>
            </w:pPr>
            <w:r w:rsidRPr="004B0B24">
              <w:rPr>
                <w:color w:val="000000"/>
              </w:rPr>
              <w:t>2.6</w:t>
            </w:r>
          </w:p>
        </w:tc>
      </w:tr>
      <w:tr w:rsidR="006E2119" w:rsidRPr="004B0B24" w14:paraId="3999112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C0A0485"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75C320A" w14:textId="77777777" w:rsidR="006E2119" w:rsidRPr="004B0B24" w:rsidRDefault="006E2119" w:rsidP="006E2119">
            <w:pPr>
              <w:spacing w:after="120" w:line="240" w:lineRule="auto"/>
              <w:jc w:val="center"/>
              <w:rPr>
                <w:color w:val="000000"/>
              </w:rPr>
            </w:pPr>
            <w:r w:rsidRPr="004B0B24">
              <w:rPr>
                <w:color w:val="000000"/>
              </w:rPr>
              <w:t>3</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F88DAA"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85F790A" w14:textId="77777777" w:rsidR="006E2119" w:rsidRPr="004B0B24" w:rsidRDefault="006E2119" w:rsidP="006E2119">
            <w:pPr>
              <w:spacing w:after="120" w:line="240" w:lineRule="auto"/>
              <w:jc w:val="center"/>
              <w:rPr>
                <w:color w:val="000000"/>
              </w:rPr>
            </w:pPr>
            <w:r w:rsidRPr="004B0B24">
              <w:rPr>
                <w:color w:val="000000"/>
              </w:rPr>
              <w:t>57C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1B35D03"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903F09D" w14:textId="77777777" w:rsidR="006E2119" w:rsidRPr="004B0B24" w:rsidRDefault="006E2119" w:rsidP="006E2119">
            <w:pPr>
              <w:spacing w:after="120" w:line="240" w:lineRule="auto"/>
              <w:jc w:val="center"/>
              <w:rPr>
                <w:color w:val="000000"/>
              </w:rPr>
            </w:pPr>
            <w:r w:rsidRPr="004B0B24">
              <w:rPr>
                <w:color w:val="000000"/>
              </w:rPr>
              <w:t>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329D8B" w14:textId="77777777" w:rsidR="006E2119" w:rsidRPr="004B0B24" w:rsidRDefault="006E2119" w:rsidP="006E2119">
            <w:pPr>
              <w:spacing w:after="120" w:line="240" w:lineRule="auto"/>
              <w:jc w:val="center"/>
              <w:rPr>
                <w:color w:val="000000"/>
              </w:rPr>
            </w:pPr>
            <w:r w:rsidRPr="004B0B24">
              <w:rPr>
                <w:color w:val="000000"/>
              </w:rPr>
              <w:t>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D29432" w14:textId="77777777" w:rsidR="006E2119" w:rsidRPr="004B0B24" w:rsidRDefault="006E2119" w:rsidP="006E2119">
            <w:pPr>
              <w:spacing w:after="120" w:line="240" w:lineRule="auto"/>
              <w:jc w:val="center"/>
              <w:rPr>
                <w:color w:val="000000"/>
              </w:rPr>
            </w:pPr>
            <w:r w:rsidRPr="004B0B24">
              <w:rPr>
                <w:color w:val="000000"/>
              </w:rPr>
              <w:t>47</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88C0C92" w14:textId="77777777" w:rsidR="006E2119" w:rsidRPr="004B0B24" w:rsidRDefault="006E2119" w:rsidP="006E2119">
            <w:pPr>
              <w:spacing w:after="120" w:line="240" w:lineRule="auto"/>
              <w:jc w:val="center"/>
              <w:rPr>
                <w:color w:val="000000"/>
              </w:rPr>
            </w:pPr>
            <w:r w:rsidRPr="004B0B24">
              <w:rPr>
                <w:color w:val="000000"/>
              </w:rPr>
              <w:t>2.3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FCAFEAD" w14:textId="77777777" w:rsidR="006E2119" w:rsidRPr="004B0B24" w:rsidRDefault="006E2119" w:rsidP="006E2119">
            <w:pPr>
              <w:spacing w:after="120" w:line="240" w:lineRule="auto"/>
              <w:jc w:val="center"/>
              <w:rPr>
                <w:color w:val="000000"/>
              </w:rPr>
            </w:pPr>
            <w:r w:rsidRPr="004B0B24">
              <w:rPr>
                <w:color w:val="000000"/>
              </w:rPr>
              <w:t>2.2</w:t>
            </w:r>
          </w:p>
        </w:tc>
      </w:tr>
      <w:tr w:rsidR="006E2119" w:rsidRPr="004B0B24" w14:paraId="033FB7C2"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3505DA"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D2E4480"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06C735"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614F487"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5CF5A254"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66165B4"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878786"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671769"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8FA2189"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EE5717E" w14:textId="77777777" w:rsidR="006E2119" w:rsidRPr="004B0B24" w:rsidRDefault="006E2119" w:rsidP="006E2119">
            <w:pPr>
              <w:spacing w:after="120" w:line="240" w:lineRule="auto"/>
              <w:jc w:val="center"/>
              <w:rPr>
                <w:sz w:val="20"/>
                <w:szCs w:val="20"/>
              </w:rPr>
            </w:pPr>
          </w:p>
        </w:tc>
      </w:tr>
      <w:tr w:rsidR="006E2119" w:rsidRPr="004B0B24" w14:paraId="617FE4BC"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E793DCE"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44E7BF"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A7B680D"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B537026" w14:textId="77777777" w:rsidR="006E2119" w:rsidRPr="004B0B24" w:rsidRDefault="006E2119" w:rsidP="006E2119">
            <w:pPr>
              <w:spacing w:after="120" w:line="240" w:lineRule="auto"/>
              <w:jc w:val="center"/>
              <w:rPr>
                <w:color w:val="000000"/>
              </w:rPr>
            </w:pPr>
            <w:r w:rsidRPr="004B0B24">
              <w:rPr>
                <w:color w:val="000000"/>
              </w:rPr>
              <w:t>57C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B0228D7"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CE57B12" w14:textId="77777777" w:rsidR="006E2119" w:rsidRPr="004B0B24" w:rsidRDefault="006E2119" w:rsidP="006E2119">
            <w:pPr>
              <w:spacing w:after="120" w:line="240" w:lineRule="auto"/>
              <w:jc w:val="center"/>
              <w:rPr>
                <w:color w:val="000000"/>
              </w:rPr>
            </w:pPr>
            <w:r w:rsidRPr="004B0B24">
              <w:rPr>
                <w:color w:val="000000"/>
              </w:rPr>
              <w:t>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AF5FDE" w14:textId="77777777" w:rsidR="006E2119" w:rsidRPr="004B0B24" w:rsidRDefault="006E2119" w:rsidP="006E2119">
            <w:pPr>
              <w:spacing w:after="120" w:line="240" w:lineRule="auto"/>
              <w:jc w:val="center"/>
              <w:rPr>
                <w:color w:val="000000"/>
              </w:rPr>
            </w:pPr>
            <w:r w:rsidRPr="004B0B24">
              <w:rPr>
                <w:color w:val="000000"/>
              </w:rPr>
              <w:t>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FDAB13" w14:textId="77777777" w:rsidR="006E2119" w:rsidRPr="004B0B24" w:rsidRDefault="006E2119" w:rsidP="006E2119">
            <w:pPr>
              <w:spacing w:after="120" w:line="240" w:lineRule="auto"/>
              <w:jc w:val="center"/>
              <w:rPr>
                <w:color w:val="000000"/>
              </w:rPr>
            </w:pPr>
            <w:r w:rsidRPr="004B0B24">
              <w:rPr>
                <w:color w:val="000000"/>
              </w:rPr>
              <w:t>66</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298F987" w14:textId="77777777" w:rsidR="006E2119" w:rsidRPr="004B0B24" w:rsidRDefault="006E2119" w:rsidP="006E2119">
            <w:pPr>
              <w:spacing w:after="120" w:line="240" w:lineRule="auto"/>
              <w:jc w:val="center"/>
              <w:rPr>
                <w:color w:val="000000"/>
              </w:rPr>
            </w:pPr>
            <w:r w:rsidRPr="004B0B24">
              <w:rPr>
                <w:color w:val="000000"/>
              </w:rPr>
              <w:t>2.57</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1A9932D" w14:textId="77777777" w:rsidR="006E2119" w:rsidRPr="004B0B24" w:rsidRDefault="006E2119" w:rsidP="006E2119">
            <w:pPr>
              <w:spacing w:after="120" w:line="240" w:lineRule="auto"/>
              <w:jc w:val="center"/>
              <w:rPr>
                <w:color w:val="000000"/>
              </w:rPr>
            </w:pPr>
            <w:r w:rsidRPr="004B0B24">
              <w:rPr>
                <w:color w:val="000000"/>
              </w:rPr>
              <w:t>2.5</w:t>
            </w:r>
          </w:p>
        </w:tc>
      </w:tr>
      <w:tr w:rsidR="006E2119" w:rsidRPr="004B0B24" w14:paraId="3B78049A"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276F3C4"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872619F"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717EC2D"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BCC5BE7" w14:textId="77777777" w:rsidR="006E2119" w:rsidRPr="004B0B24" w:rsidRDefault="006E2119" w:rsidP="006E2119">
            <w:pPr>
              <w:spacing w:after="120" w:line="240" w:lineRule="auto"/>
              <w:jc w:val="center"/>
              <w:rPr>
                <w:color w:val="000000"/>
              </w:rPr>
            </w:pPr>
            <w:r w:rsidRPr="004B0B24">
              <w:rPr>
                <w:color w:val="000000"/>
              </w:rPr>
              <w:t>57C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9EE99C9"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018EB161" w14:textId="77777777" w:rsidR="006E2119" w:rsidRPr="004B0B24" w:rsidRDefault="006E2119" w:rsidP="006E2119">
            <w:pPr>
              <w:spacing w:after="120" w:line="240" w:lineRule="auto"/>
              <w:jc w:val="center"/>
              <w:rPr>
                <w:color w:val="000000"/>
              </w:rPr>
            </w:pPr>
            <w:r w:rsidRPr="004B0B24">
              <w:rPr>
                <w:color w:val="000000"/>
              </w:rPr>
              <w:t>1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37854B" w14:textId="77777777" w:rsidR="006E2119" w:rsidRPr="004B0B24" w:rsidRDefault="006E2119" w:rsidP="006E2119">
            <w:pPr>
              <w:spacing w:after="120" w:line="240" w:lineRule="auto"/>
              <w:jc w:val="center"/>
              <w:rPr>
                <w:color w:val="000000"/>
              </w:rPr>
            </w:pPr>
            <w:r w:rsidRPr="004B0B24">
              <w:rPr>
                <w:color w:val="000000"/>
              </w:rPr>
              <w:t>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016AC9" w14:textId="77777777" w:rsidR="006E2119" w:rsidRPr="004B0B24" w:rsidRDefault="006E2119" w:rsidP="006E2119">
            <w:pPr>
              <w:spacing w:after="120" w:line="240" w:lineRule="auto"/>
              <w:jc w:val="center"/>
              <w:rPr>
                <w:color w:val="000000"/>
              </w:rPr>
            </w:pPr>
            <w:r w:rsidRPr="004B0B24">
              <w:rPr>
                <w:color w:val="000000"/>
              </w:rPr>
              <w:t>8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46A6C7A" w14:textId="77777777" w:rsidR="006E2119" w:rsidRPr="004B0B24" w:rsidRDefault="006E2119" w:rsidP="006E2119">
            <w:pPr>
              <w:spacing w:after="120" w:line="240" w:lineRule="auto"/>
              <w:jc w:val="center"/>
              <w:rPr>
                <w:color w:val="000000"/>
              </w:rPr>
            </w:pPr>
            <w:r w:rsidRPr="004B0B24">
              <w:rPr>
                <w:color w:val="000000"/>
              </w:rPr>
              <w:t>4.46</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1D0346C" w14:textId="77777777" w:rsidR="006E2119" w:rsidRPr="004B0B24" w:rsidRDefault="006E2119" w:rsidP="006E2119">
            <w:pPr>
              <w:spacing w:after="120" w:line="240" w:lineRule="auto"/>
              <w:jc w:val="center"/>
              <w:rPr>
                <w:color w:val="000000"/>
              </w:rPr>
            </w:pPr>
            <w:r w:rsidRPr="004B0B24">
              <w:rPr>
                <w:color w:val="000000"/>
              </w:rPr>
              <w:t>4.4</w:t>
            </w:r>
          </w:p>
        </w:tc>
      </w:tr>
      <w:tr w:rsidR="006E2119" w:rsidRPr="004B0B24" w14:paraId="4373D400"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55AF8"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8F9977"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6FF14A5" w14:textId="77777777" w:rsidR="006E2119" w:rsidRPr="004B0B24" w:rsidRDefault="006E2119" w:rsidP="006E2119">
            <w:pPr>
              <w:spacing w:after="120" w:line="240" w:lineRule="auto"/>
              <w:jc w:val="center"/>
              <w:rPr>
                <w:color w:val="000000"/>
              </w:rPr>
            </w:pPr>
            <w:r w:rsidRPr="004B0B24">
              <w:rPr>
                <w:color w:val="000000"/>
              </w:rPr>
              <w:t>4</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2C7AA14" w14:textId="77777777" w:rsidR="006E2119" w:rsidRPr="004B0B24" w:rsidRDefault="006E2119" w:rsidP="006E2119">
            <w:pPr>
              <w:spacing w:after="120" w:line="240" w:lineRule="auto"/>
              <w:jc w:val="center"/>
              <w:rPr>
                <w:color w:val="000000"/>
              </w:rPr>
            </w:pPr>
            <w:r w:rsidRPr="004B0B24">
              <w:rPr>
                <w:color w:val="000000"/>
              </w:rPr>
              <w:t>57C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0D47438"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17B4F9B" w14:textId="77777777" w:rsidR="006E2119" w:rsidRPr="004B0B24" w:rsidRDefault="006E2119" w:rsidP="006E2119">
            <w:pPr>
              <w:spacing w:after="120" w:line="240" w:lineRule="auto"/>
              <w:jc w:val="center"/>
              <w:rPr>
                <w:color w:val="000000"/>
              </w:rPr>
            </w:pPr>
            <w:r w:rsidRPr="004B0B24">
              <w:rPr>
                <w:color w:val="000000"/>
              </w:rPr>
              <w:t>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A9ADD2" w14:textId="77777777" w:rsidR="006E2119" w:rsidRPr="004B0B24" w:rsidRDefault="006E2119" w:rsidP="006E2119">
            <w:pPr>
              <w:spacing w:after="120" w:line="240" w:lineRule="auto"/>
              <w:jc w:val="center"/>
              <w:rPr>
                <w:color w:val="000000"/>
              </w:rPr>
            </w:pPr>
            <w:r w:rsidRPr="004B0B24">
              <w:rPr>
                <w:color w:val="000000"/>
              </w:rPr>
              <w:t>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7E3A31" w14:textId="77777777" w:rsidR="006E2119" w:rsidRPr="004B0B24" w:rsidRDefault="006E2119" w:rsidP="006E2119">
            <w:pPr>
              <w:spacing w:after="120" w:line="240" w:lineRule="auto"/>
              <w:jc w:val="center"/>
              <w:rPr>
                <w:color w:val="000000"/>
              </w:rPr>
            </w:pPr>
            <w:r w:rsidRPr="004B0B24">
              <w:rPr>
                <w:color w:val="000000"/>
              </w:rPr>
              <w:t>1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F8B28AA" w14:textId="77777777" w:rsidR="006E2119" w:rsidRPr="004B0B24" w:rsidRDefault="006E2119" w:rsidP="006E2119">
            <w:pPr>
              <w:spacing w:after="120" w:line="240" w:lineRule="auto"/>
              <w:jc w:val="center"/>
              <w:rPr>
                <w:color w:val="000000"/>
              </w:rPr>
            </w:pPr>
            <w:r w:rsidRPr="004B0B24">
              <w:rPr>
                <w:color w:val="000000"/>
              </w:rPr>
              <w:t>2.4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8A3EACE" w14:textId="77777777" w:rsidR="006E2119" w:rsidRPr="004B0B24" w:rsidRDefault="006E2119" w:rsidP="006E2119">
            <w:pPr>
              <w:spacing w:after="120" w:line="240" w:lineRule="auto"/>
              <w:jc w:val="center"/>
              <w:rPr>
                <w:color w:val="000000"/>
              </w:rPr>
            </w:pPr>
            <w:r w:rsidRPr="004B0B24">
              <w:rPr>
                <w:color w:val="000000"/>
              </w:rPr>
              <w:t>2.5</w:t>
            </w:r>
          </w:p>
        </w:tc>
      </w:tr>
      <w:tr w:rsidR="006E2119" w:rsidRPr="004B0B24" w14:paraId="637BB885"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D98E4E2"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91869E"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2E65767"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9B3FBEF"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8D4E0C8"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9C03424"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9D40F7"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D20F2F"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99D548B"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3C12380" w14:textId="77777777" w:rsidR="006E2119" w:rsidRPr="004B0B24" w:rsidRDefault="006E2119" w:rsidP="006E2119">
            <w:pPr>
              <w:spacing w:after="120" w:line="240" w:lineRule="auto"/>
              <w:jc w:val="center"/>
              <w:rPr>
                <w:sz w:val="20"/>
                <w:szCs w:val="20"/>
              </w:rPr>
            </w:pPr>
          </w:p>
        </w:tc>
      </w:tr>
      <w:tr w:rsidR="006E2119" w:rsidRPr="004B0B24" w14:paraId="0556D80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C62AA0C"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0225F23" w14:textId="77777777" w:rsidR="006E2119" w:rsidRPr="004B0B24" w:rsidRDefault="006E2119" w:rsidP="006E2119">
            <w:pPr>
              <w:spacing w:after="120" w:line="240" w:lineRule="auto"/>
              <w:jc w:val="center"/>
              <w:rPr>
                <w:color w:val="000000"/>
              </w:rPr>
            </w:pPr>
            <w:r w:rsidRPr="004B0B24">
              <w:rPr>
                <w:color w:val="000000"/>
              </w:rPr>
              <w:t>4</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1A86DDA"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58AF727" w14:textId="77777777" w:rsidR="006E2119" w:rsidRPr="004B0B24" w:rsidRDefault="006E2119" w:rsidP="006E2119">
            <w:pPr>
              <w:spacing w:after="120" w:line="240" w:lineRule="auto"/>
              <w:jc w:val="center"/>
              <w:rPr>
                <w:color w:val="000000"/>
              </w:rPr>
            </w:pPr>
            <w:r w:rsidRPr="004B0B24">
              <w:rPr>
                <w:color w:val="000000"/>
              </w:rPr>
              <w:t>57D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F383410"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A3219AF" w14:textId="77777777" w:rsidR="006E2119" w:rsidRPr="004B0B24" w:rsidRDefault="006E2119" w:rsidP="006E2119">
            <w:pPr>
              <w:spacing w:after="120" w:line="240" w:lineRule="auto"/>
              <w:jc w:val="center"/>
              <w:rPr>
                <w:color w:val="000000"/>
              </w:rPr>
            </w:pPr>
            <w:r w:rsidRPr="004B0B24">
              <w:rPr>
                <w:color w:val="000000"/>
              </w:rPr>
              <w:t>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10408B" w14:textId="77777777" w:rsidR="006E2119" w:rsidRPr="004B0B24" w:rsidRDefault="006E2119" w:rsidP="006E2119">
            <w:pPr>
              <w:spacing w:after="120" w:line="240" w:lineRule="auto"/>
              <w:jc w:val="center"/>
              <w:rPr>
                <w:color w:val="000000"/>
              </w:rPr>
            </w:pPr>
            <w:r w:rsidRPr="004B0B24">
              <w:rPr>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88D289" w14:textId="77777777" w:rsidR="006E2119" w:rsidRPr="004B0B24" w:rsidRDefault="006E2119" w:rsidP="006E2119">
            <w:pPr>
              <w:spacing w:after="120" w:line="240" w:lineRule="auto"/>
              <w:jc w:val="center"/>
              <w:rPr>
                <w:color w:val="000000"/>
              </w:rPr>
            </w:pPr>
            <w:r w:rsidRPr="004B0B24">
              <w:rPr>
                <w:color w:val="000000"/>
              </w:rPr>
              <w:t>63</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501BAE6" w14:textId="77777777" w:rsidR="006E2119" w:rsidRPr="004B0B24" w:rsidRDefault="006E2119" w:rsidP="006E2119">
            <w:pPr>
              <w:spacing w:after="120" w:line="240" w:lineRule="auto"/>
              <w:jc w:val="center"/>
              <w:rPr>
                <w:color w:val="000000"/>
              </w:rPr>
            </w:pPr>
            <w:r w:rsidRPr="004B0B24">
              <w:rPr>
                <w:color w:val="000000"/>
              </w:rPr>
              <w:t>2.1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E6BB6F5" w14:textId="77777777" w:rsidR="006E2119" w:rsidRPr="004B0B24" w:rsidRDefault="006E2119" w:rsidP="006E2119">
            <w:pPr>
              <w:spacing w:after="120" w:line="240" w:lineRule="auto"/>
              <w:jc w:val="center"/>
              <w:rPr>
                <w:color w:val="000000"/>
              </w:rPr>
            </w:pPr>
            <w:r w:rsidRPr="004B0B24">
              <w:rPr>
                <w:color w:val="000000"/>
              </w:rPr>
              <w:t>1.9</w:t>
            </w:r>
          </w:p>
        </w:tc>
      </w:tr>
      <w:tr w:rsidR="006E2119" w:rsidRPr="004B0B24" w14:paraId="16783994"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FAB5F15"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C6BAC35"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BA1F3B"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44CFA32"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82708E3"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4C8CB332"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C370FC"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D25C00"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120276C"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9950F48" w14:textId="77777777" w:rsidR="006E2119" w:rsidRPr="004B0B24" w:rsidRDefault="006E2119" w:rsidP="006E2119">
            <w:pPr>
              <w:spacing w:after="120" w:line="240" w:lineRule="auto"/>
              <w:jc w:val="center"/>
              <w:rPr>
                <w:sz w:val="20"/>
                <w:szCs w:val="20"/>
              </w:rPr>
            </w:pPr>
          </w:p>
        </w:tc>
      </w:tr>
      <w:tr w:rsidR="006E2119" w:rsidRPr="004B0B24" w14:paraId="7B7047A0"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D459AAA"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24B3291"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DFB11A"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59A16C6" w14:textId="77777777" w:rsidR="006E2119" w:rsidRPr="004B0B24" w:rsidRDefault="006E2119" w:rsidP="006E2119">
            <w:pPr>
              <w:spacing w:after="120" w:line="240" w:lineRule="auto"/>
              <w:jc w:val="center"/>
              <w:rPr>
                <w:color w:val="000000"/>
              </w:rPr>
            </w:pPr>
            <w:r w:rsidRPr="004B0B24">
              <w:rPr>
                <w:color w:val="000000"/>
              </w:rPr>
              <w:t>57D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8C16"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CD2FFE3" w14:textId="77777777" w:rsidR="006E2119" w:rsidRPr="004B0B24" w:rsidRDefault="006E2119" w:rsidP="006E2119">
            <w:pPr>
              <w:spacing w:after="120" w:line="240" w:lineRule="auto"/>
              <w:jc w:val="center"/>
              <w:rPr>
                <w:color w:val="000000"/>
              </w:rPr>
            </w:pPr>
            <w:r w:rsidRPr="004B0B24">
              <w:rPr>
                <w:color w:val="000000"/>
              </w:rPr>
              <w:t>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AF5D69" w14:textId="77777777" w:rsidR="006E2119" w:rsidRPr="004B0B24" w:rsidRDefault="006E2119" w:rsidP="006E2119">
            <w:pPr>
              <w:spacing w:after="120" w:line="240" w:lineRule="auto"/>
              <w:jc w:val="center"/>
              <w:rPr>
                <w:color w:val="000000"/>
              </w:rPr>
            </w:pPr>
            <w:r w:rsidRPr="004B0B24">
              <w:rPr>
                <w:color w:val="000000"/>
              </w:rPr>
              <w:t>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9F7CF5" w14:textId="77777777" w:rsidR="006E2119" w:rsidRPr="004B0B24" w:rsidRDefault="006E2119" w:rsidP="006E2119">
            <w:pPr>
              <w:spacing w:after="120" w:line="240" w:lineRule="auto"/>
              <w:jc w:val="center"/>
              <w:rPr>
                <w:color w:val="000000"/>
              </w:rPr>
            </w:pPr>
            <w:r w:rsidRPr="004B0B24">
              <w:rPr>
                <w:color w:val="000000"/>
              </w:rPr>
              <w:t>7</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889877C" w14:textId="77777777" w:rsidR="006E2119" w:rsidRPr="004B0B24" w:rsidRDefault="006E2119" w:rsidP="006E2119">
            <w:pPr>
              <w:spacing w:after="120" w:line="240" w:lineRule="auto"/>
              <w:jc w:val="center"/>
              <w:rPr>
                <w:color w:val="000000"/>
              </w:rPr>
            </w:pPr>
            <w:r w:rsidRPr="004B0B24">
              <w:rPr>
                <w:color w:val="000000"/>
              </w:rPr>
              <w:t>2.6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F1FA0FF" w14:textId="77777777" w:rsidR="006E2119" w:rsidRPr="004B0B24" w:rsidRDefault="006E2119" w:rsidP="006E2119">
            <w:pPr>
              <w:spacing w:after="120" w:line="240" w:lineRule="auto"/>
              <w:jc w:val="center"/>
              <w:rPr>
                <w:color w:val="000000"/>
              </w:rPr>
            </w:pPr>
            <w:r w:rsidRPr="004B0B24">
              <w:rPr>
                <w:color w:val="000000"/>
              </w:rPr>
              <w:t>2.5</w:t>
            </w:r>
          </w:p>
        </w:tc>
      </w:tr>
      <w:tr w:rsidR="006E2119" w:rsidRPr="004B0B24" w14:paraId="3363767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D78C208"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CB87EF4"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CEB2C83"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5175736" w14:textId="77777777" w:rsidR="006E2119" w:rsidRPr="004B0B24" w:rsidRDefault="006E2119" w:rsidP="006E2119">
            <w:pPr>
              <w:spacing w:after="120" w:line="240" w:lineRule="auto"/>
              <w:jc w:val="center"/>
              <w:rPr>
                <w:color w:val="000000"/>
              </w:rPr>
            </w:pPr>
            <w:r w:rsidRPr="004B0B24">
              <w:rPr>
                <w:color w:val="000000"/>
              </w:rPr>
              <w:t>57D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5B79803E"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F39AB41" w14:textId="77777777" w:rsidR="006E2119" w:rsidRPr="004B0B24" w:rsidRDefault="006E2119" w:rsidP="006E2119">
            <w:pPr>
              <w:spacing w:after="120" w:line="240" w:lineRule="auto"/>
              <w:jc w:val="center"/>
              <w:rPr>
                <w:color w:val="000000"/>
              </w:rPr>
            </w:pPr>
            <w:r w:rsidRPr="004B0B24">
              <w:rPr>
                <w:color w:val="000000"/>
              </w:rPr>
              <w:t>1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6BC98F" w14:textId="77777777" w:rsidR="006E2119" w:rsidRPr="004B0B24" w:rsidRDefault="006E2119" w:rsidP="006E2119">
            <w:pPr>
              <w:spacing w:after="120" w:line="240" w:lineRule="auto"/>
              <w:jc w:val="center"/>
              <w:rPr>
                <w:color w:val="000000"/>
              </w:rPr>
            </w:pPr>
            <w:r w:rsidRPr="004B0B24">
              <w:rPr>
                <w:color w:val="000000"/>
              </w:rPr>
              <w:t>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050D6" w14:textId="77777777" w:rsidR="006E2119" w:rsidRPr="004B0B24" w:rsidRDefault="006E2119" w:rsidP="006E2119">
            <w:pPr>
              <w:spacing w:after="120" w:line="240" w:lineRule="auto"/>
              <w:jc w:val="center"/>
              <w:rPr>
                <w:color w:val="000000"/>
              </w:rPr>
            </w:pPr>
            <w:r w:rsidRPr="004B0B24">
              <w:rPr>
                <w:color w:val="000000"/>
              </w:rPr>
              <w:t>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3EC9EC12" w14:textId="77777777" w:rsidR="006E2119" w:rsidRPr="004B0B24" w:rsidRDefault="006E2119" w:rsidP="006E2119">
            <w:pPr>
              <w:spacing w:after="120" w:line="240" w:lineRule="auto"/>
              <w:jc w:val="center"/>
              <w:rPr>
                <w:color w:val="000000"/>
              </w:rPr>
            </w:pPr>
            <w:r w:rsidRPr="004B0B24">
              <w:rPr>
                <w:color w:val="000000"/>
              </w:rPr>
              <w:t>3.1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3724F92" w14:textId="77777777" w:rsidR="006E2119" w:rsidRPr="004B0B24" w:rsidRDefault="006E2119" w:rsidP="006E2119">
            <w:pPr>
              <w:spacing w:after="120" w:line="240" w:lineRule="auto"/>
              <w:jc w:val="center"/>
              <w:rPr>
                <w:color w:val="000000"/>
              </w:rPr>
            </w:pPr>
            <w:r w:rsidRPr="004B0B24">
              <w:rPr>
                <w:color w:val="000000"/>
              </w:rPr>
              <w:t>3.0</w:t>
            </w:r>
          </w:p>
        </w:tc>
      </w:tr>
      <w:tr w:rsidR="006E2119" w:rsidRPr="004B0B24" w14:paraId="4C44D864"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9C5B38B"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08580F7" w14:textId="77777777" w:rsidR="006E2119" w:rsidRPr="004B0B24" w:rsidRDefault="006E2119" w:rsidP="006E2119">
            <w:pPr>
              <w:spacing w:after="120" w:line="240" w:lineRule="auto"/>
              <w:jc w:val="center"/>
              <w:rPr>
                <w:color w:val="000000"/>
              </w:rPr>
            </w:pPr>
            <w:r w:rsidRPr="004B0B24">
              <w:rPr>
                <w:color w:val="000000"/>
              </w:rPr>
              <w:t>5</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CB13051"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49749D3" w14:textId="77777777" w:rsidR="006E2119" w:rsidRPr="004B0B24" w:rsidRDefault="006E2119" w:rsidP="006E2119">
            <w:pPr>
              <w:spacing w:after="120" w:line="240" w:lineRule="auto"/>
              <w:jc w:val="center"/>
              <w:rPr>
                <w:color w:val="000000"/>
              </w:rPr>
            </w:pPr>
            <w:r w:rsidRPr="004B0B24">
              <w:rPr>
                <w:color w:val="000000"/>
              </w:rPr>
              <w:t>57 E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AF8040C"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27C0212B" w14:textId="77777777" w:rsidR="006E2119" w:rsidRPr="004B0B24" w:rsidRDefault="006E2119" w:rsidP="006E2119">
            <w:pPr>
              <w:spacing w:after="120" w:line="240" w:lineRule="auto"/>
              <w:jc w:val="center"/>
              <w:rPr>
                <w:color w:val="000000"/>
              </w:rPr>
            </w:pPr>
            <w:r w:rsidRPr="004B0B24">
              <w:rPr>
                <w:color w:val="000000"/>
              </w:rPr>
              <w:t>1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C53C2D" w14:textId="77777777" w:rsidR="006E2119" w:rsidRPr="004B0B24" w:rsidRDefault="006E2119" w:rsidP="006E2119">
            <w:pPr>
              <w:spacing w:after="120" w:line="240" w:lineRule="auto"/>
              <w:jc w:val="center"/>
              <w:rPr>
                <w:color w:val="000000"/>
              </w:rPr>
            </w:pPr>
            <w:r w:rsidRPr="004B0B24">
              <w:rPr>
                <w:color w:val="000000"/>
              </w:rPr>
              <w:t>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A23DBF" w14:textId="77777777" w:rsidR="006E2119" w:rsidRPr="004B0B24" w:rsidRDefault="006E2119" w:rsidP="006E2119">
            <w:pPr>
              <w:spacing w:after="120" w:line="240" w:lineRule="auto"/>
              <w:jc w:val="center"/>
              <w:rPr>
                <w:color w:val="000000"/>
              </w:rPr>
            </w:pPr>
            <w:r w:rsidRPr="004B0B24">
              <w:rPr>
                <w:color w:val="000000"/>
              </w:rPr>
              <w:t>39</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027B974" w14:textId="77777777" w:rsidR="006E2119" w:rsidRPr="004B0B24" w:rsidRDefault="006E2119" w:rsidP="006E2119">
            <w:pPr>
              <w:spacing w:after="120" w:line="240" w:lineRule="auto"/>
              <w:jc w:val="center"/>
              <w:rPr>
                <w:color w:val="000000"/>
              </w:rPr>
            </w:pPr>
            <w:r w:rsidRPr="004B0B24">
              <w:rPr>
                <w:color w:val="000000"/>
              </w:rPr>
              <w:t>3.46</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F0274B9" w14:textId="77777777" w:rsidR="006E2119" w:rsidRPr="004B0B24" w:rsidRDefault="006E2119" w:rsidP="006E2119">
            <w:pPr>
              <w:spacing w:after="120" w:line="240" w:lineRule="auto"/>
              <w:jc w:val="center"/>
              <w:rPr>
                <w:color w:val="000000"/>
              </w:rPr>
            </w:pPr>
            <w:r w:rsidRPr="004B0B24">
              <w:rPr>
                <w:color w:val="000000"/>
              </w:rPr>
              <w:t>3.3</w:t>
            </w:r>
          </w:p>
        </w:tc>
      </w:tr>
      <w:tr w:rsidR="006E2119" w:rsidRPr="004B0B24" w14:paraId="20B4539A"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E3F7C"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14632A3"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D119911"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9F2C7"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F53685A"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7DD7170A"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9BCC60"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FC4E86"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85D47BE"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D960E6E" w14:textId="77777777" w:rsidR="006E2119" w:rsidRPr="004B0B24" w:rsidRDefault="006E2119" w:rsidP="006E2119">
            <w:pPr>
              <w:spacing w:after="120" w:line="240" w:lineRule="auto"/>
              <w:jc w:val="center"/>
              <w:rPr>
                <w:sz w:val="20"/>
                <w:szCs w:val="20"/>
              </w:rPr>
            </w:pPr>
          </w:p>
        </w:tc>
      </w:tr>
      <w:tr w:rsidR="006E2119" w:rsidRPr="004B0B24" w14:paraId="55F64EC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F7F2EB"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2EEF27" w14:textId="77777777" w:rsidR="006E2119" w:rsidRPr="004B0B24" w:rsidRDefault="006E2119" w:rsidP="006E2119">
            <w:pPr>
              <w:spacing w:after="120" w:line="240" w:lineRule="auto"/>
              <w:jc w:val="center"/>
              <w:rPr>
                <w:color w:val="000000"/>
              </w:rPr>
            </w:pPr>
            <w:r w:rsidRPr="004B0B24">
              <w:rPr>
                <w:color w:val="000000"/>
              </w:rPr>
              <w:t>6</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94D1C"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6300FE1" w14:textId="77777777" w:rsidR="006E2119" w:rsidRPr="004B0B24" w:rsidRDefault="006E2119" w:rsidP="006E2119">
            <w:pPr>
              <w:spacing w:after="120" w:line="240" w:lineRule="auto"/>
              <w:jc w:val="center"/>
              <w:rPr>
                <w:color w:val="000000"/>
              </w:rPr>
            </w:pPr>
            <w:r w:rsidRPr="004B0B24">
              <w:rPr>
                <w:color w:val="000000"/>
              </w:rPr>
              <w:t>57F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CDDFA04"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0ACD25AD" w14:textId="77777777" w:rsidR="006E2119" w:rsidRPr="004B0B24" w:rsidRDefault="006E2119" w:rsidP="006E2119">
            <w:pPr>
              <w:spacing w:after="120" w:line="240" w:lineRule="auto"/>
              <w:jc w:val="center"/>
              <w:rPr>
                <w:color w:val="000000"/>
              </w:rPr>
            </w:pPr>
            <w:r w:rsidRPr="004B0B24">
              <w:rPr>
                <w:color w:val="000000"/>
              </w:rPr>
              <w:t>1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2B167D" w14:textId="77777777" w:rsidR="006E2119" w:rsidRPr="004B0B24" w:rsidRDefault="006E2119" w:rsidP="006E2119">
            <w:pPr>
              <w:spacing w:after="120" w:line="240" w:lineRule="auto"/>
              <w:jc w:val="center"/>
              <w:rPr>
                <w:color w:val="000000"/>
              </w:rPr>
            </w:pPr>
            <w:r w:rsidRPr="004B0B24">
              <w:rPr>
                <w:color w:val="000000"/>
              </w:rPr>
              <w:t>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0AC5E7" w14:textId="77777777" w:rsidR="006E2119" w:rsidRPr="004B0B24" w:rsidRDefault="006E2119" w:rsidP="006E2119">
            <w:pPr>
              <w:spacing w:after="120" w:line="240" w:lineRule="auto"/>
              <w:jc w:val="center"/>
              <w:rPr>
                <w:color w:val="000000"/>
              </w:rPr>
            </w:pPr>
            <w:r w:rsidRPr="004B0B24">
              <w:rPr>
                <w:color w:val="000000"/>
              </w:rPr>
              <w:t>4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B56F893" w14:textId="77777777" w:rsidR="006E2119" w:rsidRPr="004B0B24" w:rsidRDefault="006E2119" w:rsidP="006E2119">
            <w:pPr>
              <w:spacing w:after="120" w:line="240" w:lineRule="auto"/>
              <w:jc w:val="center"/>
              <w:rPr>
                <w:color w:val="000000"/>
              </w:rPr>
            </w:pPr>
            <w:r w:rsidRPr="004B0B24">
              <w:rPr>
                <w:color w:val="000000"/>
              </w:rPr>
              <w:t>4.16</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28AE814" w14:textId="77777777" w:rsidR="006E2119" w:rsidRPr="004B0B24" w:rsidRDefault="006E2119" w:rsidP="006E2119">
            <w:pPr>
              <w:spacing w:after="120" w:line="240" w:lineRule="auto"/>
              <w:jc w:val="center"/>
              <w:rPr>
                <w:color w:val="000000"/>
              </w:rPr>
            </w:pPr>
            <w:r w:rsidRPr="004B0B24">
              <w:rPr>
                <w:color w:val="000000"/>
              </w:rPr>
              <w:t>4.0</w:t>
            </w:r>
          </w:p>
        </w:tc>
      </w:tr>
      <w:tr w:rsidR="006E2119" w:rsidRPr="004B0B24" w14:paraId="045E89CC"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53A4BAA"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75AB41"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5377EB5"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D04B208" w14:textId="77777777" w:rsidR="006E2119" w:rsidRPr="004B0B24" w:rsidRDefault="006E2119" w:rsidP="006E2119">
            <w:pPr>
              <w:spacing w:after="120" w:line="240" w:lineRule="auto"/>
              <w:jc w:val="center"/>
              <w:rPr>
                <w:color w:val="000000"/>
              </w:rPr>
            </w:pPr>
            <w:r w:rsidRPr="004B0B24">
              <w:rPr>
                <w:color w:val="000000"/>
              </w:rPr>
              <w:t>57F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82EB34D"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2A15502" w14:textId="77777777" w:rsidR="006E2119" w:rsidRPr="004B0B24" w:rsidRDefault="006E2119" w:rsidP="006E2119">
            <w:pPr>
              <w:spacing w:after="120" w:line="240" w:lineRule="auto"/>
              <w:jc w:val="center"/>
              <w:rPr>
                <w:color w:val="000000"/>
              </w:rPr>
            </w:pPr>
            <w:r w:rsidRPr="004B0B24">
              <w:rPr>
                <w:color w:val="000000"/>
              </w:rPr>
              <w:t>1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4704DF" w14:textId="77777777" w:rsidR="006E2119" w:rsidRPr="004B0B24" w:rsidRDefault="006E2119" w:rsidP="006E2119">
            <w:pPr>
              <w:spacing w:after="120" w:line="240" w:lineRule="auto"/>
              <w:jc w:val="center"/>
              <w:rPr>
                <w:color w:val="000000"/>
              </w:rPr>
            </w:pPr>
            <w:r w:rsidRPr="004B0B24">
              <w:rPr>
                <w:color w:val="000000"/>
              </w:rPr>
              <w:t>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929C01" w14:textId="77777777" w:rsidR="006E2119" w:rsidRPr="004B0B24" w:rsidRDefault="006E2119" w:rsidP="006E2119">
            <w:pPr>
              <w:spacing w:after="120" w:line="240" w:lineRule="auto"/>
              <w:jc w:val="center"/>
              <w:rPr>
                <w:color w:val="000000"/>
              </w:rPr>
            </w:pPr>
            <w:r w:rsidRPr="004B0B24">
              <w:rPr>
                <w:color w:val="000000"/>
              </w:rPr>
              <w:t>7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877A6A9" w14:textId="77777777" w:rsidR="006E2119" w:rsidRPr="004B0B24" w:rsidRDefault="006E2119" w:rsidP="006E2119">
            <w:pPr>
              <w:spacing w:after="120" w:line="240" w:lineRule="auto"/>
              <w:jc w:val="center"/>
              <w:rPr>
                <w:color w:val="000000"/>
              </w:rPr>
            </w:pPr>
            <w:r w:rsidRPr="004B0B24">
              <w:rPr>
                <w:color w:val="000000"/>
              </w:rPr>
              <w:t>3.7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1416222" w14:textId="77777777" w:rsidR="006E2119" w:rsidRPr="004B0B24" w:rsidRDefault="006E2119" w:rsidP="006E2119">
            <w:pPr>
              <w:spacing w:after="120" w:line="240" w:lineRule="auto"/>
              <w:jc w:val="center"/>
              <w:rPr>
                <w:color w:val="000000"/>
              </w:rPr>
            </w:pPr>
            <w:r w:rsidRPr="004B0B24">
              <w:rPr>
                <w:color w:val="000000"/>
              </w:rPr>
              <w:t>3.6</w:t>
            </w:r>
          </w:p>
        </w:tc>
      </w:tr>
      <w:tr w:rsidR="006E2119" w:rsidRPr="004B0B24" w14:paraId="0F6FE92D"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D9099D"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6528FD8"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8653A12"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1E718DE5" w14:textId="77777777" w:rsidR="006E2119" w:rsidRPr="004B0B24" w:rsidRDefault="006E2119" w:rsidP="006E2119">
            <w:pPr>
              <w:spacing w:after="120" w:line="240" w:lineRule="auto"/>
              <w:jc w:val="center"/>
              <w:rPr>
                <w:color w:val="000000"/>
              </w:rPr>
            </w:pPr>
            <w:r w:rsidRPr="004B0B24">
              <w:rPr>
                <w:color w:val="000000"/>
              </w:rPr>
              <w:t>57F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55D5D5E"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9D38416" w14:textId="77777777" w:rsidR="006E2119" w:rsidRPr="004B0B24" w:rsidRDefault="006E2119" w:rsidP="006E2119">
            <w:pPr>
              <w:spacing w:after="120" w:line="240" w:lineRule="auto"/>
              <w:jc w:val="center"/>
              <w:rPr>
                <w:color w:val="000000"/>
              </w:rPr>
            </w:pPr>
            <w:r w:rsidRPr="004B0B24">
              <w:rPr>
                <w:color w:val="000000"/>
              </w:rPr>
              <w:t>1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7F2EE2" w14:textId="77777777" w:rsidR="006E2119" w:rsidRPr="004B0B24" w:rsidRDefault="006E2119" w:rsidP="006E2119">
            <w:pPr>
              <w:spacing w:after="120" w:line="240" w:lineRule="auto"/>
              <w:jc w:val="center"/>
              <w:rPr>
                <w:color w:val="000000"/>
              </w:rPr>
            </w:pPr>
            <w:r w:rsidRPr="004B0B24">
              <w:rPr>
                <w:color w:val="000000"/>
              </w:rPr>
              <w:t>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368DB7" w14:textId="77777777" w:rsidR="006E2119" w:rsidRPr="004B0B24" w:rsidRDefault="006E2119" w:rsidP="006E2119">
            <w:pPr>
              <w:spacing w:after="120" w:line="240" w:lineRule="auto"/>
              <w:jc w:val="center"/>
              <w:rPr>
                <w:color w:val="000000"/>
              </w:rPr>
            </w:pPr>
            <w:r w:rsidRPr="004B0B24">
              <w:rPr>
                <w:color w:val="000000"/>
              </w:rPr>
              <w:t>66</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0BE75178" w14:textId="77777777" w:rsidR="006E2119" w:rsidRPr="004B0B24" w:rsidRDefault="006E2119" w:rsidP="006E2119">
            <w:pPr>
              <w:spacing w:after="120" w:line="240" w:lineRule="auto"/>
              <w:jc w:val="center"/>
              <w:rPr>
                <w:color w:val="000000"/>
              </w:rPr>
            </w:pPr>
            <w:r w:rsidRPr="004B0B24">
              <w:rPr>
                <w:color w:val="000000"/>
              </w:rPr>
              <w:t>4.43</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42D0D9C" w14:textId="77777777" w:rsidR="006E2119" w:rsidRPr="004B0B24" w:rsidRDefault="006E2119" w:rsidP="006E2119">
            <w:pPr>
              <w:spacing w:after="120" w:line="240" w:lineRule="auto"/>
              <w:jc w:val="center"/>
              <w:rPr>
                <w:color w:val="000000"/>
              </w:rPr>
            </w:pPr>
            <w:r w:rsidRPr="004B0B24">
              <w:rPr>
                <w:color w:val="000000"/>
              </w:rPr>
              <w:t>4.3</w:t>
            </w:r>
          </w:p>
        </w:tc>
      </w:tr>
      <w:tr w:rsidR="006E2119" w:rsidRPr="004B0B24" w14:paraId="6C728243"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3510C1C"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60D1"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B71192E"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CDFB8BA" w14:textId="77777777" w:rsidR="006E2119" w:rsidRPr="004B0B24" w:rsidRDefault="006E2119" w:rsidP="006E2119">
            <w:pPr>
              <w:spacing w:after="120" w:line="240" w:lineRule="auto"/>
              <w:jc w:val="center"/>
              <w:rPr>
                <w:color w:val="000000"/>
              </w:rPr>
            </w:pPr>
            <w:r w:rsidRPr="004B0B24">
              <w:rPr>
                <w:color w:val="000000"/>
              </w:rPr>
              <w:t>57F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DBE8832"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17BAABA" w14:textId="77777777" w:rsidR="006E2119" w:rsidRPr="004B0B24" w:rsidRDefault="006E2119" w:rsidP="006E2119">
            <w:pPr>
              <w:spacing w:after="120" w:line="240" w:lineRule="auto"/>
              <w:jc w:val="center"/>
              <w:rPr>
                <w:color w:val="000000"/>
              </w:rPr>
            </w:pPr>
            <w:r w:rsidRPr="004B0B24">
              <w:rPr>
                <w:color w:val="000000"/>
              </w:rPr>
              <w:t>1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515CC3" w14:textId="77777777" w:rsidR="006E2119" w:rsidRPr="004B0B24" w:rsidRDefault="006E2119" w:rsidP="006E2119">
            <w:pPr>
              <w:spacing w:after="120" w:line="240" w:lineRule="auto"/>
              <w:jc w:val="center"/>
              <w:rPr>
                <w:color w:val="000000"/>
              </w:rPr>
            </w:pPr>
            <w:r w:rsidRPr="004B0B24">
              <w:rPr>
                <w:color w:val="000000"/>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6091B5" w14:textId="77777777" w:rsidR="006E2119" w:rsidRPr="004B0B24" w:rsidRDefault="006E2119" w:rsidP="006E2119">
            <w:pPr>
              <w:spacing w:after="120" w:line="240" w:lineRule="auto"/>
              <w:jc w:val="center"/>
              <w:rPr>
                <w:color w:val="000000"/>
              </w:rPr>
            </w:pPr>
            <w:r w:rsidRPr="004B0B24">
              <w:rPr>
                <w:color w:val="000000"/>
              </w:rPr>
              <w:t>9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FC2CA1C" w14:textId="77777777" w:rsidR="006E2119" w:rsidRPr="004B0B24" w:rsidRDefault="006E2119" w:rsidP="006E2119">
            <w:pPr>
              <w:spacing w:after="120" w:line="240" w:lineRule="auto"/>
              <w:jc w:val="center"/>
              <w:rPr>
                <w:color w:val="000000"/>
              </w:rPr>
            </w:pPr>
            <w:r w:rsidRPr="004B0B24">
              <w:rPr>
                <w:color w:val="000000"/>
              </w:rPr>
              <w:t>3.6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ED069AB" w14:textId="77777777" w:rsidR="006E2119" w:rsidRPr="004B0B24" w:rsidRDefault="006E2119" w:rsidP="006E2119">
            <w:pPr>
              <w:spacing w:after="120" w:line="240" w:lineRule="auto"/>
              <w:jc w:val="center"/>
              <w:rPr>
                <w:color w:val="000000"/>
              </w:rPr>
            </w:pPr>
            <w:r w:rsidRPr="004B0B24">
              <w:rPr>
                <w:color w:val="000000"/>
              </w:rPr>
              <w:t>3.0</w:t>
            </w:r>
          </w:p>
        </w:tc>
      </w:tr>
      <w:tr w:rsidR="006E2119" w:rsidRPr="004B0B24" w14:paraId="5F2370F6"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C2691" w14:textId="77777777" w:rsidR="006E2119" w:rsidRPr="004B0B24" w:rsidRDefault="006E2119" w:rsidP="006E2119">
            <w:pPr>
              <w:spacing w:after="120" w:line="240" w:lineRule="auto"/>
              <w:jc w:val="center"/>
              <w:rPr>
                <w:color w:val="000000"/>
              </w:rPr>
            </w:pPr>
            <w:r w:rsidRPr="004B0B24">
              <w:rPr>
                <w:color w:val="000000"/>
              </w:rPr>
              <w:t>58</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7608DFA" w14:textId="77777777" w:rsidR="006E2119" w:rsidRPr="004B0B24" w:rsidRDefault="006E2119" w:rsidP="006E2119">
            <w:pPr>
              <w:spacing w:after="120" w:line="240" w:lineRule="auto"/>
              <w:jc w:val="center"/>
              <w:rPr>
                <w:color w:val="000000"/>
              </w:rPr>
            </w:pPr>
            <w:r w:rsidRPr="004B0B24">
              <w:rPr>
                <w:color w:val="000000"/>
              </w:rPr>
              <w:t>1</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3368B1"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54422F9" w14:textId="77777777" w:rsidR="006E2119" w:rsidRPr="004B0B24" w:rsidRDefault="006E2119" w:rsidP="006E2119">
            <w:pPr>
              <w:spacing w:after="120" w:line="240" w:lineRule="auto"/>
              <w:jc w:val="center"/>
              <w:rPr>
                <w:color w:val="000000"/>
              </w:rPr>
            </w:pPr>
            <w:r w:rsidRPr="004B0B24">
              <w:rPr>
                <w:color w:val="000000"/>
              </w:rPr>
              <w:t>58A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1FE67AD"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7DC1AAE" w14:textId="77777777" w:rsidR="006E2119" w:rsidRPr="004B0B24" w:rsidRDefault="006E2119" w:rsidP="006E2119">
            <w:pPr>
              <w:spacing w:after="120" w:line="240" w:lineRule="auto"/>
              <w:jc w:val="center"/>
              <w:rPr>
                <w:color w:val="000000"/>
              </w:rPr>
            </w:pPr>
            <w:r w:rsidRPr="004B0B24">
              <w:rPr>
                <w:color w:val="000000"/>
              </w:rPr>
              <w:t>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F88651" w14:textId="77777777" w:rsidR="006E2119" w:rsidRPr="004B0B24" w:rsidRDefault="006E2119" w:rsidP="006E2119">
            <w:pPr>
              <w:spacing w:after="120" w:line="240" w:lineRule="auto"/>
              <w:jc w:val="center"/>
              <w:rPr>
                <w:color w:val="000000"/>
              </w:rPr>
            </w:pPr>
            <w:r w:rsidRPr="004B0B24">
              <w:rPr>
                <w:color w:val="000000"/>
              </w:rPr>
              <w:t>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4583A1" w14:textId="77777777" w:rsidR="006E2119" w:rsidRPr="004B0B24" w:rsidRDefault="006E2119" w:rsidP="006E2119">
            <w:pPr>
              <w:spacing w:after="120" w:line="240" w:lineRule="auto"/>
              <w:jc w:val="center"/>
              <w:rPr>
                <w:color w:val="000000"/>
              </w:rPr>
            </w:pPr>
            <w:r w:rsidRPr="004B0B24">
              <w:rPr>
                <w:color w:val="000000"/>
              </w:rPr>
              <w:t>3</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3D785CB" w14:textId="77777777" w:rsidR="006E2119" w:rsidRPr="004B0B24" w:rsidRDefault="006E2119" w:rsidP="006E2119">
            <w:pPr>
              <w:spacing w:after="120" w:line="240" w:lineRule="auto"/>
              <w:jc w:val="center"/>
              <w:rPr>
                <w:color w:val="000000"/>
              </w:rPr>
            </w:pPr>
            <w:r w:rsidRPr="004B0B24">
              <w:rPr>
                <w:color w:val="000000"/>
              </w:rPr>
              <w:t>1.9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E34801C" w14:textId="77777777" w:rsidR="006E2119" w:rsidRPr="004B0B24" w:rsidRDefault="006E2119" w:rsidP="006E2119">
            <w:pPr>
              <w:spacing w:after="120" w:line="240" w:lineRule="auto"/>
              <w:jc w:val="center"/>
              <w:rPr>
                <w:color w:val="000000"/>
              </w:rPr>
            </w:pPr>
            <w:r w:rsidRPr="004B0B24">
              <w:rPr>
                <w:color w:val="000000"/>
              </w:rPr>
              <w:t>1.7</w:t>
            </w:r>
          </w:p>
        </w:tc>
      </w:tr>
      <w:tr w:rsidR="006E2119" w:rsidRPr="004B0B24" w14:paraId="41E90D1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DB16F72"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B0D5FB3"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1D3675"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ABF1DF1"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0EC6E8E"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95A2CC7"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74BD69"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934D4B"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E092284"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F7E0DED" w14:textId="77777777" w:rsidR="006E2119" w:rsidRPr="004B0B24" w:rsidRDefault="006E2119" w:rsidP="006E2119">
            <w:pPr>
              <w:spacing w:after="120" w:line="240" w:lineRule="auto"/>
              <w:jc w:val="center"/>
              <w:rPr>
                <w:sz w:val="20"/>
                <w:szCs w:val="20"/>
              </w:rPr>
            </w:pPr>
          </w:p>
        </w:tc>
      </w:tr>
      <w:tr w:rsidR="006E2119" w:rsidRPr="004B0B24" w14:paraId="4EEE977A"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4A937CE"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ACE8FA3"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923BA"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98C634C" w14:textId="77777777" w:rsidR="006E2119" w:rsidRPr="004B0B24" w:rsidRDefault="006E2119" w:rsidP="006E2119">
            <w:pPr>
              <w:spacing w:after="120" w:line="240" w:lineRule="auto"/>
              <w:jc w:val="center"/>
              <w:rPr>
                <w:color w:val="000000"/>
              </w:rPr>
            </w:pPr>
            <w:r w:rsidRPr="004B0B24">
              <w:rPr>
                <w:color w:val="000000"/>
              </w:rPr>
              <w:t>58A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9CA3474"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2D4AF173" w14:textId="77777777" w:rsidR="006E2119" w:rsidRPr="004B0B24" w:rsidRDefault="006E2119" w:rsidP="006E2119">
            <w:pPr>
              <w:spacing w:after="120" w:line="240" w:lineRule="auto"/>
              <w:jc w:val="center"/>
              <w:rPr>
                <w:color w:val="000000"/>
              </w:rPr>
            </w:pPr>
            <w:r w:rsidRPr="004B0B24">
              <w:rPr>
                <w:color w:val="000000"/>
              </w:rPr>
              <w:t>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1DA22B" w14:textId="77777777" w:rsidR="006E2119" w:rsidRPr="004B0B24" w:rsidRDefault="006E2119" w:rsidP="006E2119">
            <w:pPr>
              <w:spacing w:after="120" w:line="240" w:lineRule="auto"/>
              <w:jc w:val="center"/>
              <w:rPr>
                <w:color w:val="000000"/>
              </w:rPr>
            </w:pPr>
            <w:r w:rsidRPr="004B0B24">
              <w:rPr>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E319D9" w14:textId="77777777" w:rsidR="006E2119" w:rsidRPr="004B0B24" w:rsidRDefault="006E2119" w:rsidP="006E2119">
            <w:pPr>
              <w:spacing w:after="120" w:line="240" w:lineRule="auto"/>
              <w:jc w:val="center"/>
              <w:rPr>
                <w:color w:val="000000"/>
              </w:rPr>
            </w:pPr>
            <w:r w:rsidRPr="004B0B24">
              <w:rPr>
                <w:color w:val="000000"/>
              </w:rPr>
              <w:t>46</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09636597" w14:textId="77777777" w:rsidR="006E2119" w:rsidRPr="004B0B24" w:rsidRDefault="006E2119" w:rsidP="006E2119">
            <w:pPr>
              <w:spacing w:after="120" w:line="240" w:lineRule="auto"/>
              <w:jc w:val="center"/>
              <w:rPr>
                <w:color w:val="000000"/>
              </w:rPr>
            </w:pPr>
            <w:r w:rsidRPr="004B0B24">
              <w:rPr>
                <w:color w:val="000000"/>
              </w:rPr>
              <w:t>1.47</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53CF778" w14:textId="77777777" w:rsidR="006E2119" w:rsidRPr="004B0B24" w:rsidRDefault="006E2119" w:rsidP="006E2119">
            <w:pPr>
              <w:spacing w:after="120" w:line="240" w:lineRule="auto"/>
              <w:jc w:val="center"/>
              <w:rPr>
                <w:color w:val="000000"/>
              </w:rPr>
            </w:pPr>
            <w:r w:rsidRPr="004B0B24">
              <w:rPr>
                <w:color w:val="000000"/>
              </w:rPr>
              <w:t>1.4</w:t>
            </w:r>
          </w:p>
        </w:tc>
      </w:tr>
      <w:tr w:rsidR="006E2119" w:rsidRPr="004B0B24" w14:paraId="76584362"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235F7D7"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71C8BF"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2F38D4"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9A3F702" w14:textId="77777777" w:rsidR="006E2119" w:rsidRPr="004B0B24" w:rsidRDefault="006E2119" w:rsidP="006E2119">
            <w:pPr>
              <w:spacing w:after="120" w:line="240" w:lineRule="auto"/>
              <w:jc w:val="center"/>
              <w:rPr>
                <w:color w:val="000000"/>
              </w:rPr>
            </w:pPr>
            <w:r w:rsidRPr="004B0B24">
              <w:rPr>
                <w:color w:val="000000"/>
              </w:rPr>
              <w:t>58A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247C0FA"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5C2E19A" w14:textId="77777777" w:rsidR="006E2119" w:rsidRPr="004B0B24" w:rsidRDefault="006E2119" w:rsidP="006E2119">
            <w:pPr>
              <w:spacing w:after="120" w:line="240" w:lineRule="auto"/>
              <w:jc w:val="center"/>
              <w:rPr>
                <w:color w:val="000000"/>
              </w:rPr>
            </w:pPr>
            <w:r w:rsidRPr="004B0B24">
              <w:rPr>
                <w:color w:val="000000"/>
              </w:rPr>
              <w:t>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55C64A" w14:textId="77777777" w:rsidR="006E2119" w:rsidRPr="004B0B24" w:rsidRDefault="006E2119" w:rsidP="006E2119">
            <w:pPr>
              <w:spacing w:after="120" w:line="240" w:lineRule="auto"/>
              <w:jc w:val="center"/>
              <w:rPr>
                <w:color w:val="000000"/>
              </w:rPr>
            </w:pPr>
            <w:r w:rsidRPr="004B0B24">
              <w:rPr>
                <w:color w:val="000000"/>
              </w:rPr>
              <w:t>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A4A33A" w14:textId="77777777" w:rsidR="006E2119" w:rsidRPr="004B0B24" w:rsidRDefault="006E2119" w:rsidP="006E2119">
            <w:pPr>
              <w:spacing w:after="120" w:line="240" w:lineRule="auto"/>
              <w:jc w:val="center"/>
              <w:rPr>
                <w:color w:val="000000"/>
              </w:rPr>
            </w:pPr>
            <w:r w:rsidRPr="004B0B24">
              <w:rPr>
                <w:color w:val="000000"/>
              </w:rPr>
              <w:t>6</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816D791" w14:textId="77777777" w:rsidR="006E2119" w:rsidRPr="004B0B24" w:rsidRDefault="006E2119" w:rsidP="006E2119">
            <w:pPr>
              <w:spacing w:after="120" w:line="240" w:lineRule="auto"/>
              <w:jc w:val="center"/>
              <w:rPr>
                <w:color w:val="000000"/>
              </w:rPr>
            </w:pPr>
            <w:r w:rsidRPr="004B0B24">
              <w:rPr>
                <w:color w:val="000000"/>
              </w:rPr>
              <w:t>1.4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F58A254" w14:textId="77777777" w:rsidR="006E2119" w:rsidRPr="004B0B24" w:rsidRDefault="006E2119" w:rsidP="006E2119">
            <w:pPr>
              <w:spacing w:after="120" w:line="240" w:lineRule="auto"/>
              <w:jc w:val="center"/>
              <w:rPr>
                <w:color w:val="000000"/>
              </w:rPr>
            </w:pPr>
            <w:r w:rsidRPr="004B0B24">
              <w:rPr>
                <w:color w:val="000000"/>
              </w:rPr>
              <w:t>1.3</w:t>
            </w:r>
          </w:p>
        </w:tc>
      </w:tr>
      <w:tr w:rsidR="006E2119" w:rsidRPr="004B0B24" w14:paraId="7FD9820A"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31E02C2"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5CA592" w14:textId="77777777" w:rsidR="006E2119" w:rsidRPr="004B0B24" w:rsidRDefault="006E2119" w:rsidP="006E2119">
            <w:pPr>
              <w:spacing w:after="120" w:line="240" w:lineRule="auto"/>
              <w:jc w:val="center"/>
              <w:rPr>
                <w:color w:val="000000"/>
              </w:rPr>
            </w:pPr>
            <w:r w:rsidRPr="004B0B24">
              <w:rPr>
                <w:color w:val="000000"/>
              </w:rPr>
              <w:t>2</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488463"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B0BCC91" w14:textId="77777777" w:rsidR="006E2119" w:rsidRPr="004B0B24" w:rsidRDefault="006E2119" w:rsidP="006E2119">
            <w:pPr>
              <w:spacing w:after="120" w:line="240" w:lineRule="auto"/>
              <w:jc w:val="center"/>
              <w:rPr>
                <w:color w:val="000000"/>
              </w:rPr>
            </w:pPr>
            <w:r w:rsidRPr="004B0B24">
              <w:rPr>
                <w:color w:val="000000"/>
              </w:rPr>
              <w:t>58B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EB3A13B"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C3D2401" w14:textId="77777777" w:rsidR="006E2119" w:rsidRPr="004B0B24" w:rsidRDefault="006E2119" w:rsidP="006E2119">
            <w:pPr>
              <w:spacing w:after="120" w:line="240" w:lineRule="auto"/>
              <w:jc w:val="center"/>
              <w:rPr>
                <w:color w:val="000000"/>
              </w:rPr>
            </w:pPr>
            <w:r w:rsidRPr="004B0B24">
              <w:rPr>
                <w:color w:val="000000"/>
              </w:rPr>
              <w:t>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9B36D3" w14:textId="77777777" w:rsidR="006E2119" w:rsidRPr="004B0B24" w:rsidRDefault="006E2119" w:rsidP="006E2119">
            <w:pPr>
              <w:spacing w:after="120" w:line="240" w:lineRule="auto"/>
              <w:jc w:val="center"/>
              <w:rPr>
                <w:color w:val="000000"/>
              </w:rPr>
            </w:pPr>
            <w:r w:rsidRPr="004B0B24">
              <w:rPr>
                <w:color w:val="000000"/>
              </w:rPr>
              <w:t>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92E4E3" w14:textId="77777777" w:rsidR="006E2119" w:rsidRPr="004B0B24" w:rsidRDefault="006E2119" w:rsidP="006E2119">
            <w:pPr>
              <w:spacing w:after="120" w:line="240" w:lineRule="auto"/>
              <w:jc w:val="center"/>
              <w:rPr>
                <w:color w:val="000000"/>
              </w:rPr>
            </w:pPr>
            <w:r w:rsidRPr="004B0B24">
              <w:rPr>
                <w:color w:val="000000"/>
              </w:rPr>
              <w:t>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763C70F" w14:textId="77777777" w:rsidR="006E2119" w:rsidRPr="004B0B24" w:rsidRDefault="006E2119" w:rsidP="006E2119">
            <w:pPr>
              <w:spacing w:after="120" w:line="240" w:lineRule="auto"/>
              <w:jc w:val="center"/>
              <w:rPr>
                <w:color w:val="000000"/>
              </w:rPr>
            </w:pPr>
            <w:r w:rsidRPr="004B0B24">
              <w:rPr>
                <w:color w:val="000000"/>
              </w:rPr>
              <w:t>1.89</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9D873A5" w14:textId="77777777" w:rsidR="006E2119" w:rsidRPr="004B0B24" w:rsidRDefault="006E2119" w:rsidP="006E2119">
            <w:pPr>
              <w:spacing w:after="120" w:line="240" w:lineRule="auto"/>
              <w:jc w:val="center"/>
              <w:rPr>
                <w:color w:val="000000"/>
              </w:rPr>
            </w:pPr>
            <w:r w:rsidRPr="004B0B24">
              <w:rPr>
                <w:color w:val="000000"/>
              </w:rPr>
              <w:t>1.7</w:t>
            </w:r>
          </w:p>
        </w:tc>
      </w:tr>
      <w:tr w:rsidR="006E2119" w:rsidRPr="004B0B24" w14:paraId="3599E210"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65EB8A3"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ADE1A90"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B585"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419736C"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F6DFAB6"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0937D0FE"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94E94"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286759"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711842A"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608405B" w14:textId="77777777" w:rsidR="006E2119" w:rsidRPr="004B0B24" w:rsidRDefault="006E2119" w:rsidP="006E2119">
            <w:pPr>
              <w:spacing w:after="120" w:line="240" w:lineRule="auto"/>
              <w:jc w:val="center"/>
              <w:rPr>
                <w:sz w:val="20"/>
                <w:szCs w:val="20"/>
              </w:rPr>
            </w:pPr>
          </w:p>
        </w:tc>
      </w:tr>
      <w:tr w:rsidR="006E2119" w:rsidRPr="004B0B24" w14:paraId="66EEF3FA"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25527"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209B51A" w14:textId="77777777" w:rsidR="006E2119" w:rsidRPr="004B0B24" w:rsidRDefault="006E2119" w:rsidP="006E2119">
            <w:pPr>
              <w:spacing w:after="120" w:line="240" w:lineRule="auto"/>
              <w:jc w:val="center"/>
              <w:rPr>
                <w:color w:val="000000"/>
              </w:rPr>
            </w:pPr>
            <w:r w:rsidRPr="004B0B24">
              <w:rPr>
                <w:color w:val="000000"/>
              </w:rPr>
              <w:t>3</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756AB4"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88B6771" w14:textId="77777777" w:rsidR="006E2119" w:rsidRPr="004B0B24" w:rsidRDefault="006E2119" w:rsidP="006E2119">
            <w:pPr>
              <w:spacing w:after="120" w:line="240" w:lineRule="auto"/>
              <w:jc w:val="center"/>
              <w:rPr>
                <w:color w:val="000000"/>
              </w:rPr>
            </w:pPr>
            <w:r w:rsidRPr="004B0B24">
              <w:rPr>
                <w:color w:val="000000"/>
              </w:rPr>
              <w:t>58C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C21AE"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077502EE" w14:textId="77777777" w:rsidR="006E2119" w:rsidRPr="004B0B24" w:rsidRDefault="006E2119" w:rsidP="006E2119">
            <w:pPr>
              <w:spacing w:after="120" w:line="240" w:lineRule="auto"/>
              <w:jc w:val="center"/>
              <w:rPr>
                <w:color w:val="000000"/>
              </w:rPr>
            </w:pPr>
            <w:r w:rsidRPr="004B0B24">
              <w:rPr>
                <w:color w:val="000000"/>
              </w:rPr>
              <w:t>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FE1B76" w14:textId="77777777" w:rsidR="006E2119" w:rsidRPr="004B0B24" w:rsidRDefault="006E2119" w:rsidP="006E2119">
            <w:pPr>
              <w:spacing w:after="120" w:line="240" w:lineRule="auto"/>
              <w:jc w:val="center"/>
              <w:rPr>
                <w:color w:val="000000"/>
              </w:rPr>
            </w:pPr>
            <w:r w:rsidRPr="004B0B24">
              <w:rPr>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703DC7" w14:textId="77777777" w:rsidR="006E2119" w:rsidRPr="004B0B24" w:rsidRDefault="006E2119" w:rsidP="006E2119">
            <w:pPr>
              <w:spacing w:after="120" w:line="240" w:lineRule="auto"/>
              <w:jc w:val="center"/>
              <w:rPr>
                <w:color w:val="000000"/>
              </w:rPr>
            </w:pPr>
            <w:r w:rsidRPr="004B0B24">
              <w:rPr>
                <w:color w:val="000000"/>
              </w:rPr>
              <w:t>32</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DFEF92D" w14:textId="77777777" w:rsidR="006E2119" w:rsidRPr="004B0B24" w:rsidRDefault="006E2119" w:rsidP="006E2119">
            <w:pPr>
              <w:spacing w:after="120" w:line="240" w:lineRule="auto"/>
              <w:jc w:val="center"/>
              <w:rPr>
                <w:color w:val="000000"/>
              </w:rPr>
            </w:pPr>
            <w:r w:rsidRPr="004B0B24">
              <w:rPr>
                <w:color w:val="000000"/>
              </w:rPr>
              <w:t>1.05</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9A9ECD1" w14:textId="77777777" w:rsidR="006E2119" w:rsidRPr="004B0B24" w:rsidRDefault="006E2119" w:rsidP="006E2119">
            <w:pPr>
              <w:spacing w:after="120" w:line="240" w:lineRule="auto"/>
              <w:jc w:val="center"/>
              <w:rPr>
                <w:color w:val="000000"/>
              </w:rPr>
            </w:pPr>
            <w:r w:rsidRPr="004B0B24">
              <w:rPr>
                <w:color w:val="000000"/>
              </w:rPr>
              <w:t>0.9</w:t>
            </w:r>
          </w:p>
        </w:tc>
      </w:tr>
      <w:tr w:rsidR="006E2119" w:rsidRPr="004B0B24" w14:paraId="5DC5A9A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12A6CB"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95A5F0"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E0BF37B"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B8882EF" w14:textId="77777777" w:rsidR="006E2119" w:rsidRPr="004B0B24" w:rsidRDefault="006E2119" w:rsidP="006E2119">
            <w:pPr>
              <w:spacing w:after="120" w:line="240" w:lineRule="auto"/>
              <w:jc w:val="center"/>
              <w:rPr>
                <w:color w:val="000000"/>
              </w:rPr>
            </w:pPr>
            <w:r w:rsidRPr="004B0B24">
              <w:rPr>
                <w:color w:val="000000"/>
              </w:rPr>
              <w:t>58C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7F13EF13"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AC7AD74" w14:textId="77777777" w:rsidR="006E2119" w:rsidRPr="004B0B24" w:rsidRDefault="006E2119" w:rsidP="006E2119">
            <w:pPr>
              <w:spacing w:after="120" w:line="240" w:lineRule="auto"/>
              <w:jc w:val="center"/>
              <w:rPr>
                <w:color w:val="000000"/>
              </w:rPr>
            </w:pPr>
            <w:r w:rsidRPr="004B0B24">
              <w:rPr>
                <w:color w:val="000000"/>
              </w:rPr>
              <w:t>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56173B" w14:textId="77777777" w:rsidR="006E2119" w:rsidRPr="004B0B24" w:rsidRDefault="006E2119" w:rsidP="006E2119">
            <w:pPr>
              <w:spacing w:after="120" w:line="240" w:lineRule="auto"/>
              <w:jc w:val="center"/>
              <w:rPr>
                <w:color w:val="000000"/>
              </w:rPr>
            </w:pPr>
            <w:r w:rsidRPr="004B0B24">
              <w:rPr>
                <w:color w:val="000000"/>
              </w:rPr>
              <w:t>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C5EEFA" w14:textId="77777777" w:rsidR="006E2119" w:rsidRPr="004B0B24" w:rsidRDefault="006E2119" w:rsidP="006E2119">
            <w:pPr>
              <w:spacing w:after="120" w:line="240" w:lineRule="auto"/>
              <w:jc w:val="center"/>
              <w:rPr>
                <w:color w:val="000000"/>
              </w:rPr>
            </w:pPr>
            <w:r w:rsidRPr="004B0B24">
              <w:rPr>
                <w:color w:val="000000"/>
              </w:rPr>
              <w:t>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26DBDAB" w14:textId="77777777" w:rsidR="006E2119" w:rsidRPr="004B0B24" w:rsidRDefault="006E2119" w:rsidP="006E2119">
            <w:pPr>
              <w:spacing w:after="120" w:line="240" w:lineRule="auto"/>
              <w:jc w:val="center"/>
              <w:rPr>
                <w:color w:val="000000"/>
              </w:rPr>
            </w:pPr>
            <w:r w:rsidRPr="004B0B24">
              <w:rPr>
                <w:color w:val="000000"/>
              </w:rPr>
              <w:t>1.3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7122297" w14:textId="77777777" w:rsidR="006E2119" w:rsidRPr="004B0B24" w:rsidRDefault="006E2119" w:rsidP="006E2119">
            <w:pPr>
              <w:spacing w:after="120" w:line="240" w:lineRule="auto"/>
              <w:jc w:val="center"/>
              <w:rPr>
                <w:color w:val="000000"/>
              </w:rPr>
            </w:pPr>
            <w:r w:rsidRPr="004B0B24">
              <w:rPr>
                <w:color w:val="000000"/>
              </w:rPr>
              <w:t>1.3</w:t>
            </w:r>
          </w:p>
        </w:tc>
      </w:tr>
      <w:tr w:rsidR="006E2119" w:rsidRPr="004B0B24" w14:paraId="3F799F70"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0B8C93"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D1C8963" w14:textId="77777777" w:rsidR="006E2119" w:rsidRPr="004B0B24" w:rsidRDefault="006E2119" w:rsidP="006E2119">
            <w:pPr>
              <w:spacing w:after="120" w:line="240" w:lineRule="auto"/>
              <w:jc w:val="center"/>
              <w:rPr>
                <w:color w:val="000000"/>
              </w:rPr>
            </w:pPr>
            <w:r w:rsidRPr="004B0B24">
              <w:rPr>
                <w:color w:val="000000"/>
              </w:rPr>
              <w:t>4</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CF9EB0"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A07C34C" w14:textId="77777777" w:rsidR="006E2119" w:rsidRPr="004B0B24" w:rsidRDefault="006E2119" w:rsidP="006E2119">
            <w:pPr>
              <w:spacing w:after="120" w:line="240" w:lineRule="auto"/>
              <w:jc w:val="center"/>
              <w:rPr>
                <w:color w:val="000000"/>
              </w:rPr>
            </w:pPr>
            <w:r w:rsidRPr="004B0B24">
              <w:rPr>
                <w:color w:val="000000"/>
              </w:rPr>
              <w:t>58D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6DBE9BD"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DA2DB2B" w14:textId="77777777" w:rsidR="006E2119" w:rsidRPr="004B0B24" w:rsidRDefault="006E2119" w:rsidP="006E2119">
            <w:pPr>
              <w:spacing w:after="120" w:line="240" w:lineRule="auto"/>
              <w:jc w:val="center"/>
              <w:rPr>
                <w:color w:val="000000"/>
              </w:rPr>
            </w:pPr>
            <w:r w:rsidRPr="004B0B24">
              <w:rPr>
                <w:color w:val="000000"/>
              </w:rPr>
              <w:t>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BEBC7E" w14:textId="77777777" w:rsidR="006E2119" w:rsidRPr="004B0B24" w:rsidRDefault="006E2119" w:rsidP="006E2119">
            <w:pPr>
              <w:spacing w:after="120" w:line="240" w:lineRule="auto"/>
              <w:jc w:val="center"/>
              <w:rPr>
                <w:color w:val="000000"/>
              </w:rPr>
            </w:pPr>
            <w:r w:rsidRPr="004B0B24">
              <w:rPr>
                <w:color w:val="000000"/>
              </w:rPr>
              <w:t>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51E645" w14:textId="77777777" w:rsidR="006E2119" w:rsidRPr="004B0B24" w:rsidRDefault="006E2119" w:rsidP="006E2119">
            <w:pPr>
              <w:spacing w:after="120" w:line="240" w:lineRule="auto"/>
              <w:jc w:val="center"/>
              <w:rPr>
                <w:color w:val="000000"/>
              </w:rPr>
            </w:pPr>
            <w:r w:rsidRPr="004B0B24">
              <w:rPr>
                <w:color w:val="000000"/>
              </w:rPr>
              <w:t>13</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3FBBD41" w14:textId="77777777" w:rsidR="006E2119" w:rsidRPr="004B0B24" w:rsidRDefault="006E2119" w:rsidP="006E2119">
            <w:pPr>
              <w:spacing w:after="120" w:line="240" w:lineRule="auto"/>
              <w:jc w:val="center"/>
              <w:rPr>
                <w:color w:val="000000"/>
              </w:rPr>
            </w:pPr>
            <w:r w:rsidRPr="004B0B24">
              <w:rPr>
                <w:color w:val="000000"/>
              </w:rPr>
              <w:t>1.5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B985ECD" w14:textId="77777777" w:rsidR="006E2119" w:rsidRPr="004B0B24" w:rsidRDefault="006E2119" w:rsidP="006E2119">
            <w:pPr>
              <w:spacing w:after="120" w:line="240" w:lineRule="auto"/>
              <w:jc w:val="center"/>
              <w:rPr>
                <w:color w:val="000000"/>
              </w:rPr>
            </w:pPr>
            <w:r w:rsidRPr="004B0B24">
              <w:rPr>
                <w:color w:val="000000"/>
              </w:rPr>
              <w:t>1.3</w:t>
            </w:r>
          </w:p>
        </w:tc>
      </w:tr>
      <w:tr w:rsidR="006E2119" w:rsidRPr="004B0B24" w14:paraId="3182F195"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651AC"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9D7FFFD"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E8451D9"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544A982" w14:textId="77777777" w:rsidR="006E2119" w:rsidRPr="004B0B24" w:rsidRDefault="006E2119" w:rsidP="006E2119">
            <w:pPr>
              <w:spacing w:after="120" w:line="240" w:lineRule="auto"/>
              <w:jc w:val="center"/>
              <w:rPr>
                <w:color w:val="000000"/>
              </w:rPr>
            </w:pPr>
            <w:r w:rsidRPr="004B0B24">
              <w:rPr>
                <w:color w:val="000000"/>
              </w:rPr>
              <w:t>58D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6279221"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271DD4C8" w14:textId="77777777" w:rsidR="006E2119" w:rsidRPr="004B0B24" w:rsidRDefault="006E2119" w:rsidP="006E2119">
            <w:pPr>
              <w:spacing w:after="120" w:line="240" w:lineRule="auto"/>
              <w:jc w:val="center"/>
              <w:rPr>
                <w:color w:val="000000"/>
              </w:rPr>
            </w:pPr>
            <w:r w:rsidRPr="004B0B24">
              <w:rPr>
                <w:color w:val="000000"/>
              </w:rPr>
              <w:t>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78B980" w14:textId="77777777" w:rsidR="006E2119" w:rsidRPr="004B0B24" w:rsidRDefault="006E2119" w:rsidP="006E2119">
            <w:pPr>
              <w:spacing w:after="120" w:line="240" w:lineRule="auto"/>
              <w:jc w:val="center"/>
              <w:rPr>
                <w:color w:val="000000"/>
              </w:rPr>
            </w:pPr>
            <w:r w:rsidRPr="004B0B24">
              <w:rPr>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7129DC" w14:textId="77777777" w:rsidR="006E2119" w:rsidRPr="004B0B24" w:rsidRDefault="006E2119" w:rsidP="006E2119">
            <w:pPr>
              <w:spacing w:after="120" w:line="240" w:lineRule="auto"/>
              <w:jc w:val="center"/>
              <w:rPr>
                <w:color w:val="000000"/>
              </w:rPr>
            </w:pPr>
            <w:r w:rsidRPr="004B0B24">
              <w:rPr>
                <w:color w:val="000000"/>
              </w:rPr>
              <w:t>2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85FA5E6" w14:textId="77777777" w:rsidR="006E2119" w:rsidRPr="004B0B24" w:rsidRDefault="006E2119" w:rsidP="006E2119">
            <w:pPr>
              <w:spacing w:after="120" w:line="240" w:lineRule="auto"/>
              <w:jc w:val="center"/>
              <w:rPr>
                <w:color w:val="000000"/>
              </w:rPr>
            </w:pPr>
            <w:r w:rsidRPr="004B0B24">
              <w:rPr>
                <w:color w:val="000000"/>
              </w:rPr>
              <w:t>1.0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86C659C" w14:textId="77777777" w:rsidR="006E2119" w:rsidRPr="004B0B24" w:rsidRDefault="006E2119" w:rsidP="006E2119">
            <w:pPr>
              <w:spacing w:after="120" w:line="240" w:lineRule="auto"/>
              <w:jc w:val="center"/>
              <w:rPr>
                <w:color w:val="000000"/>
              </w:rPr>
            </w:pPr>
            <w:r w:rsidRPr="004B0B24">
              <w:rPr>
                <w:color w:val="000000"/>
              </w:rPr>
              <w:t>0.9</w:t>
            </w:r>
          </w:p>
        </w:tc>
      </w:tr>
      <w:tr w:rsidR="006E2119" w:rsidRPr="004B0B24" w14:paraId="055D40DC"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77AA7CA"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783AEE0" w14:textId="77777777" w:rsidR="006E2119" w:rsidRPr="004B0B24" w:rsidRDefault="006E2119" w:rsidP="006E2119">
            <w:pPr>
              <w:spacing w:after="120" w:line="240" w:lineRule="auto"/>
              <w:jc w:val="center"/>
              <w:rPr>
                <w:color w:val="000000"/>
              </w:rPr>
            </w:pPr>
            <w:r w:rsidRPr="004B0B24">
              <w:rPr>
                <w:color w:val="000000"/>
              </w:rPr>
              <w:t>5</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88D95"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BBC6E89" w14:textId="77777777" w:rsidR="006E2119" w:rsidRPr="004B0B24" w:rsidRDefault="006E2119" w:rsidP="006E2119">
            <w:pPr>
              <w:spacing w:after="120" w:line="240" w:lineRule="auto"/>
              <w:jc w:val="center"/>
              <w:rPr>
                <w:color w:val="000000"/>
              </w:rPr>
            </w:pPr>
            <w:r w:rsidRPr="004B0B24">
              <w:rPr>
                <w:color w:val="000000"/>
              </w:rPr>
              <w:t>58 E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6E95CB5"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196448D" w14:textId="77777777" w:rsidR="006E2119" w:rsidRPr="004B0B24" w:rsidRDefault="006E2119" w:rsidP="006E2119">
            <w:pPr>
              <w:spacing w:after="120" w:line="240" w:lineRule="auto"/>
              <w:jc w:val="center"/>
              <w:rPr>
                <w:color w:val="000000"/>
              </w:rPr>
            </w:pPr>
            <w:r w:rsidRPr="004B0B24">
              <w:rPr>
                <w:color w:val="000000"/>
              </w:rPr>
              <w:t>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D0A2EC" w14:textId="77777777" w:rsidR="006E2119" w:rsidRPr="004B0B24" w:rsidRDefault="006E2119" w:rsidP="006E2119">
            <w:pPr>
              <w:spacing w:after="120" w:line="240" w:lineRule="auto"/>
              <w:jc w:val="center"/>
              <w:rPr>
                <w:color w:val="000000"/>
              </w:rPr>
            </w:pPr>
            <w:r w:rsidRPr="004B0B24">
              <w:rPr>
                <w:color w:val="000000"/>
              </w:rPr>
              <w:t>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071F6F" w14:textId="77777777" w:rsidR="006E2119" w:rsidRPr="004B0B24" w:rsidRDefault="006E2119" w:rsidP="006E2119">
            <w:pPr>
              <w:spacing w:after="120" w:line="240" w:lineRule="auto"/>
              <w:jc w:val="center"/>
              <w:rPr>
                <w:color w:val="000000"/>
              </w:rPr>
            </w:pPr>
            <w:r w:rsidRPr="004B0B24">
              <w:rPr>
                <w:color w:val="000000"/>
              </w:rPr>
              <w:t>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B4DCE26" w14:textId="77777777" w:rsidR="006E2119" w:rsidRPr="004B0B24" w:rsidRDefault="006E2119" w:rsidP="006E2119">
            <w:pPr>
              <w:spacing w:after="120" w:line="240" w:lineRule="auto"/>
              <w:jc w:val="center"/>
              <w:rPr>
                <w:color w:val="000000"/>
              </w:rPr>
            </w:pPr>
            <w:r w:rsidRPr="004B0B24">
              <w:rPr>
                <w:color w:val="000000"/>
              </w:rPr>
              <w:t>1.86</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2EA6623" w14:textId="77777777" w:rsidR="006E2119" w:rsidRPr="004B0B24" w:rsidRDefault="006E2119" w:rsidP="006E2119">
            <w:pPr>
              <w:spacing w:after="120" w:line="240" w:lineRule="auto"/>
              <w:jc w:val="center"/>
              <w:rPr>
                <w:color w:val="000000"/>
              </w:rPr>
            </w:pPr>
            <w:r w:rsidRPr="004B0B24">
              <w:rPr>
                <w:color w:val="000000"/>
              </w:rPr>
              <w:t>1.7</w:t>
            </w:r>
          </w:p>
        </w:tc>
      </w:tr>
      <w:tr w:rsidR="006E2119" w:rsidRPr="004B0B24" w14:paraId="4A97FB2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58DD9DD"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BD7FE"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BC9E38C"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B2B3524"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3A2AAA0"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278A267"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FB20EE"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2B50A8"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9C22328"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7CBA57A" w14:textId="77777777" w:rsidR="006E2119" w:rsidRPr="004B0B24" w:rsidRDefault="006E2119" w:rsidP="006E2119">
            <w:pPr>
              <w:spacing w:after="120" w:line="240" w:lineRule="auto"/>
              <w:jc w:val="center"/>
              <w:rPr>
                <w:sz w:val="20"/>
                <w:szCs w:val="20"/>
              </w:rPr>
            </w:pPr>
          </w:p>
        </w:tc>
      </w:tr>
      <w:tr w:rsidR="006E2119" w:rsidRPr="004B0B24" w14:paraId="233B6DC1"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38C06F3" w14:textId="77777777" w:rsidR="006E2119" w:rsidRPr="004B0B24" w:rsidRDefault="006E2119" w:rsidP="006E2119">
            <w:pPr>
              <w:spacing w:after="120" w:line="240" w:lineRule="auto"/>
              <w:jc w:val="center"/>
              <w:rPr>
                <w:color w:val="000000"/>
              </w:rPr>
            </w:pPr>
            <w:r w:rsidRPr="004B0B24">
              <w:rPr>
                <w:color w:val="000000"/>
              </w:rPr>
              <w:t>64</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DF3800D" w14:textId="77777777" w:rsidR="006E2119" w:rsidRPr="004B0B24" w:rsidRDefault="006E2119" w:rsidP="006E2119">
            <w:pPr>
              <w:spacing w:after="120" w:line="240" w:lineRule="auto"/>
              <w:jc w:val="center"/>
              <w:rPr>
                <w:color w:val="000000"/>
              </w:rPr>
            </w:pPr>
            <w:r w:rsidRPr="004B0B24">
              <w:rPr>
                <w:color w:val="000000"/>
              </w:rPr>
              <w:t>1</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1846284"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EC43C18" w14:textId="77777777" w:rsidR="006E2119" w:rsidRPr="004B0B24" w:rsidRDefault="006E2119" w:rsidP="006E2119">
            <w:pPr>
              <w:spacing w:after="120" w:line="240" w:lineRule="auto"/>
              <w:jc w:val="center"/>
              <w:rPr>
                <w:color w:val="000000"/>
              </w:rPr>
            </w:pPr>
            <w:r w:rsidRPr="004B0B24">
              <w:rPr>
                <w:color w:val="000000"/>
              </w:rPr>
              <w:t>64A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9422BE7"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4A9B05D3" w14:textId="77777777" w:rsidR="006E2119" w:rsidRPr="004B0B24" w:rsidRDefault="006E2119" w:rsidP="006E2119">
            <w:pPr>
              <w:spacing w:after="120" w:line="240" w:lineRule="auto"/>
              <w:jc w:val="center"/>
              <w:rPr>
                <w:color w:val="000000"/>
              </w:rPr>
            </w:pPr>
            <w:r w:rsidRPr="004B0B24">
              <w:rPr>
                <w:color w:val="000000"/>
              </w:rPr>
              <w:t>1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3B3F60" w14:textId="77777777" w:rsidR="006E2119" w:rsidRPr="004B0B24" w:rsidRDefault="006E2119" w:rsidP="006E2119">
            <w:pPr>
              <w:spacing w:after="120" w:line="240" w:lineRule="auto"/>
              <w:jc w:val="center"/>
              <w:rPr>
                <w:color w:val="000000"/>
              </w:rPr>
            </w:pPr>
            <w:r w:rsidRPr="004B0B24">
              <w:rPr>
                <w:color w:val="000000"/>
              </w:rPr>
              <w:t>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FB29E7" w14:textId="77777777" w:rsidR="006E2119" w:rsidRPr="004B0B24" w:rsidRDefault="006E2119" w:rsidP="006E2119">
            <w:pPr>
              <w:spacing w:after="120" w:line="240" w:lineRule="auto"/>
              <w:jc w:val="center"/>
              <w:rPr>
                <w:color w:val="000000"/>
              </w:rPr>
            </w:pPr>
            <w:r w:rsidRPr="004B0B24">
              <w:rPr>
                <w:color w:val="000000"/>
              </w:rPr>
              <w:t>8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5836F90" w14:textId="77777777" w:rsidR="006E2119" w:rsidRPr="004B0B24" w:rsidRDefault="006E2119" w:rsidP="006E2119">
            <w:pPr>
              <w:spacing w:after="120" w:line="240" w:lineRule="auto"/>
              <w:jc w:val="center"/>
              <w:rPr>
                <w:color w:val="000000"/>
              </w:rPr>
            </w:pPr>
            <w:r w:rsidRPr="004B0B24">
              <w:rPr>
                <w:color w:val="000000"/>
              </w:rPr>
              <w:t>3.1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E5BCFAF" w14:textId="77777777" w:rsidR="006E2119" w:rsidRPr="004B0B24" w:rsidRDefault="006E2119" w:rsidP="006E2119">
            <w:pPr>
              <w:spacing w:after="120" w:line="240" w:lineRule="auto"/>
              <w:jc w:val="center"/>
              <w:rPr>
                <w:color w:val="000000"/>
              </w:rPr>
            </w:pPr>
            <w:r w:rsidRPr="004B0B24">
              <w:rPr>
                <w:color w:val="000000"/>
              </w:rPr>
              <w:t>3.0</w:t>
            </w:r>
          </w:p>
        </w:tc>
      </w:tr>
      <w:tr w:rsidR="006E2119" w:rsidRPr="004B0B24" w14:paraId="6CF6423C"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EE3E49"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D840B4"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A36E620"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7271DF6" w14:textId="77777777" w:rsidR="006E2119" w:rsidRPr="004B0B24" w:rsidRDefault="006E2119" w:rsidP="006E2119">
            <w:pPr>
              <w:spacing w:after="120" w:line="240" w:lineRule="auto"/>
              <w:jc w:val="center"/>
              <w:rPr>
                <w:color w:val="000000"/>
              </w:rPr>
            </w:pPr>
            <w:r w:rsidRPr="004B0B24">
              <w:rPr>
                <w:color w:val="000000"/>
              </w:rPr>
              <w:t>64A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2B53305"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19B0" w14:textId="77777777" w:rsidR="006E2119" w:rsidRPr="004B0B24" w:rsidRDefault="006E2119" w:rsidP="006E2119">
            <w:pPr>
              <w:spacing w:after="120" w:line="240" w:lineRule="auto"/>
              <w:jc w:val="center"/>
              <w:rPr>
                <w:color w:val="000000"/>
              </w:rPr>
            </w:pPr>
            <w:r w:rsidRPr="004B0B24">
              <w:rPr>
                <w:color w:val="000000"/>
              </w:rPr>
              <w:t>1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AD4ABB" w14:textId="77777777" w:rsidR="006E2119" w:rsidRPr="004B0B24" w:rsidRDefault="006E2119" w:rsidP="006E2119">
            <w:pPr>
              <w:spacing w:after="120" w:line="240" w:lineRule="auto"/>
              <w:jc w:val="center"/>
              <w:rPr>
                <w:color w:val="000000"/>
              </w:rPr>
            </w:pPr>
            <w:r w:rsidRPr="004B0B24">
              <w:rPr>
                <w:color w:val="000000"/>
              </w:rPr>
              <w:t>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18C0F2" w14:textId="77777777" w:rsidR="006E2119" w:rsidRPr="004B0B24" w:rsidRDefault="006E2119" w:rsidP="006E2119">
            <w:pPr>
              <w:spacing w:after="120" w:line="240" w:lineRule="auto"/>
              <w:jc w:val="center"/>
              <w:rPr>
                <w:color w:val="000000"/>
              </w:rPr>
            </w:pPr>
            <w:r w:rsidRPr="004B0B24">
              <w:rPr>
                <w:color w:val="000000"/>
              </w:rPr>
              <w:t>7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0DAEFC07" w14:textId="77777777" w:rsidR="006E2119" w:rsidRPr="004B0B24" w:rsidRDefault="006E2119" w:rsidP="006E2119">
            <w:pPr>
              <w:spacing w:after="120" w:line="240" w:lineRule="auto"/>
              <w:jc w:val="center"/>
              <w:rPr>
                <w:color w:val="000000"/>
              </w:rPr>
            </w:pPr>
            <w:r w:rsidRPr="004B0B24">
              <w:rPr>
                <w:color w:val="000000"/>
              </w:rPr>
              <w:t>3.7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D07528A" w14:textId="77777777" w:rsidR="006E2119" w:rsidRPr="004B0B24" w:rsidRDefault="006E2119" w:rsidP="006E2119">
            <w:pPr>
              <w:spacing w:after="120" w:line="240" w:lineRule="auto"/>
              <w:jc w:val="center"/>
              <w:rPr>
                <w:color w:val="000000"/>
              </w:rPr>
            </w:pPr>
            <w:r w:rsidRPr="004B0B24">
              <w:rPr>
                <w:color w:val="000000"/>
              </w:rPr>
              <w:t>3.6</w:t>
            </w:r>
          </w:p>
        </w:tc>
      </w:tr>
      <w:tr w:rsidR="006E2119" w:rsidRPr="004B0B24" w14:paraId="27D232D0"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E57EA4A"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DC3E157"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892E1"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417BE7E" w14:textId="77777777" w:rsidR="006E2119" w:rsidRPr="004B0B24" w:rsidRDefault="006E2119" w:rsidP="006E2119">
            <w:pPr>
              <w:spacing w:after="120" w:line="240" w:lineRule="auto"/>
              <w:jc w:val="center"/>
              <w:rPr>
                <w:color w:val="000000"/>
              </w:rPr>
            </w:pPr>
            <w:r w:rsidRPr="004B0B24">
              <w:rPr>
                <w:color w:val="000000"/>
              </w:rPr>
              <w:t>64A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DF3D23F"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7DD598FE" w14:textId="77777777" w:rsidR="006E2119" w:rsidRPr="004B0B24" w:rsidRDefault="006E2119" w:rsidP="006E2119">
            <w:pPr>
              <w:spacing w:after="120" w:line="240" w:lineRule="auto"/>
              <w:jc w:val="center"/>
              <w:rPr>
                <w:color w:val="000000"/>
              </w:rPr>
            </w:pPr>
            <w:r w:rsidRPr="004B0B24">
              <w:rPr>
                <w:color w:val="000000"/>
              </w:rPr>
              <w:t>1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5B4DE0" w14:textId="77777777" w:rsidR="006E2119" w:rsidRPr="004B0B24" w:rsidRDefault="006E2119" w:rsidP="006E2119">
            <w:pPr>
              <w:spacing w:after="120" w:line="240" w:lineRule="auto"/>
              <w:jc w:val="center"/>
              <w:rPr>
                <w:color w:val="000000"/>
              </w:rPr>
            </w:pPr>
            <w:r w:rsidRPr="004B0B24">
              <w:rPr>
                <w:color w:val="000000"/>
              </w:rPr>
              <w:t>1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C738C1" w14:textId="77777777" w:rsidR="006E2119" w:rsidRPr="004B0B24" w:rsidRDefault="006E2119" w:rsidP="006E2119">
            <w:pPr>
              <w:spacing w:after="120" w:line="240" w:lineRule="auto"/>
              <w:jc w:val="center"/>
              <w:rPr>
                <w:color w:val="000000"/>
              </w:rPr>
            </w:pPr>
            <w:r w:rsidRPr="004B0B24">
              <w:rPr>
                <w:color w:val="000000"/>
              </w:rPr>
              <w:t>5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30D92EAA" w14:textId="77777777" w:rsidR="006E2119" w:rsidRPr="004B0B24" w:rsidRDefault="006E2119" w:rsidP="006E2119">
            <w:pPr>
              <w:spacing w:after="120" w:line="240" w:lineRule="auto"/>
              <w:jc w:val="center"/>
              <w:rPr>
                <w:color w:val="000000"/>
              </w:rPr>
            </w:pPr>
            <w:r w:rsidRPr="004B0B24">
              <w:rPr>
                <w:color w:val="000000"/>
              </w:rPr>
              <w:t>4.8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6DFEEA0" w14:textId="77777777" w:rsidR="006E2119" w:rsidRPr="004B0B24" w:rsidRDefault="006E2119" w:rsidP="006E2119">
            <w:pPr>
              <w:spacing w:after="120" w:line="240" w:lineRule="auto"/>
              <w:jc w:val="center"/>
              <w:rPr>
                <w:color w:val="000000"/>
              </w:rPr>
            </w:pPr>
            <w:r w:rsidRPr="004B0B24">
              <w:rPr>
                <w:color w:val="000000"/>
              </w:rPr>
              <w:t>4.8</w:t>
            </w:r>
          </w:p>
        </w:tc>
      </w:tr>
      <w:tr w:rsidR="006E2119" w:rsidRPr="004B0B24" w14:paraId="6E348252"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5F4225D"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1D72A98"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689D6C4"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1011D55" w14:textId="77777777" w:rsidR="006E2119" w:rsidRPr="004B0B24" w:rsidRDefault="006E2119" w:rsidP="006E2119">
            <w:pPr>
              <w:spacing w:after="120" w:line="240" w:lineRule="auto"/>
              <w:jc w:val="center"/>
              <w:rPr>
                <w:color w:val="000000"/>
              </w:rPr>
            </w:pPr>
            <w:r w:rsidRPr="004B0B24">
              <w:rPr>
                <w:color w:val="000000"/>
              </w:rPr>
              <w:t>64A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2CF10BC"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CC1C162" w14:textId="77777777" w:rsidR="006E2119" w:rsidRPr="004B0B24" w:rsidRDefault="006E2119" w:rsidP="006E2119">
            <w:pPr>
              <w:spacing w:after="120" w:line="240" w:lineRule="auto"/>
              <w:jc w:val="center"/>
              <w:rPr>
                <w:color w:val="000000"/>
              </w:rPr>
            </w:pPr>
            <w:r w:rsidRPr="004B0B24">
              <w:rPr>
                <w:color w:val="000000"/>
              </w:rPr>
              <w:t>1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249236" w14:textId="77777777" w:rsidR="006E2119" w:rsidRPr="004B0B24" w:rsidRDefault="006E2119" w:rsidP="006E2119">
            <w:pPr>
              <w:spacing w:after="120" w:line="240" w:lineRule="auto"/>
              <w:jc w:val="center"/>
              <w:rPr>
                <w:color w:val="000000"/>
              </w:rPr>
            </w:pPr>
            <w:r w:rsidRPr="004B0B24">
              <w:rPr>
                <w:color w:val="000000"/>
              </w:rPr>
              <w:t>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09F1A4" w14:textId="77777777" w:rsidR="006E2119" w:rsidRPr="004B0B24" w:rsidRDefault="006E2119" w:rsidP="006E2119">
            <w:pPr>
              <w:spacing w:after="120" w:line="240" w:lineRule="auto"/>
              <w:jc w:val="center"/>
              <w:rPr>
                <w:color w:val="000000"/>
              </w:rPr>
            </w:pPr>
            <w:r w:rsidRPr="004B0B24">
              <w:rPr>
                <w:color w:val="000000"/>
              </w:rPr>
              <w:t>4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687FA1E" w14:textId="77777777" w:rsidR="006E2119" w:rsidRPr="004B0B24" w:rsidRDefault="006E2119" w:rsidP="006E2119">
            <w:pPr>
              <w:spacing w:after="120" w:line="240" w:lineRule="auto"/>
              <w:jc w:val="center"/>
              <w:rPr>
                <w:color w:val="000000"/>
              </w:rPr>
            </w:pPr>
            <w:r w:rsidRPr="004B0B24">
              <w:rPr>
                <w:color w:val="000000"/>
              </w:rPr>
              <w:t>3.9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9932D10" w14:textId="77777777" w:rsidR="006E2119" w:rsidRPr="004B0B24" w:rsidRDefault="006E2119" w:rsidP="006E2119">
            <w:pPr>
              <w:spacing w:after="120" w:line="240" w:lineRule="auto"/>
              <w:jc w:val="center"/>
              <w:rPr>
                <w:color w:val="000000"/>
              </w:rPr>
            </w:pPr>
            <w:r w:rsidRPr="004B0B24">
              <w:rPr>
                <w:color w:val="000000"/>
              </w:rPr>
              <w:t>3.8</w:t>
            </w:r>
          </w:p>
        </w:tc>
      </w:tr>
      <w:tr w:rsidR="006E2119" w:rsidRPr="004B0B24" w14:paraId="027E42BE"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F7876E0"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B756F93"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3465283" w14:textId="77777777" w:rsidR="006E2119" w:rsidRPr="004B0B24" w:rsidRDefault="006E2119" w:rsidP="006E2119">
            <w:pPr>
              <w:spacing w:after="120" w:line="240" w:lineRule="auto"/>
              <w:jc w:val="center"/>
              <w:rPr>
                <w:color w:val="000000"/>
              </w:rPr>
            </w:pPr>
            <w:r w:rsidRPr="004B0B24">
              <w:rPr>
                <w:color w:val="000000"/>
              </w:rPr>
              <w:t>3</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4C06" w14:textId="77777777" w:rsidR="006E2119" w:rsidRPr="004B0B24" w:rsidRDefault="006E2119" w:rsidP="006E2119">
            <w:pPr>
              <w:spacing w:after="120" w:line="240" w:lineRule="auto"/>
              <w:jc w:val="center"/>
              <w:rPr>
                <w:color w:val="000000"/>
              </w:rPr>
            </w:pPr>
            <w:r w:rsidRPr="004B0B24">
              <w:rPr>
                <w:color w:val="000000"/>
              </w:rPr>
              <w:t>64A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53E95340"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92BAC9F" w14:textId="77777777" w:rsidR="006E2119" w:rsidRPr="004B0B24" w:rsidRDefault="006E2119" w:rsidP="006E2119">
            <w:pPr>
              <w:spacing w:after="120" w:line="240" w:lineRule="auto"/>
              <w:jc w:val="center"/>
              <w:rPr>
                <w:color w:val="000000"/>
              </w:rPr>
            </w:pPr>
            <w:r w:rsidRPr="004B0B24">
              <w:rPr>
                <w:color w:val="000000"/>
              </w:rPr>
              <w:t>1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8A1897" w14:textId="77777777" w:rsidR="006E2119" w:rsidRPr="004B0B24" w:rsidRDefault="006E2119" w:rsidP="006E2119">
            <w:pPr>
              <w:spacing w:after="120" w:line="240" w:lineRule="auto"/>
              <w:jc w:val="center"/>
              <w:rPr>
                <w:color w:val="000000"/>
              </w:rPr>
            </w:pPr>
            <w:r w:rsidRPr="004B0B24">
              <w:rPr>
                <w:color w:val="000000"/>
              </w:rPr>
              <w:t>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DE47F9" w14:textId="77777777" w:rsidR="006E2119" w:rsidRPr="004B0B24" w:rsidRDefault="006E2119" w:rsidP="006E2119">
            <w:pPr>
              <w:spacing w:after="120" w:line="240" w:lineRule="auto"/>
              <w:jc w:val="center"/>
              <w:rPr>
                <w:color w:val="000000"/>
              </w:rPr>
            </w:pPr>
            <w:r w:rsidRPr="004B0B24">
              <w:rPr>
                <w:color w:val="000000"/>
              </w:rPr>
              <w:t>99</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97C039B" w14:textId="77777777" w:rsidR="006E2119" w:rsidRPr="004B0B24" w:rsidRDefault="006E2119" w:rsidP="006E2119">
            <w:pPr>
              <w:spacing w:after="120" w:line="240" w:lineRule="auto"/>
              <w:jc w:val="center"/>
              <w:rPr>
                <w:color w:val="000000"/>
              </w:rPr>
            </w:pPr>
            <w:r w:rsidRPr="004B0B24">
              <w:rPr>
                <w:color w:val="000000"/>
              </w:rPr>
              <w:t>4.8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5A33D95" w14:textId="77777777" w:rsidR="006E2119" w:rsidRPr="004B0B24" w:rsidRDefault="006E2119" w:rsidP="006E2119">
            <w:pPr>
              <w:spacing w:after="120" w:line="240" w:lineRule="auto"/>
              <w:jc w:val="center"/>
              <w:rPr>
                <w:color w:val="000000"/>
              </w:rPr>
            </w:pPr>
            <w:r w:rsidRPr="004B0B24">
              <w:rPr>
                <w:color w:val="000000"/>
              </w:rPr>
              <w:t>4.7</w:t>
            </w:r>
          </w:p>
        </w:tc>
      </w:tr>
      <w:tr w:rsidR="006E2119" w:rsidRPr="004B0B24" w14:paraId="39E771F6"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D31CAF"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03F1D"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822EB3"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1F4669E9" w14:textId="77777777" w:rsidR="006E2119" w:rsidRPr="004B0B24" w:rsidRDefault="006E2119" w:rsidP="006E2119">
            <w:pPr>
              <w:spacing w:after="120" w:line="240" w:lineRule="auto"/>
              <w:jc w:val="center"/>
              <w:rPr>
                <w:color w:val="000000"/>
              </w:rPr>
            </w:pPr>
            <w:r w:rsidRPr="004B0B24">
              <w:rPr>
                <w:color w:val="000000"/>
              </w:rPr>
              <w:t>64A7</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B59E429"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7292F4E6" w14:textId="77777777" w:rsidR="006E2119" w:rsidRPr="004B0B24" w:rsidRDefault="006E2119" w:rsidP="006E2119">
            <w:pPr>
              <w:spacing w:after="120" w:line="240" w:lineRule="auto"/>
              <w:jc w:val="center"/>
              <w:rPr>
                <w:color w:val="000000"/>
              </w:rPr>
            </w:pPr>
            <w:r w:rsidRPr="004B0B24">
              <w:rPr>
                <w:color w:val="000000"/>
              </w:rPr>
              <w:t>1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CA0D13" w14:textId="77777777" w:rsidR="006E2119" w:rsidRPr="004B0B24" w:rsidRDefault="006E2119" w:rsidP="006E2119">
            <w:pPr>
              <w:spacing w:after="120" w:line="240" w:lineRule="auto"/>
              <w:jc w:val="center"/>
              <w:rPr>
                <w:color w:val="000000"/>
              </w:rPr>
            </w:pPr>
            <w:r w:rsidRPr="004B0B24">
              <w:rPr>
                <w:color w:val="000000"/>
              </w:rPr>
              <w:t>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644C93" w14:textId="77777777" w:rsidR="006E2119" w:rsidRPr="004B0B24" w:rsidRDefault="006E2119" w:rsidP="006E2119">
            <w:pPr>
              <w:spacing w:after="120" w:line="240" w:lineRule="auto"/>
              <w:jc w:val="center"/>
              <w:rPr>
                <w:color w:val="000000"/>
              </w:rPr>
            </w:pPr>
            <w:r w:rsidRPr="004B0B24">
              <w:rPr>
                <w:color w:val="000000"/>
              </w:rPr>
              <w:t>5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6DA5F7F" w14:textId="77777777" w:rsidR="006E2119" w:rsidRPr="004B0B24" w:rsidRDefault="006E2119" w:rsidP="006E2119">
            <w:pPr>
              <w:spacing w:after="120" w:line="240" w:lineRule="auto"/>
              <w:jc w:val="center"/>
              <w:rPr>
                <w:color w:val="000000"/>
              </w:rPr>
            </w:pPr>
            <w:r w:rsidRPr="004B0B24">
              <w:rPr>
                <w:color w:val="000000"/>
              </w:rPr>
              <w:t>3.7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28E5889" w14:textId="77777777" w:rsidR="006E2119" w:rsidRPr="004B0B24" w:rsidRDefault="006E2119" w:rsidP="006E2119">
            <w:pPr>
              <w:spacing w:after="120" w:line="240" w:lineRule="auto"/>
              <w:jc w:val="center"/>
              <w:rPr>
                <w:color w:val="000000"/>
              </w:rPr>
            </w:pPr>
            <w:r w:rsidRPr="004B0B24">
              <w:rPr>
                <w:color w:val="000000"/>
              </w:rPr>
              <w:t>3.6</w:t>
            </w:r>
          </w:p>
        </w:tc>
      </w:tr>
      <w:tr w:rsidR="006E2119" w:rsidRPr="004B0B24" w14:paraId="3256929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F0BBD4F"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06A82D4" w14:textId="77777777" w:rsidR="006E2119" w:rsidRPr="004B0B24" w:rsidRDefault="006E2119" w:rsidP="006E2119">
            <w:pPr>
              <w:spacing w:after="120" w:line="240" w:lineRule="auto"/>
              <w:jc w:val="center"/>
              <w:rPr>
                <w:color w:val="000000"/>
              </w:rPr>
            </w:pPr>
            <w:r w:rsidRPr="004B0B24">
              <w:rPr>
                <w:color w:val="000000"/>
              </w:rPr>
              <w:t>2</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129ADB3"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6F965BA" w14:textId="77777777" w:rsidR="006E2119" w:rsidRPr="004B0B24" w:rsidRDefault="006E2119" w:rsidP="006E2119">
            <w:pPr>
              <w:spacing w:after="120" w:line="240" w:lineRule="auto"/>
              <w:jc w:val="center"/>
              <w:rPr>
                <w:color w:val="000000"/>
              </w:rPr>
            </w:pPr>
            <w:r w:rsidRPr="004B0B24">
              <w:rPr>
                <w:color w:val="000000"/>
              </w:rPr>
              <w:t>64B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8C04A4E"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73EF573B" w14:textId="77777777" w:rsidR="006E2119" w:rsidRPr="004B0B24" w:rsidRDefault="006E2119" w:rsidP="006E2119">
            <w:pPr>
              <w:spacing w:after="120" w:line="240" w:lineRule="auto"/>
              <w:jc w:val="center"/>
              <w:rPr>
                <w:color w:val="000000"/>
              </w:rPr>
            </w:pPr>
            <w:r w:rsidRPr="004B0B24">
              <w:rPr>
                <w:color w:val="000000"/>
              </w:rPr>
              <w:t>1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F2602B" w14:textId="77777777" w:rsidR="006E2119" w:rsidRPr="004B0B24" w:rsidRDefault="006E2119" w:rsidP="006E2119">
            <w:pPr>
              <w:spacing w:after="120" w:line="240" w:lineRule="auto"/>
              <w:jc w:val="center"/>
              <w:rPr>
                <w:color w:val="000000"/>
              </w:rPr>
            </w:pPr>
            <w:r w:rsidRPr="004B0B24">
              <w:rPr>
                <w:color w:val="000000"/>
              </w:rPr>
              <w:t>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6018E1" w14:textId="77777777" w:rsidR="006E2119" w:rsidRPr="004B0B24" w:rsidRDefault="006E2119" w:rsidP="006E2119">
            <w:pPr>
              <w:spacing w:after="120" w:line="240" w:lineRule="auto"/>
              <w:jc w:val="center"/>
              <w:rPr>
                <w:color w:val="000000"/>
              </w:rPr>
            </w:pPr>
            <w:r w:rsidRPr="004B0B24">
              <w:rPr>
                <w:color w:val="000000"/>
              </w:rPr>
              <w:t>9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1A73F9D" w14:textId="77777777" w:rsidR="006E2119" w:rsidRPr="004B0B24" w:rsidRDefault="006E2119" w:rsidP="006E2119">
            <w:pPr>
              <w:spacing w:after="120" w:line="240" w:lineRule="auto"/>
              <w:jc w:val="center"/>
              <w:rPr>
                <w:color w:val="000000"/>
              </w:rPr>
            </w:pPr>
            <w:r w:rsidRPr="004B0B24">
              <w:rPr>
                <w:color w:val="000000"/>
              </w:rPr>
              <w:t>4.35</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84035A3" w14:textId="77777777" w:rsidR="006E2119" w:rsidRPr="004B0B24" w:rsidRDefault="006E2119" w:rsidP="006E2119">
            <w:pPr>
              <w:spacing w:after="120" w:line="240" w:lineRule="auto"/>
              <w:jc w:val="center"/>
              <w:rPr>
                <w:color w:val="000000"/>
              </w:rPr>
            </w:pPr>
            <w:r w:rsidRPr="004B0B24">
              <w:rPr>
                <w:color w:val="000000"/>
              </w:rPr>
              <w:t>4.1</w:t>
            </w:r>
          </w:p>
        </w:tc>
      </w:tr>
      <w:tr w:rsidR="006E2119" w:rsidRPr="004B0B24" w14:paraId="2A9B76DA"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E43A086"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3720873"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BB0078"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90DA329" w14:textId="77777777" w:rsidR="006E2119" w:rsidRPr="004B0B24" w:rsidRDefault="006E2119" w:rsidP="006E2119">
            <w:pPr>
              <w:spacing w:after="120" w:line="240" w:lineRule="auto"/>
              <w:jc w:val="center"/>
              <w:rPr>
                <w:color w:val="000000"/>
              </w:rPr>
            </w:pPr>
            <w:r w:rsidRPr="004B0B24">
              <w:rPr>
                <w:color w:val="000000"/>
              </w:rPr>
              <w:t>64B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B390BC5"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06858765" w14:textId="77777777" w:rsidR="006E2119" w:rsidRPr="004B0B24" w:rsidRDefault="006E2119" w:rsidP="006E2119">
            <w:pPr>
              <w:spacing w:after="120" w:line="240" w:lineRule="auto"/>
              <w:jc w:val="center"/>
              <w:rPr>
                <w:color w:val="000000"/>
              </w:rPr>
            </w:pPr>
            <w:r w:rsidRPr="004B0B24">
              <w:rPr>
                <w:color w:val="000000"/>
              </w:rPr>
              <w:t>1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A7E6DC" w14:textId="77777777" w:rsidR="006E2119" w:rsidRPr="004B0B24" w:rsidRDefault="006E2119" w:rsidP="006E2119">
            <w:pPr>
              <w:spacing w:after="120" w:line="240" w:lineRule="auto"/>
              <w:jc w:val="center"/>
              <w:rPr>
                <w:color w:val="000000"/>
              </w:rPr>
            </w:pPr>
            <w:r w:rsidRPr="004B0B24">
              <w:rPr>
                <w:color w:val="000000"/>
              </w:rPr>
              <w:t>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507678" w14:textId="77777777" w:rsidR="006E2119" w:rsidRPr="004B0B24" w:rsidRDefault="006E2119" w:rsidP="006E2119">
            <w:pPr>
              <w:spacing w:after="120" w:line="240" w:lineRule="auto"/>
              <w:jc w:val="center"/>
              <w:rPr>
                <w:color w:val="000000"/>
              </w:rPr>
            </w:pPr>
            <w:r w:rsidRPr="004B0B24">
              <w:rPr>
                <w:color w:val="000000"/>
              </w:rPr>
              <w:t>5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0DD8654" w14:textId="77777777" w:rsidR="006E2119" w:rsidRPr="004B0B24" w:rsidRDefault="006E2119" w:rsidP="006E2119">
            <w:pPr>
              <w:spacing w:after="120" w:line="240" w:lineRule="auto"/>
              <w:jc w:val="center"/>
              <w:rPr>
                <w:color w:val="000000"/>
              </w:rPr>
            </w:pPr>
            <w:r w:rsidRPr="004B0B24">
              <w:rPr>
                <w:color w:val="000000"/>
              </w:rPr>
              <w:t>4.13</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D7708DB" w14:textId="77777777" w:rsidR="006E2119" w:rsidRPr="004B0B24" w:rsidRDefault="006E2119" w:rsidP="006E2119">
            <w:pPr>
              <w:spacing w:after="120" w:line="240" w:lineRule="auto"/>
              <w:jc w:val="center"/>
              <w:rPr>
                <w:color w:val="000000"/>
              </w:rPr>
            </w:pPr>
            <w:r w:rsidRPr="004B0B24">
              <w:rPr>
                <w:color w:val="000000"/>
              </w:rPr>
              <w:t>3.9</w:t>
            </w:r>
          </w:p>
        </w:tc>
      </w:tr>
      <w:tr w:rsidR="006E2119" w:rsidRPr="004B0B24" w14:paraId="30EBBA23"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2B5300"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BFD9D"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2DD6F57"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4052775" w14:textId="77777777" w:rsidR="006E2119" w:rsidRPr="004B0B24" w:rsidRDefault="006E2119" w:rsidP="006E2119">
            <w:pPr>
              <w:spacing w:after="120" w:line="240" w:lineRule="auto"/>
              <w:jc w:val="center"/>
              <w:rPr>
                <w:color w:val="000000"/>
              </w:rPr>
            </w:pPr>
            <w:r w:rsidRPr="004B0B24">
              <w:rPr>
                <w:color w:val="000000"/>
              </w:rPr>
              <w:t>64B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4C79EF3"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929BC3F" w14:textId="77777777" w:rsidR="006E2119" w:rsidRPr="004B0B24" w:rsidRDefault="006E2119" w:rsidP="006E2119">
            <w:pPr>
              <w:spacing w:after="120" w:line="240" w:lineRule="auto"/>
              <w:jc w:val="center"/>
              <w:rPr>
                <w:color w:val="000000"/>
              </w:rPr>
            </w:pPr>
            <w:r w:rsidRPr="004B0B24">
              <w:rPr>
                <w:color w:val="000000"/>
              </w:rPr>
              <w:t>1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27B346" w14:textId="77777777" w:rsidR="006E2119" w:rsidRPr="004B0B24" w:rsidRDefault="006E2119" w:rsidP="006E2119">
            <w:pPr>
              <w:spacing w:after="120" w:line="240" w:lineRule="auto"/>
              <w:jc w:val="center"/>
              <w:rPr>
                <w:color w:val="000000"/>
              </w:rPr>
            </w:pPr>
            <w:r w:rsidRPr="004B0B24">
              <w:rPr>
                <w:color w:val="000000"/>
              </w:rPr>
              <w:t>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155DF8" w14:textId="77777777" w:rsidR="006E2119" w:rsidRPr="004B0B24" w:rsidRDefault="006E2119" w:rsidP="006E2119">
            <w:pPr>
              <w:spacing w:after="120" w:line="240" w:lineRule="auto"/>
              <w:jc w:val="center"/>
              <w:rPr>
                <w:color w:val="000000"/>
              </w:rPr>
            </w:pPr>
            <w:r w:rsidRPr="004B0B24">
              <w:rPr>
                <w:color w:val="000000"/>
              </w:rPr>
              <w:t>6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DC2CF41" w14:textId="77777777" w:rsidR="006E2119" w:rsidRPr="004B0B24" w:rsidRDefault="006E2119" w:rsidP="006E2119">
            <w:pPr>
              <w:spacing w:after="120" w:line="240" w:lineRule="auto"/>
              <w:jc w:val="center"/>
              <w:rPr>
                <w:color w:val="000000"/>
              </w:rPr>
            </w:pPr>
            <w:r w:rsidRPr="004B0B24">
              <w:rPr>
                <w:color w:val="000000"/>
              </w:rPr>
              <w:t>4.3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595DA7D" w14:textId="77777777" w:rsidR="006E2119" w:rsidRPr="004B0B24" w:rsidRDefault="006E2119" w:rsidP="006E2119">
            <w:pPr>
              <w:spacing w:after="120" w:line="240" w:lineRule="auto"/>
              <w:jc w:val="center"/>
              <w:rPr>
                <w:color w:val="000000"/>
              </w:rPr>
            </w:pPr>
            <w:r w:rsidRPr="004B0B24">
              <w:rPr>
                <w:color w:val="000000"/>
              </w:rPr>
              <w:t>4.0</w:t>
            </w:r>
          </w:p>
        </w:tc>
      </w:tr>
      <w:tr w:rsidR="006E2119" w:rsidRPr="004B0B24" w14:paraId="32F8033A"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E50AA8D"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7ABDB42"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7074C5D"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E09805F" w14:textId="77777777" w:rsidR="006E2119" w:rsidRPr="004B0B24" w:rsidRDefault="006E2119" w:rsidP="006E2119">
            <w:pPr>
              <w:spacing w:after="120" w:line="240" w:lineRule="auto"/>
              <w:jc w:val="center"/>
              <w:rPr>
                <w:color w:val="000000"/>
              </w:rPr>
            </w:pPr>
            <w:r w:rsidRPr="004B0B24">
              <w:rPr>
                <w:color w:val="000000"/>
              </w:rPr>
              <w:t>64B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7D8EAEA0"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5CE228A" w14:textId="77777777" w:rsidR="006E2119" w:rsidRPr="004B0B24" w:rsidRDefault="006E2119" w:rsidP="006E2119">
            <w:pPr>
              <w:spacing w:after="120" w:line="240" w:lineRule="auto"/>
              <w:jc w:val="center"/>
              <w:rPr>
                <w:color w:val="000000"/>
              </w:rPr>
            </w:pPr>
            <w:r w:rsidRPr="004B0B24">
              <w:rPr>
                <w:color w:val="000000"/>
              </w:rPr>
              <w:t>1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0FF00F" w14:textId="77777777" w:rsidR="006E2119" w:rsidRPr="004B0B24" w:rsidRDefault="006E2119" w:rsidP="006E2119">
            <w:pPr>
              <w:spacing w:after="120" w:line="240" w:lineRule="auto"/>
              <w:jc w:val="center"/>
              <w:rPr>
                <w:color w:val="000000"/>
              </w:rPr>
            </w:pPr>
            <w:r w:rsidRPr="004B0B24">
              <w:rPr>
                <w:color w:val="000000"/>
              </w:rPr>
              <w:t>1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7946D0" w14:textId="77777777" w:rsidR="006E2119" w:rsidRPr="004B0B24" w:rsidRDefault="006E2119" w:rsidP="006E2119">
            <w:pPr>
              <w:spacing w:after="120" w:line="240" w:lineRule="auto"/>
              <w:jc w:val="center"/>
              <w:rPr>
                <w:color w:val="000000"/>
              </w:rPr>
            </w:pPr>
            <w:r w:rsidRPr="004B0B24">
              <w:rPr>
                <w:color w:val="000000"/>
              </w:rPr>
              <w:t>2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3D9E91D3" w14:textId="77777777" w:rsidR="006E2119" w:rsidRPr="004B0B24" w:rsidRDefault="006E2119" w:rsidP="006E2119">
            <w:pPr>
              <w:spacing w:after="120" w:line="240" w:lineRule="auto"/>
              <w:jc w:val="center"/>
              <w:rPr>
                <w:color w:val="000000"/>
              </w:rPr>
            </w:pPr>
            <w:r w:rsidRPr="004B0B24">
              <w:rPr>
                <w:color w:val="000000"/>
              </w:rPr>
              <w:t>4.03</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74D13AA" w14:textId="77777777" w:rsidR="006E2119" w:rsidRPr="004B0B24" w:rsidRDefault="006E2119" w:rsidP="006E2119">
            <w:pPr>
              <w:spacing w:after="120" w:line="240" w:lineRule="auto"/>
              <w:jc w:val="center"/>
              <w:rPr>
                <w:color w:val="000000"/>
              </w:rPr>
            </w:pPr>
            <w:r w:rsidRPr="004B0B24">
              <w:rPr>
                <w:color w:val="000000"/>
              </w:rPr>
              <w:t>3.7</w:t>
            </w:r>
          </w:p>
        </w:tc>
      </w:tr>
      <w:tr w:rsidR="006E2119" w:rsidRPr="004B0B24" w14:paraId="73689755"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FA090D3"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E0D6CD"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59D62E5" w14:textId="77777777" w:rsidR="006E2119" w:rsidRPr="004B0B24" w:rsidRDefault="006E2119" w:rsidP="006E2119">
            <w:pPr>
              <w:spacing w:after="120" w:line="240" w:lineRule="auto"/>
              <w:jc w:val="center"/>
              <w:rPr>
                <w:color w:val="000000"/>
              </w:rPr>
            </w:pPr>
            <w:r w:rsidRPr="004B0B24">
              <w:rPr>
                <w:color w:val="000000"/>
              </w:rPr>
              <w:t>3</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1E7BEBC" w14:textId="77777777" w:rsidR="006E2119" w:rsidRPr="004B0B24" w:rsidRDefault="006E2119" w:rsidP="006E2119">
            <w:pPr>
              <w:spacing w:after="120" w:line="240" w:lineRule="auto"/>
              <w:jc w:val="center"/>
              <w:rPr>
                <w:color w:val="000000"/>
              </w:rPr>
            </w:pPr>
            <w:r w:rsidRPr="004B0B24">
              <w:rPr>
                <w:color w:val="000000"/>
              </w:rPr>
              <w:t>64B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28D2071"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B22697D" w14:textId="77777777" w:rsidR="006E2119" w:rsidRPr="004B0B24" w:rsidRDefault="006E2119" w:rsidP="006E2119">
            <w:pPr>
              <w:spacing w:after="120" w:line="240" w:lineRule="auto"/>
              <w:jc w:val="center"/>
              <w:rPr>
                <w:color w:val="000000"/>
              </w:rPr>
            </w:pPr>
            <w:r w:rsidRPr="004B0B24">
              <w:rPr>
                <w:color w:val="000000"/>
              </w:rPr>
              <w:t>1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35C377" w14:textId="77777777" w:rsidR="006E2119" w:rsidRPr="004B0B24" w:rsidRDefault="006E2119" w:rsidP="006E2119">
            <w:pPr>
              <w:spacing w:after="120" w:line="240" w:lineRule="auto"/>
              <w:jc w:val="center"/>
              <w:rPr>
                <w:color w:val="000000"/>
              </w:rPr>
            </w:pPr>
            <w:r w:rsidRPr="004B0B24">
              <w:rPr>
                <w:color w:val="000000"/>
              </w:rPr>
              <w:t>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988B03" w14:textId="77777777" w:rsidR="006E2119" w:rsidRPr="004B0B24" w:rsidRDefault="006E2119" w:rsidP="006E2119">
            <w:pPr>
              <w:spacing w:after="120" w:line="240" w:lineRule="auto"/>
              <w:jc w:val="center"/>
              <w:rPr>
                <w:color w:val="000000"/>
              </w:rPr>
            </w:pPr>
            <w:r w:rsidRPr="004B0B24">
              <w:rPr>
                <w:color w:val="000000"/>
              </w:rPr>
              <w:t>6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3E19E9AD" w14:textId="77777777" w:rsidR="006E2119" w:rsidRPr="004B0B24" w:rsidRDefault="006E2119" w:rsidP="006E2119">
            <w:pPr>
              <w:spacing w:after="120" w:line="240" w:lineRule="auto"/>
              <w:jc w:val="center"/>
              <w:rPr>
                <w:color w:val="000000"/>
              </w:rPr>
            </w:pPr>
            <w:r w:rsidRPr="004B0B24">
              <w:rPr>
                <w:color w:val="000000"/>
              </w:rPr>
              <w:t>4.57</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32667CB" w14:textId="77777777" w:rsidR="006E2119" w:rsidRPr="004B0B24" w:rsidRDefault="006E2119" w:rsidP="006E2119">
            <w:pPr>
              <w:spacing w:after="120" w:line="240" w:lineRule="auto"/>
              <w:jc w:val="center"/>
              <w:rPr>
                <w:color w:val="000000"/>
              </w:rPr>
            </w:pPr>
            <w:r w:rsidRPr="004B0B24">
              <w:rPr>
                <w:color w:val="000000"/>
              </w:rPr>
              <w:t>4.4</w:t>
            </w:r>
          </w:p>
        </w:tc>
      </w:tr>
      <w:tr w:rsidR="006E2119" w:rsidRPr="004B0B24" w14:paraId="232D4EE6"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E8287C1"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9EA27F"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0CCC27F"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A4E4C3D"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58CFB2A6"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3057920"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048CE6"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9E504F"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12B"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214632B" w14:textId="77777777" w:rsidR="006E2119" w:rsidRPr="004B0B24" w:rsidRDefault="006E2119" w:rsidP="006E2119">
            <w:pPr>
              <w:spacing w:after="120" w:line="240" w:lineRule="auto"/>
              <w:jc w:val="center"/>
              <w:rPr>
                <w:sz w:val="20"/>
                <w:szCs w:val="20"/>
              </w:rPr>
            </w:pPr>
          </w:p>
        </w:tc>
      </w:tr>
      <w:tr w:rsidR="006E2119" w:rsidRPr="004B0B24" w14:paraId="103FB73C"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C38A513"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421835F" w14:textId="77777777" w:rsidR="006E2119" w:rsidRPr="004B0B24" w:rsidRDefault="006E2119" w:rsidP="006E2119">
            <w:pPr>
              <w:spacing w:after="120" w:line="240" w:lineRule="auto"/>
              <w:jc w:val="center"/>
              <w:rPr>
                <w:color w:val="000000"/>
              </w:rPr>
            </w:pPr>
            <w:r w:rsidRPr="004B0B24">
              <w:rPr>
                <w:color w:val="000000"/>
              </w:rPr>
              <w:t>3</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4B9B990"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410B249" w14:textId="77777777" w:rsidR="006E2119" w:rsidRPr="004B0B24" w:rsidRDefault="006E2119" w:rsidP="006E2119">
            <w:pPr>
              <w:spacing w:after="120" w:line="240" w:lineRule="auto"/>
              <w:jc w:val="center"/>
              <w:rPr>
                <w:color w:val="000000"/>
              </w:rPr>
            </w:pPr>
            <w:r w:rsidRPr="004B0B24">
              <w:rPr>
                <w:color w:val="000000"/>
              </w:rPr>
              <w:t>64C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F9486B7"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4000FF69" w14:textId="77777777" w:rsidR="006E2119" w:rsidRPr="004B0B24" w:rsidRDefault="006E2119" w:rsidP="006E2119">
            <w:pPr>
              <w:spacing w:after="120" w:line="240" w:lineRule="auto"/>
              <w:jc w:val="center"/>
              <w:rPr>
                <w:color w:val="000000"/>
              </w:rPr>
            </w:pPr>
            <w:r w:rsidRPr="004B0B24">
              <w:rPr>
                <w:color w:val="000000"/>
              </w:rPr>
              <w:t>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532C53" w14:textId="77777777" w:rsidR="006E2119" w:rsidRPr="004B0B24" w:rsidRDefault="006E2119" w:rsidP="006E2119">
            <w:pPr>
              <w:spacing w:after="120" w:line="240" w:lineRule="auto"/>
              <w:jc w:val="center"/>
              <w:rPr>
                <w:color w:val="000000"/>
              </w:rPr>
            </w:pPr>
            <w:r w:rsidRPr="004B0B24">
              <w:rPr>
                <w:color w:val="000000"/>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D82312" w14:textId="77777777" w:rsidR="006E2119" w:rsidRPr="004B0B24" w:rsidRDefault="006E2119" w:rsidP="006E2119">
            <w:pPr>
              <w:spacing w:after="120" w:line="240" w:lineRule="auto"/>
              <w:jc w:val="center"/>
              <w:rPr>
                <w:color w:val="000000"/>
              </w:rPr>
            </w:pPr>
            <w:r w:rsidRPr="004B0B24">
              <w:rPr>
                <w:color w:val="000000"/>
              </w:rPr>
              <w:t>12</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4C66F36" w14:textId="77777777" w:rsidR="006E2119" w:rsidRPr="004B0B24" w:rsidRDefault="006E2119" w:rsidP="006E2119">
            <w:pPr>
              <w:spacing w:after="120" w:line="240" w:lineRule="auto"/>
              <w:jc w:val="center"/>
              <w:rPr>
                <w:color w:val="000000"/>
              </w:rPr>
            </w:pPr>
            <w:r w:rsidRPr="004B0B24">
              <w:rPr>
                <w:color w:val="000000"/>
              </w:rPr>
              <w:t>1.7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BA551CA" w14:textId="77777777" w:rsidR="006E2119" w:rsidRPr="004B0B24" w:rsidRDefault="006E2119" w:rsidP="006E2119">
            <w:pPr>
              <w:spacing w:after="120" w:line="240" w:lineRule="auto"/>
              <w:jc w:val="center"/>
              <w:rPr>
                <w:color w:val="000000"/>
              </w:rPr>
            </w:pPr>
            <w:r w:rsidRPr="004B0B24">
              <w:rPr>
                <w:color w:val="000000"/>
              </w:rPr>
              <w:t>0.9</w:t>
            </w:r>
          </w:p>
        </w:tc>
      </w:tr>
      <w:tr w:rsidR="006E2119" w:rsidRPr="004B0B24" w14:paraId="77FF9CA1"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7652E38"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FAB07BC"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F54BEFE"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12FEE50"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6D65D50"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8C68F44"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730F4D"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1ED084"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0232461A"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DB8075E" w14:textId="77777777" w:rsidR="006E2119" w:rsidRPr="004B0B24" w:rsidRDefault="006E2119" w:rsidP="006E2119">
            <w:pPr>
              <w:spacing w:after="120" w:line="240" w:lineRule="auto"/>
              <w:jc w:val="center"/>
              <w:rPr>
                <w:sz w:val="20"/>
                <w:szCs w:val="20"/>
              </w:rPr>
            </w:pPr>
          </w:p>
        </w:tc>
      </w:tr>
      <w:tr w:rsidR="006E2119" w:rsidRPr="004B0B24" w14:paraId="52A9C635"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428CA85"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BEE17DF"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16B1C3"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9AE40F5" w14:textId="77777777" w:rsidR="006E2119" w:rsidRPr="004B0B24" w:rsidRDefault="006E2119" w:rsidP="006E2119">
            <w:pPr>
              <w:spacing w:after="120" w:line="240" w:lineRule="auto"/>
              <w:jc w:val="center"/>
              <w:rPr>
                <w:color w:val="000000"/>
              </w:rPr>
            </w:pPr>
            <w:r w:rsidRPr="004B0B24">
              <w:rPr>
                <w:color w:val="000000"/>
              </w:rPr>
              <w:t>64C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5CFEDCE8"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86D8B52" w14:textId="77777777" w:rsidR="006E2119" w:rsidRPr="004B0B24" w:rsidRDefault="006E2119" w:rsidP="006E2119">
            <w:pPr>
              <w:spacing w:after="120" w:line="240" w:lineRule="auto"/>
              <w:jc w:val="center"/>
              <w:rPr>
                <w:color w:val="000000"/>
              </w:rPr>
            </w:pPr>
            <w:r w:rsidRPr="004B0B24">
              <w:rPr>
                <w:color w:val="000000"/>
              </w:rPr>
              <w:t>1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8696DD" w14:textId="77777777" w:rsidR="006E2119" w:rsidRPr="004B0B24" w:rsidRDefault="006E2119" w:rsidP="006E2119">
            <w:pPr>
              <w:spacing w:after="120" w:line="240" w:lineRule="auto"/>
              <w:jc w:val="center"/>
              <w:rPr>
                <w:color w:val="000000"/>
              </w:rPr>
            </w:pPr>
            <w:r w:rsidRPr="004B0B24">
              <w:rPr>
                <w:color w:val="000000"/>
              </w:rPr>
              <w:t>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568078" w14:textId="77777777" w:rsidR="006E2119" w:rsidRPr="004B0B24" w:rsidRDefault="006E2119" w:rsidP="006E2119">
            <w:pPr>
              <w:spacing w:after="120" w:line="240" w:lineRule="auto"/>
              <w:jc w:val="center"/>
              <w:rPr>
                <w:color w:val="000000"/>
              </w:rPr>
            </w:pPr>
            <w:r w:rsidRPr="004B0B24">
              <w:rPr>
                <w:color w:val="000000"/>
              </w:rPr>
              <w:t>6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048B2974" w14:textId="77777777" w:rsidR="006E2119" w:rsidRPr="004B0B24" w:rsidRDefault="006E2119" w:rsidP="006E2119">
            <w:pPr>
              <w:spacing w:after="120" w:line="240" w:lineRule="auto"/>
              <w:jc w:val="center"/>
              <w:rPr>
                <w:color w:val="000000"/>
              </w:rPr>
            </w:pPr>
            <w:r w:rsidRPr="004B0B24">
              <w:rPr>
                <w:color w:val="000000"/>
              </w:rPr>
              <w:t>4.1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9C200E8" w14:textId="77777777" w:rsidR="006E2119" w:rsidRPr="004B0B24" w:rsidRDefault="006E2119" w:rsidP="006E2119">
            <w:pPr>
              <w:spacing w:after="120" w:line="240" w:lineRule="auto"/>
              <w:jc w:val="center"/>
              <w:rPr>
                <w:color w:val="000000"/>
              </w:rPr>
            </w:pPr>
            <w:r w:rsidRPr="004B0B24">
              <w:rPr>
                <w:color w:val="000000"/>
              </w:rPr>
              <w:t>3.9</w:t>
            </w:r>
          </w:p>
        </w:tc>
      </w:tr>
      <w:tr w:rsidR="006E2119" w:rsidRPr="004B0B24" w14:paraId="16989A97"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625B7BE"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006E1B9"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E26B0"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0EEF56B" w14:textId="77777777" w:rsidR="006E2119" w:rsidRPr="004B0B24" w:rsidRDefault="006E2119" w:rsidP="006E2119">
            <w:pPr>
              <w:spacing w:after="120" w:line="240" w:lineRule="auto"/>
              <w:jc w:val="center"/>
              <w:rPr>
                <w:color w:val="000000"/>
              </w:rPr>
            </w:pPr>
            <w:r w:rsidRPr="004B0B24">
              <w:rPr>
                <w:color w:val="000000"/>
              </w:rPr>
              <w:t>64C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A49FC4A"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23606472" w14:textId="77777777" w:rsidR="006E2119" w:rsidRPr="004B0B24" w:rsidRDefault="006E2119" w:rsidP="006E2119">
            <w:pPr>
              <w:spacing w:after="120" w:line="240" w:lineRule="auto"/>
              <w:jc w:val="center"/>
              <w:rPr>
                <w:color w:val="000000"/>
              </w:rPr>
            </w:pPr>
            <w:r w:rsidRPr="004B0B24">
              <w:rPr>
                <w:color w:val="000000"/>
              </w:rPr>
              <w:t>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FA40C8" w14:textId="77777777" w:rsidR="006E2119" w:rsidRPr="004B0B24" w:rsidRDefault="006E2119" w:rsidP="006E2119">
            <w:pPr>
              <w:spacing w:after="120" w:line="240" w:lineRule="auto"/>
              <w:jc w:val="center"/>
              <w:rPr>
                <w:color w:val="000000"/>
              </w:rPr>
            </w:pPr>
            <w:r w:rsidRPr="004B0B24">
              <w:rPr>
                <w:color w:val="000000"/>
              </w:rPr>
              <w:t>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940A8D" w14:textId="77777777" w:rsidR="006E2119" w:rsidRPr="004B0B24" w:rsidRDefault="006E2119" w:rsidP="006E2119">
            <w:pPr>
              <w:spacing w:after="120" w:line="240" w:lineRule="auto"/>
              <w:jc w:val="center"/>
              <w:rPr>
                <w:color w:val="000000"/>
              </w:rPr>
            </w:pPr>
            <w:r w:rsidRPr="004B0B24">
              <w:rPr>
                <w:color w:val="000000"/>
              </w:rPr>
              <w:t>33</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3465B185" w14:textId="77777777" w:rsidR="006E2119" w:rsidRPr="004B0B24" w:rsidRDefault="006E2119" w:rsidP="006E2119">
            <w:pPr>
              <w:spacing w:after="120" w:line="240" w:lineRule="auto"/>
              <w:jc w:val="center"/>
              <w:rPr>
                <w:color w:val="000000"/>
              </w:rPr>
            </w:pPr>
            <w:r w:rsidRPr="004B0B24">
              <w:rPr>
                <w:color w:val="000000"/>
              </w:rPr>
              <w:t>2.7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C57FD2E" w14:textId="77777777" w:rsidR="006E2119" w:rsidRPr="004B0B24" w:rsidRDefault="006E2119" w:rsidP="006E2119">
            <w:pPr>
              <w:spacing w:after="120" w:line="240" w:lineRule="auto"/>
              <w:jc w:val="center"/>
              <w:rPr>
                <w:color w:val="000000"/>
              </w:rPr>
            </w:pPr>
            <w:r w:rsidRPr="004B0B24">
              <w:rPr>
                <w:color w:val="000000"/>
              </w:rPr>
              <w:t>1.9</w:t>
            </w:r>
          </w:p>
        </w:tc>
      </w:tr>
      <w:tr w:rsidR="006E2119" w:rsidRPr="004B0B24" w14:paraId="307D2AA4"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76F5444"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500A480"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4B37648" w14:textId="77777777" w:rsidR="006E2119" w:rsidRPr="004B0B24" w:rsidRDefault="006E2119" w:rsidP="006E2119">
            <w:pPr>
              <w:spacing w:after="120" w:line="240" w:lineRule="auto"/>
              <w:jc w:val="center"/>
              <w:rPr>
                <w:color w:val="000000"/>
              </w:rPr>
            </w:pPr>
            <w:r w:rsidRPr="004B0B24">
              <w:rPr>
                <w:color w:val="000000"/>
              </w:rPr>
              <w:t>3</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3CD48F9" w14:textId="77777777" w:rsidR="006E2119" w:rsidRPr="004B0B24" w:rsidRDefault="006E2119" w:rsidP="006E2119">
            <w:pPr>
              <w:spacing w:after="120" w:line="240" w:lineRule="auto"/>
              <w:jc w:val="center"/>
              <w:rPr>
                <w:color w:val="000000"/>
              </w:rPr>
            </w:pPr>
            <w:r w:rsidRPr="004B0B24">
              <w:rPr>
                <w:color w:val="000000"/>
              </w:rPr>
              <w:t>64C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57567BA"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24191A5F" w14:textId="77777777" w:rsidR="006E2119" w:rsidRPr="004B0B24" w:rsidRDefault="006E2119" w:rsidP="006E2119">
            <w:pPr>
              <w:spacing w:after="120" w:line="240" w:lineRule="auto"/>
              <w:jc w:val="center"/>
              <w:rPr>
                <w:color w:val="000000"/>
              </w:rPr>
            </w:pPr>
            <w:r w:rsidRPr="004B0B24">
              <w:rPr>
                <w:color w:val="000000"/>
              </w:rPr>
              <w:t>1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157325" w14:textId="77777777" w:rsidR="006E2119" w:rsidRPr="004B0B24" w:rsidRDefault="006E2119" w:rsidP="006E2119">
            <w:pPr>
              <w:spacing w:after="120" w:line="240" w:lineRule="auto"/>
              <w:jc w:val="center"/>
              <w:rPr>
                <w:color w:val="000000"/>
              </w:rPr>
            </w:pPr>
            <w:r w:rsidRPr="004B0B24">
              <w:rPr>
                <w:color w:val="000000"/>
              </w:rPr>
              <w:t>1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EF3AF8" w14:textId="77777777" w:rsidR="006E2119" w:rsidRPr="004B0B24" w:rsidRDefault="006E2119" w:rsidP="006E2119">
            <w:pPr>
              <w:spacing w:after="120" w:line="240" w:lineRule="auto"/>
              <w:jc w:val="center"/>
              <w:rPr>
                <w:color w:val="000000"/>
              </w:rPr>
            </w:pPr>
            <w:r w:rsidRPr="004B0B24">
              <w:rPr>
                <w:color w:val="000000"/>
              </w:rPr>
              <w:t>7</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3B5FE8E" w14:textId="77777777" w:rsidR="006E2119" w:rsidRPr="004B0B24" w:rsidRDefault="006E2119" w:rsidP="006E2119">
            <w:pPr>
              <w:spacing w:after="120" w:line="240" w:lineRule="auto"/>
              <w:jc w:val="center"/>
              <w:rPr>
                <w:color w:val="000000"/>
              </w:rPr>
            </w:pPr>
            <w:r w:rsidRPr="004B0B24">
              <w:rPr>
                <w:color w:val="000000"/>
              </w:rPr>
              <w:t>3.5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7F36BD8" w14:textId="77777777" w:rsidR="006E2119" w:rsidRPr="004B0B24" w:rsidRDefault="006E2119" w:rsidP="006E2119">
            <w:pPr>
              <w:spacing w:after="120" w:line="240" w:lineRule="auto"/>
              <w:jc w:val="center"/>
              <w:rPr>
                <w:color w:val="000000"/>
              </w:rPr>
            </w:pPr>
            <w:r w:rsidRPr="004B0B24">
              <w:rPr>
                <w:color w:val="000000"/>
              </w:rPr>
              <w:t>3.3</w:t>
            </w:r>
          </w:p>
        </w:tc>
      </w:tr>
      <w:tr w:rsidR="006E2119" w:rsidRPr="004B0B24" w14:paraId="45B069FE"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9A201"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428E4B1"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FDA3C75"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24E2C65" w14:textId="77777777" w:rsidR="006E2119" w:rsidRPr="004B0B24" w:rsidRDefault="006E2119" w:rsidP="006E2119">
            <w:pPr>
              <w:spacing w:after="120" w:line="240" w:lineRule="auto"/>
              <w:jc w:val="center"/>
              <w:rPr>
                <w:color w:val="000000"/>
              </w:rPr>
            </w:pPr>
            <w:r w:rsidRPr="004B0B24">
              <w:rPr>
                <w:color w:val="000000"/>
              </w:rPr>
              <w:t>64C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7C09FB00"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25EF26D0" w14:textId="77777777" w:rsidR="006E2119" w:rsidRPr="004B0B24" w:rsidRDefault="006E2119" w:rsidP="006E2119">
            <w:pPr>
              <w:spacing w:after="120" w:line="240" w:lineRule="auto"/>
              <w:jc w:val="center"/>
              <w:rPr>
                <w:color w:val="000000"/>
              </w:rPr>
            </w:pPr>
            <w:r w:rsidRPr="004B0B24">
              <w:rPr>
                <w:color w:val="000000"/>
              </w:rPr>
              <w:t>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B0BE1F" w14:textId="77777777" w:rsidR="006E2119" w:rsidRPr="004B0B24" w:rsidRDefault="006E2119" w:rsidP="006E2119">
            <w:pPr>
              <w:spacing w:after="120" w:line="240" w:lineRule="auto"/>
              <w:jc w:val="center"/>
              <w:rPr>
                <w:color w:val="000000"/>
              </w:rPr>
            </w:pPr>
            <w:r w:rsidRPr="004B0B24">
              <w:rPr>
                <w:color w:val="000000"/>
              </w:rPr>
              <w:t>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7A8CD2" w14:textId="77777777" w:rsidR="006E2119" w:rsidRPr="004B0B24" w:rsidRDefault="006E2119" w:rsidP="006E2119">
            <w:pPr>
              <w:spacing w:after="120" w:line="240" w:lineRule="auto"/>
              <w:jc w:val="center"/>
              <w:rPr>
                <w:color w:val="000000"/>
              </w:rPr>
            </w:pPr>
            <w:r w:rsidRPr="004B0B24">
              <w:rPr>
                <w:color w:val="000000"/>
              </w:rPr>
              <w:t>47</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5791ACC" w14:textId="77777777" w:rsidR="006E2119" w:rsidRPr="004B0B24" w:rsidRDefault="006E2119" w:rsidP="006E2119">
            <w:pPr>
              <w:spacing w:after="120" w:line="240" w:lineRule="auto"/>
              <w:jc w:val="center"/>
              <w:rPr>
                <w:color w:val="000000"/>
              </w:rPr>
            </w:pPr>
            <w:r w:rsidRPr="004B0B24">
              <w:rPr>
                <w:color w:val="000000"/>
              </w:rPr>
              <w:t>2.7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205DB07" w14:textId="77777777" w:rsidR="006E2119" w:rsidRPr="004B0B24" w:rsidRDefault="006E2119" w:rsidP="006E2119">
            <w:pPr>
              <w:spacing w:after="120" w:line="240" w:lineRule="auto"/>
              <w:jc w:val="center"/>
              <w:rPr>
                <w:color w:val="000000"/>
              </w:rPr>
            </w:pPr>
            <w:r w:rsidRPr="004B0B24">
              <w:rPr>
                <w:color w:val="000000"/>
              </w:rPr>
              <w:t>2.3</w:t>
            </w:r>
          </w:p>
        </w:tc>
      </w:tr>
      <w:tr w:rsidR="006E2119" w:rsidRPr="004B0B24" w14:paraId="25066872"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F15EF"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593170" w14:textId="77777777" w:rsidR="006E2119" w:rsidRPr="004B0B24" w:rsidRDefault="006E2119" w:rsidP="006E2119">
            <w:pPr>
              <w:spacing w:after="120" w:line="240" w:lineRule="auto"/>
              <w:jc w:val="center"/>
              <w:rPr>
                <w:color w:val="000000"/>
              </w:rPr>
            </w:pPr>
            <w:r w:rsidRPr="004B0B24">
              <w:rPr>
                <w:color w:val="000000"/>
              </w:rPr>
              <w:t>4</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0CA77B1"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25EB19F" w14:textId="77777777" w:rsidR="006E2119" w:rsidRPr="004B0B24" w:rsidRDefault="006E2119" w:rsidP="006E2119">
            <w:pPr>
              <w:spacing w:after="120" w:line="240" w:lineRule="auto"/>
              <w:jc w:val="center"/>
              <w:rPr>
                <w:color w:val="000000"/>
              </w:rPr>
            </w:pPr>
            <w:r w:rsidRPr="004B0B24">
              <w:rPr>
                <w:color w:val="000000"/>
              </w:rPr>
              <w:t>64D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5D0DF07"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908E735" w14:textId="77777777" w:rsidR="006E2119" w:rsidRPr="004B0B24" w:rsidRDefault="006E2119" w:rsidP="006E2119">
            <w:pPr>
              <w:spacing w:after="120" w:line="240" w:lineRule="auto"/>
              <w:jc w:val="center"/>
              <w:rPr>
                <w:color w:val="000000"/>
              </w:rPr>
            </w:pPr>
            <w:r w:rsidRPr="004B0B24">
              <w:rPr>
                <w:color w:val="000000"/>
              </w:rPr>
              <w:t>1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9ACA06" w14:textId="77777777" w:rsidR="006E2119" w:rsidRPr="004B0B24" w:rsidRDefault="006E2119" w:rsidP="006E2119">
            <w:pPr>
              <w:spacing w:after="120" w:line="240" w:lineRule="auto"/>
              <w:jc w:val="center"/>
              <w:rPr>
                <w:color w:val="000000"/>
              </w:rPr>
            </w:pPr>
            <w:r w:rsidRPr="004B0B24">
              <w:rPr>
                <w:color w:val="000000"/>
              </w:rPr>
              <w:t>1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4525FD" w14:textId="77777777" w:rsidR="006E2119" w:rsidRPr="004B0B24" w:rsidRDefault="006E2119" w:rsidP="006E2119">
            <w:pPr>
              <w:spacing w:after="120" w:line="240" w:lineRule="auto"/>
              <w:jc w:val="center"/>
              <w:rPr>
                <w:color w:val="000000"/>
              </w:rPr>
            </w:pPr>
            <w:r w:rsidRPr="004B0B24">
              <w:rPr>
                <w:color w:val="000000"/>
              </w:rPr>
              <w:t>17</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DCF44A3" w14:textId="77777777" w:rsidR="006E2119" w:rsidRPr="004B0B24" w:rsidRDefault="006E2119" w:rsidP="006E2119">
            <w:pPr>
              <w:spacing w:after="120" w:line="240" w:lineRule="auto"/>
              <w:jc w:val="center"/>
              <w:rPr>
                <w:color w:val="000000"/>
              </w:rPr>
            </w:pPr>
            <w:r w:rsidRPr="004B0B24">
              <w:rPr>
                <w:color w:val="000000"/>
              </w:rPr>
              <w:t>3.8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E001" w14:textId="77777777" w:rsidR="006E2119" w:rsidRPr="004B0B24" w:rsidRDefault="006E2119" w:rsidP="006E2119">
            <w:pPr>
              <w:spacing w:after="120" w:line="240" w:lineRule="auto"/>
              <w:jc w:val="center"/>
              <w:rPr>
                <w:color w:val="000000"/>
              </w:rPr>
            </w:pPr>
            <w:r w:rsidRPr="004B0B24">
              <w:rPr>
                <w:color w:val="000000"/>
              </w:rPr>
              <w:t>3.5</w:t>
            </w:r>
          </w:p>
        </w:tc>
      </w:tr>
      <w:tr w:rsidR="006E2119" w:rsidRPr="004B0B24" w14:paraId="73B02728"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1E1AE57"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E9F9AD"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01C32EC"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4DA66BE"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9A46D28"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03FC3AC0"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669975"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1A292C"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3AA46A4"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664CA42" w14:textId="77777777" w:rsidR="006E2119" w:rsidRPr="004B0B24" w:rsidRDefault="006E2119" w:rsidP="006E2119">
            <w:pPr>
              <w:spacing w:after="120" w:line="240" w:lineRule="auto"/>
              <w:jc w:val="center"/>
              <w:rPr>
                <w:sz w:val="20"/>
                <w:szCs w:val="20"/>
              </w:rPr>
            </w:pPr>
          </w:p>
        </w:tc>
      </w:tr>
      <w:tr w:rsidR="006E2119" w:rsidRPr="004B0B24" w14:paraId="7DF34373"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7DB19EC"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7E5E42"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9F2D68D"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41DD17C" w14:textId="77777777" w:rsidR="006E2119" w:rsidRPr="004B0B24" w:rsidRDefault="006E2119" w:rsidP="006E2119">
            <w:pPr>
              <w:spacing w:after="120" w:line="240" w:lineRule="auto"/>
              <w:jc w:val="center"/>
              <w:rPr>
                <w:color w:val="000000"/>
              </w:rPr>
            </w:pPr>
            <w:r w:rsidRPr="004B0B24">
              <w:rPr>
                <w:color w:val="000000"/>
              </w:rPr>
              <w:t>64D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6FA8266"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436962BD" w14:textId="77777777" w:rsidR="006E2119" w:rsidRPr="004B0B24" w:rsidRDefault="006E2119" w:rsidP="006E2119">
            <w:pPr>
              <w:spacing w:after="120" w:line="240" w:lineRule="auto"/>
              <w:jc w:val="center"/>
              <w:rPr>
                <w:color w:val="000000"/>
              </w:rPr>
            </w:pPr>
            <w:r w:rsidRPr="004B0B24">
              <w:rPr>
                <w:color w:val="000000"/>
              </w:rPr>
              <w:t>1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FDC4C7" w14:textId="77777777" w:rsidR="006E2119" w:rsidRPr="004B0B24" w:rsidRDefault="006E2119" w:rsidP="006E2119">
            <w:pPr>
              <w:spacing w:after="120" w:line="240" w:lineRule="auto"/>
              <w:jc w:val="center"/>
              <w:rPr>
                <w:color w:val="000000"/>
              </w:rPr>
            </w:pPr>
            <w:r w:rsidRPr="004B0B24">
              <w:rPr>
                <w:color w:val="000000"/>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72D125" w14:textId="77777777" w:rsidR="006E2119" w:rsidRPr="004B0B24" w:rsidRDefault="006E2119" w:rsidP="006E2119">
            <w:pPr>
              <w:spacing w:after="120" w:line="240" w:lineRule="auto"/>
              <w:jc w:val="center"/>
              <w:rPr>
                <w:color w:val="000000"/>
              </w:rPr>
            </w:pPr>
            <w:r w:rsidRPr="004B0B24">
              <w:rPr>
                <w:color w:val="000000"/>
              </w:rPr>
              <w:t>8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5CE63E3" w14:textId="77777777" w:rsidR="006E2119" w:rsidRPr="004B0B24" w:rsidRDefault="006E2119" w:rsidP="006E2119">
            <w:pPr>
              <w:spacing w:after="120" w:line="240" w:lineRule="auto"/>
              <w:jc w:val="center"/>
              <w:rPr>
                <w:color w:val="000000"/>
              </w:rPr>
            </w:pPr>
            <w:r w:rsidRPr="004B0B24">
              <w:rPr>
                <w:color w:val="000000"/>
              </w:rPr>
              <w:t>4.26</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9DAE797" w14:textId="77777777" w:rsidR="006E2119" w:rsidRPr="004B0B24" w:rsidRDefault="006E2119" w:rsidP="006E2119">
            <w:pPr>
              <w:spacing w:after="120" w:line="240" w:lineRule="auto"/>
              <w:jc w:val="center"/>
              <w:rPr>
                <w:color w:val="000000"/>
              </w:rPr>
            </w:pPr>
            <w:r w:rsidRPr="004B0B24">
              <w:rPr>
                <w:color w:val="000000"/>
              </w:rPr>
              <w:t>3.3</w:t>
            </w:r>
          </w:p>
        </w:tc>
      </w:tr>
      <w:tr w:rsidR="006E2119" w:rsidRPr="004B0B24" w14:paraId="244DE45C"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6F8A6F"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1EC7AC"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DEFB5C"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A5DC526" w14:textId="77777777" w:rsidR="006E2119" w:rsidRPr="004B0B24" w:rsidRDefault="006E2119" w:rsidP="006E2119">
            <w:pPr>
              <w:spacing w:after="120" w:line="240" w:lineRule="auto"/>
              <w:jc w:val="center"/>
              <w:rPr>
                <w:color w:val="000000"/>
              </w:rPr>
            </w:pPr>
            <w:r w:rsidRPr="004B0B24">
              <w:rPr>
                <w:color w:val="000000"/>
              </w:rPr>
              <w:t>64D7</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A611CA5"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A94B79D" w14:textId="77777777" w:rsidR="006E2119" w:rsidRPr="004B0B24" w:rsidRDefault="006E2119" w:rsidP="006E2119">
            <w:pPr>
              <w:spacing w:after="120" w:line="240" w:lineRule="auto"/>
              <w:jc w:val="center"/>
              <w:rPr>
                <w:color w:val="000000"/>
              </w:rPr>
            </w:pPr>
            <w:r w:rsidRPr="004B0B24">
              <w:rPr>
                <w:color w:val="000000"/>
              </w:rPr>
              <w:t>1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54DB6C" w14:textId="77777777" w:rsidR="006E2119" w:rsidRPr="004B0B24" w:rsidRDefault="006E2119" w:rsidP="006E2119">
            <w:pPr>
              <w:spacing w:after="120" w:line="240" w:lineRule="auto"/>
              <w:jc w:val="center"/>
              <w:rPr>
                <w:color w:val="000000"/>
              </w:rPr>
            </w:pPr>
            <w:r w:rsidRPr="004B0B24">
              <w:rPr>
                <w:color w:val="000000"/>
              </w:rPr>
              <w:t>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72B2D3" w14:textId="77777777" w:rsidR="006E2119" w:rsidRPr="004B0B24" w:rsidRDefault="006E2119" w:rsidP="006E2119">
            <w:pPr>
              <w:spacing w:after="120" w:line="240" w:lineRule="auto"/>
              <w:jc w:val="center"/>
              <w:rPr>
                <w:color w:val="000000"/>
              </w:rPr>
            </w:pPr>
            <w:r w:rsidRPr="004B0B24">
              <w:rPr>
                <w:color w:val="000000"/>
              </w:rPr>
              <w:t>93</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3B431468" w14:textId="77777777" w:rsidR="006E2119" w:rsidRPr="004B0B24" w:rsidRDefault="006E2119" w:rsidP="006E2119">
            <w:pPr>
              <w:spacing w:after="120" w:line="240" w:lineRule="auto"/>
              <w:jc w:val="center"/>
              <w:rPr>
                <w:color w:val="000000"/>
              </w:rPr>
            </w:pPr>
            <w:r w:rsidRPr="004B0B24">
              <w:rPr>
                <w:color w:val="000000"/>
              </w:rPr>
              <w:t>4.8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772A5C3" w14:textId="77777777" w:rsidR="006E2119" w:rsidRPr="004B0B24" w:rsidRDefault="006E2119" w:rsidP="006E2119">
            <w:pPr>
              <w:spacing w:after="120" w:line="240" w:lineRule="auto"/>
              <w:jc w:val="center"/>
              <w:rPr>
                <w:color w:val="000000"/>
              </w:rPr>
            </w:pPr>
            <w:r w:rsidRPr="004B0B24">
              <w:rPr>
                <w:color w:val="000000"/>
              </w:rPr>
              <w:t>3.7</w:t>
            </w:r>
          </w:p>
        </w:tc>
      </w:tr>
      <w:tr w:rsidR="006E2119" w:rsidRPr="004B0B24" w14:paraId="6A011EE1"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3E71F1"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60033" w14:textId="77777777" w:rsidR="006E2119" w:rsidRPr="004B0B24" w:rsidRDefault="006E2119" w:rsidP="006E2119">
            <w:pPr>
              <w:spacing w:after="120" w:line="240" w:lineRule="auto"/>
              <w:jc w:val="center"/>
              <w:rPr>
                <w:color w:val="000000"/>
              </w:rPr>
            </w:pPr>
            <w:r w:rsidRPr="004B0B24">
              <w:rPr>
                <w:color w:val="000000"/>
              </w:rPr>
              <w:t>5</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62493E"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1A0A982" w14:textId="77777777" w:rsidR="006E2119" w:rsidRPr="004B0B24" w:rsidRDefault="006E2119" w:rsidP="006E2119">
            <w:pPr>
              <w:spacing w:after="120" w:line="240" w:lineRule="auto"/>
              <w:jc w:val="center"/>
              <w:rPr>
                <w:color w:val="000000"/>
              </w:rPr>
            </w:pPr>
            <w:r w:rsidRPr="004B0B24">
              <w:rPr>
                <w:color w:val="000000"/>
              </w:rPr>
              <w:t>64 E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B93E633"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3F303AD" w14:textId="77777777" w:rsidR="006E2119" w:rsidRPr="004B0B24" w:rsidRDefault="006E2119" w:rsidP="006E2119">
            <w:pPr>
              <w:spacing w:after="120" w:line="240" w:lineRule="auto"/>
              <w:jc w:val="center"/>
              <w:rPr>
                <w:color w:val="000000"/>
              </w:rPr>
            </w:pPr>
            <w:r w:rsidRPr="004B0B24">
              <w:rPr>
                <w:color w:val="000000"/>
              </w:rPr>
              <w:t>1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E0D2D3" w14:textId="77777777" w:rsidR="006E2119" w:rsidRPr="004B0B24" w:rsidRDefault="006E2119" w:rsidP="006E2119">
            <w:pPr>
              <w:spacing w:after="120" w:line="240" w:lineRule="auto"/>
              <w:jc w:val="center"/>
              <w:rPr>
                <w:color w:val="000000"/>
              </w:rPr>
            </w:pPr>
            <w:r w:rsidRPr="004B0B24">
              <w:rPr>
                <w:color w:val="000000"/>
              </w:rPr>
              <w:t>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04AD5D" w14:textId="77777777" w:rsidR="006E2119" w:rsidRPr="004B0B24" w:rsidRDefault="006E2119" w:rsidP="006E2119">
            <w:pPr>
              <w:spacing w:after="120" w:line="240" w:lineRule="auto"/>
              <w:jc w:val="center"/>
              <w:rPr>
                <w:color w:val="000000"/>
              </w:rPr>
            </w:pPr>
            <w:r w:rsidRPr="004B0B24">
              <w:rPr>
                <w:color w:val="000000"/>
              </w:rPr>
              <w:t>7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67B91EA" w14:textId="77777777" w:rsidR="006E2119" w:rsidRPr="004B0B24" w:rsidRDefault="006E2119" w:rsidP="006E2119">
            <w:pPr>
              <w:spacing w:after="120" w:line="240" w:lineRule="auto"/>
              <w:jc w:val="center"/>
              <w:rPr>
                <w:color w:val="000000"/>
              </w:rPr>
            </w:pPr>
            <w:r w:rsidRPr="004B0B24">
              <w:rPr>
                <w:color w:val="000000"/>
              </w:rPr>
              <w:t>4.27</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D99A2A3" w14:textId="77777777" w:rsidR="006E2119" w:rsidRPr="004B0B24" w:rsidRDefault="006E2119" w:rsidP="006E2119">
            <w:pPr>
              <w:spacing w:after="120" w:line="240" w:lineRule="auto"/>
              <w:jc w:val="center"/>
              <w:rPr>
                <w:color w:val="000000"/>
              </w:rPr>
            </w:pPr>
            <w:r w:rsidRPr="004B0B24">
              <w:rPr>
                <w:color w:val="000000"/>
              </w:rPr>
              <w:t>3.3</w:t>
            </w:r>
          </w:p>
        </w:tc>
      </w:tr>
      <w:tr w:rsidR="006E2119" w:rsidRPr="004B0B24" w14:paraId="5FAD2E0B"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80A8B82"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796D809"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EABAFE"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814876D"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69C42AE" w14:textId="77777777" w:rsidR="006E2119" w:rsidRPr="004B0B24" w:rsidRDefault="006E2119" w:rsidP="006E2119">
            <w:pPr>
              <w:spacing w:after="120" w:line="240" w:lineRule="auto"/>
              <w:jc w:val="center"/>
              <w:rPr>
                <w:color w:val="000000"/>
              </w:rPr>
            </w:pP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3B6DE22"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749EC9"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FC5617"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07F9EB9"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AF90E7A" w14:textId="77777777" w:rsidR="006E2119" w:rsidRPr="004B0B24" w:rsidRDefault="006E2119" w:rsidP="006E2119">
            <w:pPr>
              <w:spacing w:after="120" w:line="240" w:lineRule="auto"/>
              <w:jc w:val="center"/>
              <w:rPr>
                <w:sz w:val="20"/>
                <w:szCs w:val="20"/>
              </w:rPr>
            </w:pPr>
          </w:p>
        </w:tc>
      </w:tr>
      <w:tr w:rsidR="006E2119" w:rsidRPr="004B0B24" w14:paraId="09F4C736"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1CC4007"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3C112D3"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0FC1108"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126145B" w14:textId="77777777" w:rsidR="006E2119" w:rsidRPr="004B0B24" w:rsidRDefault="006E2119" w:rsidP="006E2119">
            <w:pPr>
              <w:spacing w:after="120" w:line="240" w:lineRule="auto"/>
              <w:jc w:val="center"/>
              <w:rPr>
                <w:color w:val="000000"/>
              </w:rPr>
            </w:pPr>
            <w:r w:rsidRPr="004B0B24">
              <w:rPr>
                <w:color w:val="000000"/>
              </w:rPr>
              <w:t>64 E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CE7C699"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2BA8ADD" w14:textId="77777777" w:rsidR="006E2119" w:rsidRPr="004B0B24" w:rsidRDefault="006E2119" w:rsidP="006E2119">
            <w:pPr>
              <w:spacing w:after="120" w:line="240" w:lineRule="auto"/>
              <w:jc w:val="center"/>
              <w:rPr>
                <w:color w:val="000000"/>
              </w:rPr>
            </w:pPr>
            <w:r w:rsidRPr="004B0B24">
              <w:rPr>
                <w:color w:val="000000"/>
              </w:rPr>
              <w:t>1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6E0B5D" w14:textId="77777777" w:rsidR="006E2119" w:rsidRPr="004B0B24" w:rsidRDefault="006E2119" w:rsidP="006E2119">
            <w:pPr>
              <w:spacing w:after="120" w:line="240" w:lineRule="auto"/>
              <w:jc w:val="center"/>
              <w:rPr>
                <w:color w:val="000000"/>
              </w:rPr>
            </w:pPr>
            <w:r w:rsidRPr="004B0B24">
              <w:rPr>
                <w:color w:val="000000"/>
              </w:rPr>
              <w:t>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B6C8C6" w14:textId="77777777" w:rsidR="006E2119" w:rsidRPr="004B0B24" w:rsidRDefault="006E2119" w:rsidP="006E2119">
            <w:pPr>
              <w:spacing w:after="120" w:line="240" w:lineRule="auto"/>
              <w:jc w:val="center"/>
              <w:rPr>
                <w:color w:val="000000"/>
              </w:rPr>
            </w:pPr>
            <w:r w:rsidRPr="004B0B24">
              <w:rPr>
                <w:color w:val="000000"/>
              </w:rPr>
              <w:t>65</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8413389" w14:textId="77777777" w:rsidR="006E2119" w:rsidRPr="004B0B24" w:rsidRDefault="006E2119" w:rsidP="006E2119">
            <w:pPr>
              <w:spacing w:after="120" w:line="240" w:lineRule="auto"/>
              <w:jc w:val="center"/>
              <w:rPr>
                <w:color w:val="000000"/>
              </w:rPr>
            </w:pPr>
            <w:r w:rsidRPr="004B0B24">
              <w:rPr>
                <w:color w:val="000000"/>
              </w:rPr>
              <w:t>4.2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8630647" w14:textId="77777777" w:rsidR="006E2119" w:rsidRPr="004B0B24" w:rsidRDefault="006E2119" w:rsidP="006E2119">
            <w:pPr>
              <w:spacing w:after="120" w:line="240" w:lineRule="auto"/>
              <w:jc w:val="center"/>
              <w:rPr>
                <w:color w:val="000000"/>
              </w:rPr>
            </w:pPr>
            <w:r w:rsidRPr="004B0B24">
              <w:rPr>
                <w:color w:val="000000"/>
              </w:rPr>
              <w:t>3.2</w:t>
            </w:r>
          </w:p>
        </w:tc>
      </w:tr>
      <w:tr w:rsidR="006E2119" w:rsidRPr="004B0B24" w14:paraId="5632C586"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E8B0802"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6BF00B5"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8ADA45"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1E483F3" w14:textId="77777777" w:rsidR="006E2119" w:rsidRPr="004B0B24" w:rsidRDefault="006E2119" w:rsidP="006E2119">
            <w:pPr>
              <w:spacing w:after="120" w:line="240" w:lineRule="auto"/>
              <w:jc w:val="center"/>
              <w:rPr>
                <w:color w:val="000000"/>
              </w:rPr>
            </w:pPr>
            <w:r w:rsidRPr="004B0B24">
              <w:rPr>
                <w:color w:val="000000"/>
              </w:rPr>
              <w:t>64 E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6A6D6EC"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98FE6CF" w14:textId="77777777" w:rsidR="006E2119" w:rsidRPr="004B0B24" w:rsidRDefault="006E2119" w:rsidP="006E2119">
            <w:pPr>
              <w:spacing w:after="120" w:line="240" w:lineRule="auto"/>
              <w:jc w:val="center"/>
              <w:rPr>
                <w:color w:val="000000"/>
              </w:rPr>
            </w:pPr>
            <w:r w:rsidRPr="004B0B24">
              <w:rPr>
                <w:color w:val="000000"/>
              </w:rPr>
              <w:t>1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96938D" w14:textId="77777777" w:rsidR="006E2119" w:rsidRPr="004B0B24" w:rsidRDefault="006E2119" w:rsidP="006E2119">
            <w:pPr>
              <w:spacing w:after="120" w:line="240" w:lineRule="auto"/>
              <w:jc w:val="center"/>
              <w:rPr>
                <w:color w:val="000000"/>
              </w:rPr>
            </w:pPr>
            <w:r w:rsidRPr="004B0B24">
              <w:rPr>
                <w:color w:val="000000"/>
              </w:rPr>
              <w:t>1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A767D5" w14:textId="77777777" w:rsidR="006E2119" w:rsidRPr="004B0B24" w:rsidRDefault="006E2119" w:rsidP="006E2119">
            <w:pPr>
              <w:spacing w:after="120" w:line="240" w:lineRule="auto"/>
              <w:jc w:val="center"/>
              <w:rPr>
                <w:color w:val="000000"/>
              </w:rPr>
            </w:pPr>
            <w:r w:rsidRPr="004B0B24">
              <w:rPr>
                <w:color w:val="000000"/>
              </w:rPr>
              <w:t>16</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0472787" w14:textId="77777777" w:rsidR="006E2119" w:rsidRPr="004B0B24" w:rsidRDefault="006E2119" w:rsidP="006E2119">
            <w:pPr>
              <w:spacing w:after="120" w:line="240" w:lineRule="auto"/>
              <w:jc w:val="center"/>
              <w:rPr>
                <w:color w:val="000000"/>
              </w:rPr>
            </w:pPr>
            <w:r w:rsidRPr="004B0B24">
              <w:rPr>
                <w:color w:val="000000"/>
              </w:rPr>
              <w:t>4.49</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4C43504" w14:textId="77777777" w:rsidR="006E2119" w:rsidRPr="004B0B24" w:rsidRDefault="006E2119" w:rsidP="006E2119">
            <w:pPr>
              <w:spacing w:after="120" w:line="240" w:lineRule="auto"/>
              <w:jc w:val="center"/>
              <w:rPr>
                <w:color w:val="000000"/>
              </w:rPr>
            </w:pPr>
            <w:r w:rsidRPr="004B0B24">
              <w:rPr>
                <w:color w:val="000000"/>
              </w:rPr>
              <w:t>3.4</w:t>
            </w:r>
          </w:p>
        </w:tc>
      </w:tr>
      <w:tr w:rsidR="006E2119" w:rsidRPr="004B0B24" w14:paraId="6886E6F5"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4D0952C" w14:textId="77777777" w:rsidR="006E2119" w:rsidRPr="004B0B24" w:rsidRDefault="006E2119" w:rsidP="006E2119">
            <w:pPr>
              <w:spacing w:after="120" w:line="240" w:lineRule="auto"/>
              <w:jc w:val="center"/>
              <w:rPr>
                <w:color w:val="000000"/>
              </w:rPr>
            </w:pPr>
            <w:r w:rsidRPr="004B0B24">
              <w:rPr>
                <w:color w:val="000000"/>
              </w:rPr>
              <w:lastRenderedPageBreak/>
              <w:t>65</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0F79D9E" w14:textId="77777777" w:rsidR="006E2119" w:rsidRPr="004B0B24" w:rsidRDefault="006E2119" w:rsidP="006E2119">
            <w:pPr>
              <w:spacing w:after="120" w:line="240" w:lineRule="auto"/>
              <w:jc w:val="center"/>
              <w:rPr>
                <w:color w:val="000000"/>
              </w:rPr>
            </w:pPr>
            <w:r w:rsidRPr="004B0B24">
              <w:rPr>
                <w:color w:val="000000"/>
              </w:rPr>
              <w:t>1</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6667C7"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11A80BAC" w14:textId="77777777" w:rsidR="006E2119" w:rsidRPr="004B0B24" w:rsidRDefault="006E2119" w:rsidP="006E2119">
            <w:pPr>
              <w:spacing w:after="120" w:line="240" w:lineRule="auto"/>
              <w:jc w:val="center"/>
              <w:rPr>
                <w:color w:val="000000"/>
              </w:rPr>
            </w:pPr>
            <w:r w:rsidRPr="004B0B24">
              <w:rPr>
                <w:color w:val="000000"/>
              </w:rPr>
              <w:t>65A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76D48445"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1E35383" w14:textId="77777777" w:rsidR="006E2119" w:rsidRPr="004B0B24" w:rsidRDefault="006E2119" w:rsidP="006E2119">
            <w:pPr>
              <w:spacing w:after="120" w:line="240" w:lineRule="auto"/>
              <w:jc w:val="center"/>
              <w:rPr>
                <w:color w:val="000000"/>
              </w:rPr>
            </w:pPr>
            <w:r w:rsidRPr="004B0B24">
              <w:rPr>
                <w:color w:val="000000"/>
              </w:rPr>
              <w:t>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79997" w14:textId="77777777" w:rsidR="006E2119" w:rsidRPr="004B0B24" w:rsidRDefault="006E2119" w:rsidP="006E2119">
            <w:pPr>
              <w:spacing w:after="120" w:line="240" w:lineRule="auto"/>
              <w:jc w:val="center"/>
              <w:rPr>
                <w:color w:val="000000"/>
              </w:rPr>
            </w:pPr>
            <w:r w:rsidRPr="004B0B24">
              <w:rPr>
                <w:color w:val="000000"/>
              </w:rPr>
              <w:t>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9BF6E4" w14:textId="77777777" w:rsidR="006E2119" w:rsidRPr="004B0B24" w:rsidRDefault="006E2119" w:rsidP="006E2119">
            <w:pPr>
              <w:spacing w:after="120" w:line="240" w:lineRule="auto"/>
              <w:jc w:val="center"/>
              <w:rPr>
                <w:color w:val="000000"/>
              </w:rPr>
            </w:pPr>
            <w:r w:rsidRPr="004B0B24">
              <w:rPr>
                <w:color w:val="000000"/>
              </w:rPr>
              <w:t>6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15B7C25" w14:textId="77777777" w:rsidR="006E2119" w:rsidRPr="004B0B24" w:rsidRDefault="006E2119" w:rsidP="006E2119">
            <w:pPr>
              <w:spacing w:after="120" w:line="240" w:lineRule="auto"/>
              <w:jc w:val="center"/>
              <w:rPr>
                <w:color w:val="000000"/>
              </w:rPr>
            </w:pPr>
            <w:r w:rsidRPr="004B0B24">
              <w:rPr>
                <w:color w:val="000000"/>
              </w:rPr>
              <w:t>3.5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DB65FD2" w14:textId="77777777" w:rsidR="006E2119" w:rsidRPr="004B0B24" w:rsidRDefault="006E2119" w:rsidP="006E2119">
            <w:pPr>
              <w:spacing w:after="120" w:line="240" w:lineRule="auto"/>
              <w:jc w:val="center"/>
              <w:rPr>
                <w:color w:val="000000"/>
              </w:rPr>
            </w:pPr>
            <w:r w:rsidRPr="004B0B24">
              <w:rPr>
                <w:color w:val="000000"/>
              </w:rPr>
              <w:t>2.7</w:t>
            </w:r>
          </w:p>
        </w:tc>
      </w:tr>
      <w:tr w:rsidR="006E2119" w:rsidRPr="004B0B24" w14:paraId="577ADDC9"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A5745E2"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20B2C4"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76BD80"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C50CF76" w14:textId="77777777" w:rsidR="006E2119" w:rsidRPr="004B0B24" w:rsidRDefault="006E2119" w:rsidP="006E2119">
            <w:pPr>
              <w:spacing w:after="120" w:line="240" w:lineRule="auto"/>
              <w:jc w:val="center"/>
              <w:rPr>
                <w:color w:val="000000"/>
              </w:rPr>
            </w:pPr>
            <w:r w:rsidRPr="004B0B24">
              <w:rPr>
                <w:color w:val="000000"/>
              </w:rPr>
              <w:t>65A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333B45D"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19B2D19" w14:textId="77777777" w:rsidR="006E2119" w:rsidRPr="004B0B24" w:rsidRDefault="006E2119" w:rsidP="006E2119">
            <w:pPr>
              <w:spacing w:after="120" w:line="240" w:lineRule="auto"/>
              <w:jc w:val="center"/>
              <w:rPr>
                <w:color w:val="000000"/>
              </w:rPr>
            </w:pPr>
            <w:r w:rsidRPr="004B0B24">
              <w:rPr>
                <w:color w:val="000000"/>
              </w:rPr>
              <w:t>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1E05B4" w14:textId="77777777" w:rsidR="006E2119" w:rsidRPr="004B0B24" w:rsidRDefault="006E2119" w:rsidP="006E2119">
            <w:pPr>
              <w:spacing w:after="120" w:line="240" w:lineRule="auto"/>
              <w:jc w:val="center"/>
              <w:rPr>
                <w:color w:val="000000"/>
              </w:rPr>
            </w:pPr>
            <w:r w:rsidRPr="004B0B24">
              <w:rPr>
                <w:color w:val="000000"/>
              </w:rPr>
              <w:t>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CD9A44" w14:textId="77777777" w:rsidR="006E2119" w:rsidRPr="004B0B24" w:rsidRDefault="006E2119" w:rsidP="006E2119">
            <w:pPr>
              <w:spacing w:after="120" w:line="240" w:lineRule="auto"/>
              <w:jc w:val="center"/>
              <w:rPr>
                <w:color w:val="000000"/>
              </w:rPr>
            </w:pPr>
            <w:r w:rsidRPr="004B0B24">
              <w:rPr>
                <w:color w:val="000000"/>
              </w:rPr>
              <w:t>5</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DA3EE4D" w14:textId="77777777" w:rsidR="006E2119" w:rsidRPr="004B0B24" w:rsidRDefault="006E2119" w:rsidP="006E2119">
            <w:pPr>
              <w:spacing w:after="120" w:line="240" w:lineRule="auto"/>
              <w:jc w:val="center"/>
              <w:rPr>
                <w:color w:val="000000"/>
              </w:rPr>
            </w:pPr>
            <w:r w:rsidRPr="004B0B24">
              <w:rPr>
                <w:color w:val="000000"/>
              </w:rPr>
              <w:t>3.8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4FA0ABE" w14:textId="77777777" w:rsidR="006E2119" w:rsidRPr="004B0B24" w:rsidRDefault="006E2119" w:rsidP="006E2119">
            <w:pPr>
              <w:spacing w:after="120" w:line="240" w:lineRule="auto"/>
              <w:jc w:val="center"/>
              <w:rPr>
                <w:color w:val="000000"/>
              </w:rPr>
            </w:pPr>
            <w:r w:rsidRPr="004B0B24">
              <w:rPr>
                <w:color w:val="000000"/>
              </w:rPr>
              <w:t>2.9</w:t>
            </w:r>
          </w:p>
        </w:tc>
      </w:tr>
      <w:tr w:rsidR="006E2119" w:rsidRPr="004B0B24" w14:paraId="187C6278"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3BCB"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519112"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372D77"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CD80479" w14:textId="77777777" w:rsidR="006E2119" w:rsidRPr="004B0B24" w:rsidRDefault="006E2119" w:rsidP="006E2119">
            <w:pPr>
              <w:spacing w:after="120" w:line="240" w:lineRule="auto"/>
              <w:jc w:val="center"/>
              <w:rPr>
                <w:color w:val="000000"/>
              </w:rPr>
            </w:pPr>
            <w:r w:rsidRPr="004B0B24">
              <w:rPr>
                <w:color w:val="000000"/>
              </w:rPr>
              <w:t>65A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630726C"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BA25241" w14:textId="77777777" w:rsidR="006E2119" w:rsidRPr="004B0B24" w:rsidRDefault="006E2119" w:rsidP="006E2119">
            <w:pPr>
              <w:spacing w:after="120" w:line="240" w:lineRule="auto"/>
              <w:jc w:val="center"/>
              <w:rPr>
                <w:color w:val="000000"/>
              </w:rPr>
            </w:pPr>
            <w:r w:rsidRPr="004B0B24">
              <w:rPr>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3A6A37" w14:textId="77777777" w:rsidR="006E2119" w:rsidRPr="004B0B24" w:rsidRDefault="006E2119" w:rsidP="006E2119">
            <w:pPr>
              <w:spacing w:after="120" w:line="240" w:lineRule="auto"/>
              <w:jc w:val="center"/>
              <w:rPr>
                <w:color w:val="000000"/>
              </w:rPr>
            </w:pPr>
            <w:r w:rsidRPr="004B0B24">
              <w:rPr>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9C1AE" w14:textId="77777777" w:rsidR="006E2119" w:rsidRPr="004B0B24" w:rsidRDefault="006E2119" w:rsidP="006E2119">
            <w:pPr>
              <w:spacing w:after="120" w:line="240" w:lineRule="auto"/>
              <w:jc w:val="center"/>
              <w:rPr>
                <w:color w:val="000000"/>
              </w:rPr>
            </w:pPr>
            <w:r w:rsidRPr="004B0B24">
              <w:rPr>
                <w:color w:val="000000"/>
              </w:rPr>
              <w:t>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2581A3D" w14:textId="77777777" w:rsidR="006E2119" w:rsidRPr="004B0B24" w:rsidRDefault="006E2119" w:rsidP="006E2119">
            <w:pPr>
              <w:spacing w:after="120" w:line="240" w:lineRule="auto"/>
              <w:jc w:val="center"/>
              <w:rPr>
                <w:color w:val="000000"/>
              </w:rPr>
            </w:pPr>
            <w:r w:rsidRPr="004B0B24">
              <w:rPr>
                <w:color w:val="000000"/>
              </w:rPr>
              <w:t>0.1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8F34A76" w14:textId="77777777" w:rsidR="006E2119" w:rsidRPr="004B0B24" w:rsidRDefault="006E2119" w:rsidP="006E2119">
            <w:pPr>
              <w:spacing w:after="120" w:line="240" w:lineRule="auto"/>
              <w:jc w:val="center"/>
              <w:rPr>
                <w:color w:val="000000"/>
              </w:rPr>
            </w:pPr>
            <w:r w:rsidRPr="004B0B24">
              <w:rPr>
                <w:color w:val="000000"/>
              </w:rPr>
              <w:t>0.0</w:t>
            </w:r>
          </w:p>
        </w:tc>
      </w:tr>
      <w:tr w:rsidR="006E2119" w:rsidRPr="004B0B24" w14:paraId="481F1651"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6DA41A6"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7604"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85D42E9"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CDC94BF" w14:textId="77777777" w:rsidR="006E2119" w:rsidRPr="004B0B24" w:rsidRDefault="006E2119" w:rsidP="006E2119">
            <w:pPr>
              <w:spacing w:after="120" w:line="240" w:lineRule="auto"/>
              <w:jc w:val="center"/>
              <w:rPr>
                <w:color w:val="000000"/>
              </w:rPr>
            </w:pPr>
            <w:r w:rsidRPr="004B0B24">
              <w:rPr>
                <w:color w:val="000000"/>
              </w:rPr>
              <w:t>65A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54354C1" w14:textId="77777777" w:rsidR="006E2119" w:rsidRPr="004B0B24" w:rsidRDefault="006E2119" w:rsidP="006E2119">
            <w:pPr>
              <w:spacing w:after="120" w:line="240" w:lineRule="auto"/>
              <w:jc w:val="center"/>
              <w:rPr>
                <w:color w:val="000000"/>
              </w:rPr>
            </w:pPr>
            <w:r w:rsidRPr="004B0B24">
              <w:rPr>
                <w:color w:val="000000"/>
              </w:rPr>
              <w:t>3346</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73174335" w14:textId="77777777" w:rsidR="006E2119" w:rsidRPr="004B0B24" w:rsidRDefault="006E2119" w:rsidP="006E2119">
            <w:pPr>
              <w:spacing w:after="120" w:line="240" w:lineRule="auto"/>
              <w:jc w:val="center"/>
              <w:rPr>
                <w:color w:val="000000"/>
              </w:rPr>
            </w:pPr>
            <w:r w:rsidRPr="004B0B24">
              <w:rPr>
                <w:color w:val="000000"/>
              </w:rPr>
              <w:t>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A32F3" w14:textId="77777777" w:rsidR="006E2119" w:rsidRPr="004B0B24" w:rsidRDefault="006E2119" w:rsidP="006E2119">
            <w:pPr>
              <w:spacing w:after="120" w:line="240" w:lineRule="auto"/>
              <w:jc w:val="center"/>
              <w:rPr>
                <w:color w:val="000000"/>
              </w:rPr>
            </w:pPr>
            <w:r w:rsidRPr="004B0B24">
              <w:rPr>
                <w:color w:val="000000"/>
              </w:rPr>
              <w:t>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01874C" w14:textId="77777777" w:rsidR="006E2119" w:rsidRPr="004B0B24" w:rsidRDefault="006E2119" w:rsidP="006E2119">
            <w:pPr>
              <w:spacing w:after="120" w:line="240" w:lineRule="auto"/>
              <w:jc w:val="center"/>
              <w:rPr>
                <w:color w:val="000000"/>
              </w:rPr>
            </w:pPr>
            <w:r w:rsidRPr="004B0B24">
              <w:rPr>
                <w:color w:val="000000"/>
              </w:rPr>
              <w:t>1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02B01B1F" w14:textId="77777777" w:rsidR="006E2119" w:rsidRPr="004B0B24" w:rsidRDefault="006E2119" w:rsidP="006E2119">
            <w:pPr>
              <w:spacing w:after="120" w:line="240" w:lineRule="auto"/>
              <w:jc w:val="center"/>
              <w:rPr>
                <w:color w:val="000000"/>
              </w:rPr>
            </w:pPr>
            <w:r w:rsidRPr="004B0B24">
              <w:rPr>
                <w:color w:val="000000"/>
              </w:rPr>
              <w:t>3.68</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90D23B1" w14:textId="77777777" w:rsidR="006E2119" w:rsidRPr="004B0B24" w:rsidRDefault="006E2119" w:rsidP="006E2119">
            <w:pPr>
              <w:spacing w:after="120" w:line="240" w:lineRule="auto"/>
              <w:jc w:val="center"/>
              <w:rPr>
                <w:color w:val="000000"/>
              </w:rPr>
            </w:pPr>
            <w:r w:rsidRPr="004B0B24">
              <w:rPr>
                <w:color w:val="000000"/>
              </w:rPr>
              <w:t>2.8</w:t>
            </w:r>
          </w:p>
        </w:tc>
      </w:tr>
      <w:tr w:rsidR="006E2119" w:rsidRPr="004B0B24" w14:paraId="55B1FBB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A80A2C" w14:textId="77777777" w:rsidR="006E2119" w:rsidRPr="004B0B24" w:rsidRDefault="006E2119" w:rsidP="006E2119">
            <w:pPr>
              <w:spacing w:after="120" w:line="240" w:lineRule="auto"/>
              <w:jc w:val="center"/>
              <w:rPr>
                <w:color w:val="000000"/>
              </w:rPr>
            </w:pPr>
            <w:r w:rsidRPr="004B0B24">
              <w:rPr>
                <w:color w:val="000000"/>
              </w:rPr>
              <w:t>22</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89B37A4" w14:textId="77777777" w:rsidR="006E2119" w:rsidRPr="004B0B24" w:rsidRDefault="006E2119" w:rsidP="006E2119">
            <w:pPr>
              <w:spacing w:after="120" w:line="240" w:lineRule="auto"/>
              <w:jc w:val="center"/>
              <w:rPr>
                <w:color w:val="000000"/>
              </w:rPr>
            </w:pPr>
            <w:r w:rsidRPr="004B0B24">
              <w:rPr>
                <w:color w:val="000000"/>
              </w:rPr>
              <w:t>1</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5B25994" w14:textId="77777777" w:rsidR="006E2119" w:rsidRPr="004B0B24" w:rsidRDefault="006E2119" w:rsidP="006E2119">
            <w:pPr>
              <w:spacing w:after="120" w:line="240" w:lineRule="auto"/>
              <w:jc w:val="center"/>
              <w:rPr>
                <w:color w:val="000000"/>
              </w:rPr>
            </w:pPr>
            <w:r w:rsidRPr="004B0B24">
              <w:rPr>
                <w:color w:val="000000"/>
              </w:rPr>
              <w:t>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6237C27" w14:textId="77777777" w:rsidR="006E2119" w:rsidRPr="004B0B24" w:rsidRDefault="006E2119" w:rsidP="006E2119">
            <w:pPr>
              <w:spacing w:after="120" w:line="240" w:lineRule="auto"/>
              <w:jc w:val="center"/>
              <w:rPr>
                <w:color w:val="000000"/>
              </w:rPr>
            </w:pPr>
            <w:r w:rsidRPr="004B0B24">
              <w:rPr>
                <w:color w:val="000000"/>
              </w:rPr>
              <w:t>22A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A5EA189"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B67D58B" w14:textId="77777777" w:rsidR="006E2119" w:rsidRPr="004B0B24" w:rsidRDefault="006E2119" w:rsidP="006E2119">
            <w:pPr>
              <w:spacing w:after="120" w:line="240" w:lineRule="auto"/>
              <w:jc w:val="center"/>
              <w:rPr>
                <w:color w:val="000000"/>
              </w:rPr>
            </w:pPr>
            <w:r w:rsidRPr="004B0B24">
              <w:rPr>
                <w:color w:val="000000"/>
              </w:rPr>
              <w:t>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7807FF" w14:textId="77777777" w:rsidR="006E2119" w:rsidRPr="004B0B24" w:rsidRDefault="006E2119" w:rsidP="006E2119">
            <w:pPr>
              <w:spacing w:after="120" w:line="240" w:lineRule="auto"/>
              <w:jc w:val="center"/>
              <w:rPr>
                <w:color w:val="000000"/>
              </w:rPr>
            </w:pPr>
            <w:r w:rsidRPr="004B0B2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D77497" w14:textId="77777777" w:rsidR="006E2119" w:rsidRPr="004B0B24" w:rsidRDefault="006E2119" w:rsidP="006E2119">
            <w:pPr>
              <w:spacing w:after="120" w:line="240" w:lineRule="auto"/>
              <w:jc w:val="center"/>
              <w:rPr>
                <w:color w:val="000000"/>
              </w:rPr>
            </w:pPr>
            <w:r w:rsidRPr="004B0B24">
              <w:rPr>
                <w:color w:val="000000"/>
              </w:rPr>
              <w:t>13</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0A08C1C" w14:textId="77777777" w:rsidR="006E2119" w:rsidRPr="004B0B24" w:rsidRDefault="006E2119" w:rsidP="006E2119">
            <w:pPr>
              <w:spacing w:after="120" w:line="240" w:lineRule="auto"/>
              <w:jc w:val="center"/>
              <w:rPr>
                <w:color w:val="000000"/>
              </w:rPr>
            </w:pPr>
            <w:r w:rsidRPr="004B0B24">
              <w:rPr>
                <w:color w:val="000000"/>
              </w:rPr>
              <w:t>3.7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A2C046A" w14:textId="77777777" w:rsidR="006E2119" w:rsidRPr="004B0B24" w:rsidRDefault="006E2119" w:rsidP="006E2119">
            <w:pPr>
              <w:spacing w:after="120" w:line="240" w:lineRule="auto"/>
              <w:jc w:val="center"/>
              <w:rPr>
                <w:color w:val="000000"/>
              </w:rPr>
            </w:pPr>
            <w:r w:rsidRPr="004B0B24">
              <w:rPr>
                <w:color w:val="000000"/>
              </w:rPr>
              <w:t>3.8</w:t>
            </w:r>
          </w:p>
        </w:tc>
      </w:tr>
      <w:tr w:rsidR="006E2119" w:rsidRPr="004B0B24" w14:paraId="484AE983"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813B2CB"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6BED883"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284C6FF"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0153" w14:textId="77777777" w:rsidR="006E2119" w:rsidRPr="004B0B24" w:rsidRDefault="006E2119" w:rsidP="006E2119">
            <w:pPr>
              <w:spacing w:after="120" w:line="240" w:lineRule="auto"/>
              <w:jc w:val="center"/>
              <w:rPr>
                <w:color w:val="000000"/>
              </w:rPr>
            </w:pPr>
            <w:r w:rsidRPr="004B0B24">
              <w:rPr>
                <w:color w:val="000000"/>
              </w:rPr>
              <w:t>22A8</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7BE69B13"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8D82482" w14:textId="77777777" w:rsidR="006E2119" w:rsidRPr="004B0B24" w:rsidRDefault="006E2119" w:rsidP="006E2119">
            <w:pPr>
              <w:spacing w:after="120" w:line="240" w:lineRule="auto"/>
              <w:jc w:val="center"/>
              <w:rPr>
                <w:color w:val="000000"/>
              </w:rPr>
            </w:pPr>
            <w:r w:rsidRPr="004B0B24">
              <w:rPr>
                <w:color w:val="00000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FD6BC3" w14:textId="77777777" w:rsidR="006E2119" w:rsidRPr="004B0B24" w:rsidRDefault="006E2119" w:rsidP="006E2119">
            <w:pPr>
              <w:spacing w:after="120" w:line="240" w:lineRule="auto"/>
              <w:jc w:val="center"/>
              <w:rPr>
                <w:color w:val="000000"/>
              </w:rPr>
            </w:pPr>
            <w:r w:rsidRPr="004B0B24">
              <w:rPr>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1BFE30" w14:textId="77777777" w:rsidR="006E2119" w:rsidRPr="004B0B24" w:rsidRDefault="006E2119" w:rsidP="006E2119">
            <w:pPr>
              <w:spacing w:after="120" w:line="240" w:lineRule="auto"/>
              <w:jc w:val="center"/>
              <w:rPr>
                <w:color w:val="000000"/>
              </w:rPr>
            </w:pPr>
            <w:r w:rsidRPr="004B0B24">
              <w:rPr>
                <w:color w:val="000000"/>
              </w:rPr>
              <w:t>2</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3F37C70" w14:textId="77777777" w:rsidR="006E2119" w:rsidRPr="004B0B24" w:rsidRDefault="006E2119" w:rsidP="006E2119">
            <w:pPr>
              <w:spacing w:after="120" w:line="240" w:lineRule="auto"/>
              <w:jc w:val="center"/>
              <w:rPr>
                <w:color w:val="000000"/>
              </w:rPr>
            </w:pPr>
            <w:r w:rsidRPr="004B0B24">
              <w:rPr>
                <w:color w:val="000000"/>
              </w:rPr>
              <w:t>2.59</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EF9980B" w14:textId="77777777" w:rsidR="006E2119" w:rsidRPr="004B0B24" w:rsidRDefault="006E2119" w:rsidP="006E2119">
            <w:pPr>
              <w:spacing w:after="120" w:line="240" w:lineRule="auto"/>
              <w:jc w:val="center"/>
              <w:rPr>
                <w:color w:val="000000"/>
              </w:rPr>
            </w:pPr>
            <w:r w:rsidRPr="004B0B24">
              <w:rPr>
                <w:color w:val="000000"/>
              </w:rPr>
              <w:t>2.7</w:t>
            </w:r>
          </w:p>
        </w:tc>
      </w:tr>
      <w:tr w:rsidR="006E2119" w:rsidRPr="004B0B24" w14:paraId="46BBA905"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CED28D1"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143DF26"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D48D26" w14:textId="77777777" w:rsidR="006E2119" w:rsidRPr="004B0B24" w:rsidRDefault="006E2119" w:rsidP="006E2119">
            <w:pPr>
              <w:spacing w:after="120" w:line="240" w:lineRule="auto"/>
              <w:jc w:val="center"/>
              <w:rPr>
                <w:color w:val="000000"/>
              </w:rPr>
            </w:pPr>
            <w:r w:rsidRPr="004B0B24">
              <w:rPr>
                <w:color w:val="000000"/>
              </w:rPr>
              <w:t>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C37A433" w14:textId="77777777" w:rsidR="006E2119" w:rsidRPr="004B0B24" w:rsidRDefault="006E2119" w:rsidP="006E2119">
            <w:pPr>
              <w:spacing w:after="120" w:line="240" w:lineRule="auto"/>
              <w:jc w:val="center"/>
              <w:rPr>
                <w:color w:val="000000"/>
              </w:rPr>
            </w:pPr>
            <w:r w:rsidRPr="004B0B24">
              <w:rPr>
                <w:color w:val="000000"/>
              </w:rPr>
              <w:t>22A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5DA3179C"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4CDA8C4" w14:textId="77777777" w:rsidR="006E2119" w:rsidRPr="004B0B24" w:rsidRDefault="006E2119" w:rsidP="006E2119">
            <w:pPr>
              <w:spacing w:after="120" w:line="240" w:lineRule="auto"/>
              <w:jc w:val="center"/>
              <w:rPr>
                <w:color w:val="000000"/>
              </w:rPr>
            </w:pPr>
            <w:r w:rsidRPr="004B0B24">
              <w:rPr>
                <w:color w:val="000000"/>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D05306" w14:textId="77777777" w:rsidR="006E2119" w:rsidRPr="004B0B24" w:rsidRDefault="006E2119" w:rsidP="006E2119">
            <w:pPr>
              <w:spacing w:after="120" w:line="240" w:lineRule="auto"/>
              <w:jc w:val="center"/>
              <w:rPr>
                <w:color w:val="000000"/>
              </w:rPr>
            </w:pPr>
            <w:r w:rsidRPr="004B0B2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0DF5A2" w14:textId="77777777" w:rsidR="006E2119" w:rsidRPr="004B0B24" w:rsidRDefault="006E2119" w:rsidP="006E2119">
            <w:pPr>
              <w:spacing w:after="120" w:line="240" w:lineRule="auto"/>
              <w:jc w:val="center"/>
              <w:rPr>
                <w:color w:val="000000"/>
              </w:rPr>
            </w:pPr>
            <w:r w:rsidRPr="004B0B24">
              <w:rPr>
                <w:color w:val="000000"/>
              </w:rPr>
              <w:t>1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995036B" w14:textId="77777777" w:rsidR="006E2119" w:rsidRPr="004B0B24" w:rsidRDefault="006E2119" w:rsidP="006E2119">
            <w:pPr>
              <w:spacing w:after="120" w:line="240" w:lineRule="auto"/>
              <w:jc w:val="center"/>
              <w:rPr>
                <w:color w:val="000000"/>
              </w:rPr>
            </w:pPr>
            <w:r w:rsidRPr="004B0B24">
              <w:rPr>
                <w:color w:val="000000"/>
              </w:rPr>
              <w:t>3.16</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4B10938" w14:textId="77777777" w:rsidR="006E2119" w:rsidRPr="004B0B24" w:rsidRDefault="006E2119" w:rsidP="006E2119">
            <w:pPr>
              <w:spacing w:after="120" w:line="240" w:lineRule="auto"/>
              <w:jc w:val="center"/>
              <w:rPr>
                <w:color w:val="000000"/>
              </w:rPr>
            </w:pPr>
            <w:r w:rsidRPr="004B0B24">
              <w:rPr>
                <w:color w:val="000000"/>
              </w:rPr>
              <w:t>3.3</w:t>
            </w:r>
          </w:p>
        </w:tc>
      </w:tr>
      <w:tr w:rsidR="006E2119" w:rsidRPr="004B0B24" w14:paraId="1A248DFA"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8501270"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2E02290"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B9AB9EB"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9DB2A69" w14:textId="77777777" w:rsidR="006E2119" w:rsidRPr="004B0B24" w:rsidRDefault="006E2119" w:rsidP="006E2119">
            <w:pPr>
              <w:spacing w:after="120" w:line="240" w:lineRule="auto"/>
              <w:jc w:val="center"/>
              <w:rPr>
                <w:color w:val="000000"/>
              </w:rPr>
            </w:pPr>
            <w:r w:rsidRPr="004B0B24">
              <w:rPr>
                <w:color w:val="000000"/>
              </w:rPr>
              <w:t>22A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77F6E744"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61315D6" w14:textId="77777777" w:rsidR="006E2119" w:rsidRPr="004B0B24" w:rsidRDefault="006E2119" w:rsidP="006E2119">
            <w:pPr>
              <w:spacing w:after="120" w:line="240" w:lineRule="auto"/>
              <w:jc w:val="center"/>
              <w:rPr>
                <w:color w:val="000000"/>
              </w:rPr>
            </w:pPr>
            <w:r w:rsidRPr="004B0B24">
              <w:rPr>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398F94" w14:textId="77777777" w:rsidR="006E2119" w:rsidRPr="004B0B24" w:rsidRDefault="006E2119" w:rsidP="006E2119">
            <w:pPr>
              <w:spacing w:after="120" w:line="240" w:lineRule="auto"/>
              <w:jc w:val="center"/>
              <w:rPr>
                <w:color w:val="000000"/>
              </w:rPr>
            </w:pPr>
            <w:r w:rsidRPr="004B0B24">
              <w:rPr>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45FCA0" w14:textId="77777777" w:rsidR="006E2119" w:rsidRPr="004B0B24" w:rsidRDefault="006E2119" w:rsidP="006E2119">
            <w:pPr>
              <w:spacing w:after="120" w:line="240" w:lineRule="auto"/>
              <w:jc w:val="center"/>
              <w:rPr>
                <w:color w:val="000000"/>
              </w:rPr>
            </w:pPr>
            <w:r w:rsidRPr="004B0B24">
              <w:rPr>
                <w:color w:val="000000"/>
              </w:rPr>
              <w:t>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3F97A7E" w14:textId="77777777" w:rsidR="006E2119" w:rsidRPr="004B0B24" w:rsidRDefault="006E2119" w:rsidP="006E2119">
            <w:pPr>
              <w:spacing w:after="120" w:line="240" w:lineRule="auto"/>
              <w:jc w:val="center"/>
              <w:rPr>
                <w:color w:val="000000"/>
              </w:rPr>
            </w:pPr>
            <w:r w:rsidRPr="004B0B24">
              <w:rPr>
                <w:color w:val="000000"/>
              </w:rPr>
              <w:t>1.15</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4DCEAB2" w14:textId="77777777" w:rsidR="006E2119" w:rsidRPr="004B0B24" w:rsidRDefault="006E2119" w:rsidP="006E2119">
            <w:pPr>
              <w:spacing w:after="120" w:line="240" w:lineRule="auto"/>
              <w:jc w:val="center"/>
              <w:rPr>
                <w:color w:val="000000"/>
              </w:rPr>
            </w:pPr>
            <w:r w:rsidRPr="004B0B24">
              <w:rPr>
                <w:color w:val="000000"/>
              </w:rPr>
              <w:t>1.2</w:t>
            </w:r>
          </w:p>
        </w:tc>
      </w:tr>
      <w:tr w:rsidR="006E2119" w:rsidRPr="004B0B24" w14:paraId="47A2C410"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7676519"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49E292E" w14:textId="77777777" w:rsidR="006E2119" w:rsidRPr="004B0B24" w:rsidRDefault="006E2119" w:rsidP="006E2119">
            <w:pPr>
              <w:spacing w:after="120" w:line="240" w:lineRule="auto"/>
              <w:jc w:val="center"/>
              <w:rPr>
                <w:color w:val="000000"/>
              </w:rPr>
            </w:pPr>
            <w:r w:rsidRPr="004B0B24">
              <w:rPr>
                <w:color w:val="000000"/>
              </w:rPr>
              <w:t>2</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29E8CEB" w14:textId="77777777" w:rsidR="006E2119" w:rsidRPr="004B0B24" w:rsidRDefault="006E2119" w:rsidP="006E2119">
            <w:pPr>
              <w:spacing w:after="120" w:line="240" w:lineRule="auto"/>
              <w:jc w:val="center"/>
              <w:rPr>
                <w:color w:val="000000"/>
              </w:rPr>
            </w:pPr>
            <w:r w:rsidRPr="004B0B24">
              <w:rPr>
                <w:color w:val="000000"/>
              </w:rPr>
              <w:t>3</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79110F3" w14:textId="77777777" w:rsidR="006E2119" w:rsidRPr="004B0B24" w:rsidRDefault="006E2119" w:rsidP="006E2119">
            <w:pPr>
              <w:spacing w:after="120" w:line="240" w:lineRule="auto"/>
              <w:jc w:val="center"/>
              <w:rPr>
                <w:color w:val="000000"/>
              </w:rPr>
            </w:pPr>
            <w:r w:rsidRPr="004B0B24">
              <w:rPr>
                <w:color w:val="000000"/>
              </w:rPr>
              <w:t>22B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344249B"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83CF832" w14:textId="77777777" w:rsidR="006E2119" w:rsidRPr="004B0B24" w:rsidRDefault="006E2119" w:rsidP="006E2119">
            <w:pPr>
              <w:spacing w:after="120" w:line="240" w:lineRule="auto"/>
              <w:jc w:val="center"/>
              <w:rPr>
                <w:color w:val="000000"/>
              </w:rPr>
            </w:pPr>
            <w:r w:rsidRPr="004B0B24">
              <w:rPr>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0A5E3F" w14:textId="77777777" w:rsidR="006E2119" w:rsidRPr="004B0B24" w:rsidRDefault="006E2119" w:rsidP="006E2119">
            <w:pPr>
              <w:spacing w:after="120" w:line="240" w:lineRule="auto"/>
              <w:jc w:val="center"/>
              <w:rPr>
                <w:color w:val="000000"/>
              </w:rPr>
            </w:pPr>
            <w:r w:rsidRPr="004B0B24">
              <w:rPr>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CE66B0" w14:textId="77777777" w:rsidR="006E2119" w:rsidRPr="004B0B24" w:rsidRDefault="006E2119" w:rsidP="006E2119">
            <w:pPr>
              <w:spacing w:after="120" w:line="240" w:lineRule="auto"/>
              <w:jc w:val="center"/>
              <w:rPr>
                <w:color w:val="000000"/>
              </w:rPr>
            </w:pPr>
            <w:r w:rsidRPr="004B0B24">
              <w:rPr>
                <w:color w:val="000000"/>
              </w:rPr>
              <w:t>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7463292" w14:textId="77777777" w:rsidR="006E2119" w:rsidRPr="004B0B24" w:rsidRDefault="006E2119" w:rsidP="006E2119">
            <w:pPr>
              <w:spacing w:after="120" w:line="240" w:lineRule="auto"/>
              <w:jc w:val="center"/>
              <w:rPr>
                <w:color w:val="000000"/>
              </w:rPr>
            </w:pPr>
            <w:r w:rsidRPr="004B0B24">
              <w:rPr>
                <w:color w:val="000000"/>
              </w:rPr>
              <w:t>1.4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B0EF391" w14:textId="77777777" w:rsidR="006E2119" w:rsidRPr="004B0B24" w:rsidRDefault="006E2119" w:rsidP="006E2119">
            <w:pPr>
              <w:spacing w:after="120" w:line="240" w:lineRule="auto"/>
              <w:jc w:val="center"/>
              <w:rPr>
                <w:color w:val="000000"/>
              </w:rPr>
            </w:pPr>
            <w:r w:rsidRPr="004B0B24">
              <w:rPr>
                <w:color w:val="000000"/>
              </w:rPr>
              <w:t>1.5</w:t>
            </w:r>
          </w:p>
        </w:tc>
      </w:tr>
      <w:tr w:rsidR="006E2119" w:rsidRPr="004B0B24" w14:paraId="71786D1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48711B"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7E3BC"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5895B7"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1A744EF8" w14:textId="77777777" w:rsidR="006E2119" w:rsidRPr="004B0B24" w:rsidRDefault="006E2119" w:rsidP="006E2119">
            <w:pPr>
              <w:spacing w:after="120" w:line="240" w:lineRule="auto"/>
              <w:jc w:val="center"/>
              <w:rPr>
                <w:color w:val="000000"/>
              </w:rPr>
            </w:pPr>
            <w:r w:rsidRPr="004B0B24">
              <w:rPr>
                <w:color w:val="000000"/>
              </w:rPr>
              <w:t>22B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7B06507D"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C4AC7CB" w14:textId="77777777" w:rsidR="006E2119" w:rsidRPr="004B0B24" w:rsidRDefault="006E2119" w:rsidP="006E2119">
            <w:pPr>
              <w:spacing w:after="120" w:line="240" w:lineRule="auto"/>
              <w:jc w:val="center"/>
              <w:rPr>
                <w:color w:val="000000"/>
              </w:rPr>
            </w:pPr>
            <w:r w:rsidRPr="004B0B24">
              <w:rPr>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DF7E4E" w14:textId="77777777" w:rsidR="006E2119" w:rsidRPr="004B0B24" w:rsidRDefault="006E2119" w:rsidP="006E2119">
            <w:pPr>
              <w:spacing w:after="120" w:line="240" w:lineRule="auto"/>
              <w:jc w:val="center"/>
              <w:rPr>
                <w:color w:val="000000"/>
              </w:rPr>
            </w:pPr>
            <w:r w:rsidRPr="004B0B2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FD3BB8" w14:textId="77777777" w:rsidR="006E2119" w:rsidRPr="004B0B24" w:rsidRDefault="006E2119" w:rsidP="006E2119">
            <w:pPr>
              <w:spacing w:after="120" w:line="240" w:lineRule="auto"/>
              <w:jc w:val="center"/>
              <w:rPr>
                <w:color w:val="000000"/>
              </w:rPr>
            </w:pPr>
            <w:r w:rsidRPr="004B0B24">
              <w:rPr>
                <w:color w:val="000000"/>
              </w:rPr>
              <w:t>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E353" w14:textId="77777777" w:rsidR="006E2119" w:rsidRPr="004B0B24" w:rsidRDefault="006E2119" w:rsidP="006E2119">
            <w:pPr>
              <w:spacing w:after="120" w:line="240" w:lineRule="auto"/>
              <w:jc w:val="center"/>
              <w:rPr>
                <w:color w:val="000000"/>
              </w:rPr>
            </w:pPr>
            <w:r w:rsidRPr="004B0B24">
              <w:rPr>
                <w:color w:val="000000"/>
              </w:rPr>
              <w:t>1.15</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965CD0F" w14:textId="77777777" w:rsidR="006E2119" w:rsidRPr="004B0B24" w:rsidRDefault="006E2119" w:rsidP="006E2119">
            <w:pPr>
              <w:spacing w:after="120" w:line="240" w:lineRule="auto"/>
              <w:jc w:val="center"/>
              <w:rPr>
                <w:color w:val="000000"/>
              </w:rPr>
            </w:pPr>
            <w:r w:rsidRPr="004B0B24">
              <w:rPr>
                <w:color w:val="000000"/>
              </w:rPr>
              <w:t>1.7</w:t>
            </w:r>
          </w:p>
        </w:tc>
      </w:tr>
      <w:tr w:rsidR="006E2119" w:rsidRPr="004B0B24" w14:paraId="40AE8CC8"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3FF32B4"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048E15B"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6FA4236" w14:textId="77777777" w:rsidR="006E2119" w:rsidRPr="004B0B24" w:rsidRDefault="006E2119" w:rsidP="006E2119">
            <w:pPr>
              <w:spacing w:after="120" w:line="240" w:lineRule="auto"/>
              <w:jc w:val="center"/>
              <w:rPr>
                <w:color w:val="000000"/>
              </w:rPr>
            </w:pPr>
            <w:r w:rsidRPr="004B0B24">
              <w:rPr>
                <w:color w:val="000000"/>
              </w:rPr>
              <w:t>4</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9CB0FDF" w14:textId="77777777" w:rsidR="006E2119" w:rsidRPr="004B0B24" w:rsidRDefault="006E2119" w:rsidP="006E2119">
            <w:pPr>
              <w:spacing w:after="120" w:line="240" w:lineRule="auto"/>
              <w:jc w:val="center"/>
              <w:rPr>
                <w:color w:val="000000"/>
              </w:rPr>
            </w:pPr>
            <w:r w:rsidRPr="004B0B24">
              <w:rPr>
                <w:color w:val="000000"/>
              </w:rPr>
              <w:t>22B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E2CBA52"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44F4D399" w14:textId="77777777" w:rsidR="006E2119" w:rsidRPr="004B0B24" w:rsidRDefault="006E2119" w:rsidP="006E2119">
            <w:pPr>
              <w:spacing w:after="120" w:line="240" w:lineRule="auto"/>
              <w:jc w:val="center"/>
              <w:rPr>
                <w:color w:val="000000"/>
              </w:rPr>
            </w:pPr>
            <w:r w:rsidRPr="004B0B24">
              <w:rPr>
                <w:color w:val="000000"/>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667F80" w14:textId="77777777" w:rsidR="006E2119" w:rsidRPr="004B0B24" w:rsidRDefault="006E2119" w:rsidP="006E2119">
            <w:pPr>
              <w:spacing w:after="120" w:line="240" w:lineRule="auto"/>
              <w:jc w:val="center"/>
              <w:rPr>
                <w:color w:val="000000"/>
              </w:rPr>
            </w:pPr>
            <w:r w:rsidRPr="004B0B24">
              <w:rPr>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36596C" w14:textId="77777777" w:rsidR="006E2119" w:rsidRPr="004B0B24" w:rsidRDefault="006E2119" w:rsidP="006E2119">
            <w:pPr>
              <w:spacing w:after="120" w:line="240" w:lineRule="auto"/>
              <w:jc w:val="center"/>
              <w:rPr>
                <w:color w:val="000000"/>
              </w:rPr>
            </w:pPr>
            <w:r w:rsidRPr="004B0B24">
              <w:rPr>
                <w:color w:val="000000"/>
              </w:rPr>
              <w:t>3</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32114AE5" w14:textId="77777777" w:rsidR="006E2119" w:rsidRPr="004B0B24" w:rsidRDefault="006E2119" w:rsidP="006E2119">
            <w:pPr>
              <w:spacing w:after="120" w:line="240" w:lineRule="auto"/>
              <w:jc w:val="center"/>
              <w:rPr>
                <w:color w:val="000000"/>
              </w:rPr>
            </w:pPr>
            <w:r w:rsidRPr="004B0B24">
              <w:rPr>
                <w:color w:val="000000"/>
              </w:rPr>
              <w:t>3.16</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C72F1AE" w14:textId="77777777" w:rsidR="006E2119" w:rsidRPr="004B0B24" w:rsidRDefault="006E2119" w:rsidP="006E2119">
            <w:pPr>
              <w:spacing w:after="120" w:line="240" w:lineRule="auto"/>
              <w:jc w:val="center"/>
              <w:rPr>
                <w:color w:val="000000"/>
              </w:rPr>
            </w:pPr>
            <w:r w:rsidRPr="004B0B24">
              <w:rPr>
                <w:color w:val="000000"/>
              </w:rPr>
              <w:t>3.4</w:t>
            </w:r>
          </w:p>
        </w:tc>
      </w:tr>
      <w:tr w:rsidR="006E2119" w:rsidRPr="004B0B24" w14:paraId="23F04B49"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5BB611"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06462BE"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62D188B"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1B1380B6" w14:textId="77777777" w:rsidR="006E2119" w:rsidRPr="004B0B24" w:rsidRDefault="006E2119" w:rsidP="006E2119">
            <w:pPr>
              <w:spacing w:after="120" w:line="240" w:lineRule="auto"/>
              <w:jc w:val="center"/>
              <w:rPr>
                <w:color w:val="000000"/>
              </w:rPr>
            </w:pPr>
            <w:r w:rsidRPr="004B0B24">
              <w:rPr>
                <w:color w:val="000000"/>
              </w:rPr>
              <w:t>22B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563D9564"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398FDEA" w14:textId="77777777" w:rsidR="006E2119" w:rsidRPr="004B0B24" w:rsidRDefault="006E2119" w:rsidP="006E2119">
            <w:pPr>
              <w:spacing w:after="120" w:line="240" w:lineRule="auto"/>
              <w:jc w:val="center"/>
              <w:rPr>
                <w:color w:val="000000"/>
              </w:rPr>
            </w:pPr>
            <w:r w:rsidRPr="004B0B24">
              <w:rPr>
                <w:color w:val="000000"/>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1B2A7" w14:textId="77777777" w:rsidR="006E2119" w:rsidRPr="004B0B24" w:rsidRDefault="006E2119" w:rsidP="006E2119">
            <w:pPr>
              <w:spacing w:after="120" w:line="240" w:lineRule="auto"/>
              <w:jc w:val="center"/>
              <w:rPr>
                <w:color w:val="000000"/>
              </w:rPr>
            </w:pPr>
            <w:r w:rsidRPr="004B0B2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3F96CC" w14:textId="77777777" w:rsidR="006E2119" w:rsidRPr="004B0B24" w:rsidRDefault="006E2119" w:rsidP="006E2119">
            <w:pPr>
              <w:spacing w:after="120" w:line="240" w:lineRule="auto"/>
              <w:jc w:val="center"/>
              <w:rPr>
                <w:color w:val="000000"/>
              </w:rPr>
            </w:pPr>
            <w:r w:rsidRPr="004B0B24">
              <w:rPr>
                <w:color w:val="000000"/>
              </w:rPr>
              <w:t>1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E88D9C4" w14:textId="77777777" w:rsidR="006E2119" w:rsidRPr="004B0B24" w:rsidRDefault="006E2119" w:rsidP="006E2119">
            <w:pPr>
              <w:spacing w:after="120" w:line="240" w:lineRule="auto"/>
              <w:jc w:val="center"/>
              <w:rPr>
                <w:color w:val="000000"/>
              </w:rPr>
            </w:pPr>
            <w:r w:rsidRPr="004B0B24">
              <w:rPr>
                <w:color w:val="000000"/>
              </w:rPr>
              <w:t>4.0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6FCE3" w14:textId="77777777" w:rsidR="006E2119" w:rsidRPr="004B0B24" w:rsidRDefault="006E2119" w:rsidP="006E2119">
            <w:pPr>
              <w:spacing w:after="120" w:line="240" w:lineRule="auto"/>
              <w:jc w:val="center"/>
              <w:rPr>
                <w:color w:val="000000"/>
              </w:rPr>
            </w:pPr>
            <w:r w:rsidRPr="004B0B24">
              <w:rPr>
                <w:color w:val="000000"/>
              </w:rPr>
              <w:t>4.2</w:t>
            </w:r>
          </w:p>
        </w:tc>
      </w:tr>
      <w:tr w:rsidR="006E2119" w:rsidRPr="004B0B24" w14:paraId="1B609223"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484F98D"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C667263" w14:textId="77777777" w:rsidR="006E2119" w:rsidRPr="004B0B24" w:rsidRDefault="006E2119" w:rsidP="006E2119">
            <w:pPr>
              <w:spacing w:after="120" w:line="240" w:lineRule="auto"/>
              <w:jc w:val="center"/>
              <w:rPr>
                <w:color w:val="000000"/>
              </w:rPr>
            </w:pPr>
            <w:r w:rsidRPr="004B0B24">
              <w:rPr>
                <w:color w:val="000000"/>
              </w:rPr>
              <w:t>3</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3F0379" w14:textId="77777777" w:rsidR="006E2119" w:rsidRPr="004B0B24" w:rsidRDefault="006E2119" w:rsidP="006E2119">
            <w:pPr>
              <w:spacing w:after="120" w:line="240" w:lineRule="auto"/>
              <w:jc w:val="center"/>
              <w:rPr>
                <w:color w:val="000000"/>
              </w:rPr>
            </w:pPr>
            <w:r w:rsidRPr="004B0B24">
              <w:rPr>
                <w:color w:val="000000"/>
              </w:rPr>
              <w:t>5</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9752C0B" w14:textId="77777777" w:rsidR="006E2119" w:rsidRPr="004B0B24" w:rsidRDefault="006E2119" w:rsidP="006E2119">
            <w:pPr>
              <w:spacing w:after="120" w:line="240" w:lineRule="auto"/>
              <w:jc w:val="center"/>
              <w:rPr>
                <w:color w:val="000000"/>
              </w:rPr>
            </w:pPr>
            <w:r w:rsidRPr="004B0B24">
              <w:rPr>
                <w:color w:val="000000"/>
              </w:rPr>
              <w:t>22D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F27A233"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4E865046" w14:textId="77777777" w:rsidR="006E2119" w:rsidRPr="004B0B24" w:rsidRDefault="006E2119" w:rsidP="006E2119">
            <w:pPr>
              <w:spacing w:after="120" w:line="240" w:lineRule="auto"/>
              <w:jc w:val="center"/>
              <w:rPr>
                <w:color w:val="000000"/>
              </w:rPr>
            </w:pPr>
            <w:r w:rsidRPr="004B0B24">
              <w:rPr>
                <w:color w:val="000000"/>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C26DCA" w14:textId="77777777" w:rsidR="006E2119" w:rsidRPr="004B0B24" w:rsidRDefault="006E2119" w:rsidP="006E2119">
            <w:pPr>
              <w:spacing w:after="120" w:line="240" w:lineRule="auto"/>
              <w:jc w:val="center"/>
              <w:rPr>
                <w:color w:val="000000"/>
              </w:rPr>
            </w:pPr>
            <w:r w:rsidRPr="004B0B24">
              <w:rPr>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FAA87C" w14:textId="77777777" w:rsidR="006E2119" w:rsidRPr="004B0B24" w:rsidRDefault="006E2119" w:rsidP="006E2119">
            <w:pPr>
              <w:spacing w:after="120" w:line="240" w:lineRule="auto"/>
              <w:jc w:val="center"/>
              <w:rPr>
                <w:color w:val="000000"/>
              </w:rPr>
            </w:pPr>
            <w:r w:rsidRPr="004B0B24">
              <w:rPr>
                <w:color w:val="000000"/>
              </w:rPr>
              <w:t>1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D1E8F8A" w14:textId="77777777" w:rsidR="006E2119" w:rsidRPr="004B0B24" w:rsidRDefault="006E2119" w:rsidP="006E2119">
            <w:pPr>
              <w:spacing w:after="120" w:line="240" w:lineRule="auto"/>
              <w:jc w:val="center"/>
              <w:rPr>
                <w:color w:val="000000"/>
              </w:rPr>
            </w:pPr>
            <w:r w:rsidRPr="004B0B24">
              <w:rPr>
                <w:color w:val="000000"/>
              </w:rPr>
              <w:t>4.0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8756998" w14:textId="77777777" w:rsidR="006E2119" w:rsidRPr="004B0B24" w:rsidRDefault="006E2119" w:rsidP="006E2119">
            <w:pPr>
              <w:spacing w:after="120" w:line="240" w:lineRule="auto"/>
              <w:jc w:val="center"/>
              <w:rPr>
                <w:color w:val="000000"/>
              </w:rPr>
            </w:pPr>
            <w:r w:rsidRPr="004B0B24">
              <w:rPr>
                <w:color w:val="000000"/>
              </w:rPr>
              <w:t>4.3</w:t>
            </w:r>
          </w:p>
        </w:tc>
      </w:tr>
      <w:tr w:rsidR="006E2119" w:rsidRPr="004B0B24" w14:paraId="5996BFF6"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2D2F8BE"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29D7B6C"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94B55F"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9FF073B" w14:textId="77777777" w:rsidR="006E2119" w:rsidRPr="004B0B24" w:rsidRDefault="006E2119" w:rsidP="006E2119">
            <w:pPr>
              <w:spacing w:after="120" w:line="240" w:lineRule="auto"/>
              <w:jc w:val="center"/>
              <w:rPr>
                <w:color w:val="000000"/>
              </w:rPr>
            </w:pPr>
            <w:r w:rsidRPr="004B0B24">
              <w:rPr>
                <w:color w:val="000000"/>
              </w:rPr>
              <w:t>22D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7C536E1"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23D7246A" w14:textId="77777777" w:rsidR="006E2119" w:rsidRPr="004B0B24" w:rsidRDefault="006E2119" w:rsidP="006E2119">
            <w:pPr>
              <w:spacing w:after="120" w:line="240" w:lineRule="auto"/>
              <w:jc w:val="center"/>
              <w:rPr>
                <w:color w:val="000000"/>
              </w:rPr>
            </w:pPr>
            <w:r w:rsidRPr="004B0B24">
              <w:rPr>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9CC5B6" w14:textId="77777777" w:rsidR="006E2119" w:rsidRPr="004B0B24" w:rsidRDefault="006E2119" w:rsidP="006E2119">
            <w:pPr>
              <w:spacing w:after="120" w:line="240" w:lineRule="auto"/>
              <w:jc w:val="center"/>
              <w:rPr>
                <w:color w:val="000000"/>
              </w:rPr>
            </w:pPr>
            <w:r w:rsidRPr="004B0B24">
              <w:rPr>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598A5F" w14:textId="77777777" w:rsidR="006E2119" w:rsidRPr="004B0B24" w:rsidRDefault="006E2119" w:rsidP="006E2119">
            <w:pPr>
              <w:spacing w:after="120" w:line="240" w:lineRule="auto"/>
              <w:jc w:val="center"/>
              <w:rPr>
                <w:color w:val="000000"/>
              </w:rPr>
            </w:pPr>
            <w:r w:rsidRPr="004B0B24">
              <w:rPr>
                <w:color w:val="000000"/>
              </w:rPr>
              <w:t>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21E1B47" w14:textId="77777777" w:rsidR="006E2119" w:rsidRPr="004B0B24" w:rsidRDefault="006E2119" w:rsidP="006E2119">
            <w:pPr>
              <w:spacing w:after="120" w:line="240" w:lineRule="auto"/>
              <w:jc w:val="center"/>
              <w:rPr>
                <w:color w:val="000000"/>
              </w:rPr>
            </w:pPr>
            <w:r w:rsidRPr="004B0B24">
              <w:rPr>
                <w:color w:val="000000"/>
              </w:rPr>
              <w:t>2.0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809588C" w14:textId="77777777" w:rsidR="006E2119" w:rsidRPr="004B0B24" w:rsidRDefault="006E2119" w:rsidP="006E2119">
            <w:pPr>
              <w:spacing w:after="120" w:line="240" w:lineRule="auto"/>
              <w:jc w:val="center"/>
              <w:rPr>
                <w:color w:val="000000"/>
              </w:rPr>
            </w:pPr>
            <w:r w:rsidRPr="004B0B24">
              <w:rPr>
                <w:color w:val="000000"/>
              </w:rPr>
              <w:t>2.2</w:t>
            </w:r>
          </w:p>
        </w:tc>
      </w:tr>
      <w:tr w:rsidR="006E2119" w:rsidRPr="004B0B24" w14:paraId="01901FF2"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74F16B0"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0261B02"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E6D0A0" w14:textId="77777777" w:rsidR="006E2119" w:rsidRPr="004B0B24" w:rsidRDefault="006E2119" w:rsidP="006E2119">
            <w:pPr>
              <w:spacing w:after="120" w:line="240" w:lineRule="auto"/>
              <w:jc w:val="center"/>
              <w:rPr>
                <w:color w:val="000000"/>
              </w:rPr>
            </w:pPr>
            <w:r w:rsidRPr="004B0B24">
              <w:rPr>
                <w:color w:val="000000"/>
              </w:rPr>
              <w:t>6</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1DE6D1B" w14:textId="77777777" w:rsidR="006E2119" w:rsidRPr="004B0B24" w:rsidRDefault="006E2119" w:rsidP="006E2119">
            <w:pPr>
              <w:spacing w:after="120" w:line="240" w:lineRule="auto"/>
              <w:jc w:val="center"/>
              <w:rPr>
                <w:color w:val="000000"/>
              </w:rPr>
            </w:pPr>
            <w:r w:rsidRPr="004B0B24">
              <w:rPr>
                <w:color w:val="000000"/>
              </w:rPr>
              <w:t>22D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D0C8B04"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353DC2A4" w14:textId="77777777" w:rsidR="006E2119" w:rsidRPr="004B0B24" w:rsidRDefault="006E2119" w:rsidP="006E2119">
            <w:pPr>
              <w:spacing w:after="120" w:line="240" w:lineRule="auto"/>
              <w:jc w:val="center"/>
              <w:rPr>
                <w:color w:val="000000"/>
              </w:rPr>
            </w:pPr>
            <w:r w:rsidRPr="004B0B24">
              <w:rPr>
                <w:color w:val="000000"/>
              </w:rPr>
              <w:t>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60CB2C" w14:textId="77777777" w:rsidR="006E2119" w:rsidRPr="004B0B24" w:rsidRDefault="006E2119" w:rsidP="006E2119">
            <w:pPr>
              <w:spacing w:after="120" w:line="240" w:lineRule="auto"/>
              <w:jc w:val="center"/>
              <w:rPr>
                <w:color w:val="000000"/>
              </w:rPr>
            </w:pPr>
            <w:r w:rsidRPr="004B0B2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5F164D" w14:textId="77777777" w:rsidR="006E2119" w:rsidRPr="004B0B24" w:rsidRDefault="006E2119" w:rsidP="006E2119">
            <w:pPr>
              <w:spacing w:after="120" w:line="240" w:lineRule="auto"/>
              <w:jc w:val="center"/>
              <w:rPr>
                <w:color w:val="000000"/>
              </w:rPr>
            </w:pPr>
            <w:r w:rsidRPr="004B0B24">
              <w:rPr>
                <w:color w:val="000000"/>
              </w:rPr>
              <w:t>13</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BE74E1B" w14:textId="77777777" w:rsidR="006E2119" w:rsidRPr="004B0B24" w:rsidRDefault="006E2119" w:rsidP="006E2119">
            <w:pPr>
              <w:spacing w:after="120" w:line="240" w:lineRule="auto"/>
              <w:jc w:val="center"/>
              <w:rPr>
                <w:color w:val="000000"/>
              </w:rPr>
            </w:pPr>
            <w:r w:rsidRPr="004B0B24">
              <w:rPr>
                <w:color w:val="000000"/>
              </w:rPr>
              <w:t>3.7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3AC3C40" w14:textId="77777777" w:rsidR="006E2119" w:rsidRPr="004B0B24" w:rsidRDefault="006E2119" w:rsidP="006E2119">
            <w:pPr>
              <w:spacing w:after="120" w:line="240" w:lineRule="auto"/>
              <w:jc w:val="center"/>
              <w:rPr>
                <w:color w:val="000000"/>
              </w:rPr>
            </w:pPr>
            <w:r w:rsidRPr="004B0B24">
              <w:rPr>
                <w:color w:val="000000"/>
              </w:rPr>
              <w:t>3.9</w:t>
            </w:r>
          </w:p>
        </w:tc>
      </w:tr>
      <w:tr w:rsidR="006E2119" w:rsidRPr="004B0B24" w14:paraId="4A994673"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1263F57"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3589778"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B791AC"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55C6916" w14:textId="77777777" w:rsidR="006E2119" w:rsidRPr="004B0B24" w:rsidRDefault="006E2119" w:rsidP="006E2119">
            <w:pPr>
              <w:spacing w:after="120" w:line="240" w:lineRule="auto"/>
              <w:jc w:val="center"/>
              <w:rPr>
                <w:color w:val="000000"/>
              </w:rPr>
            </w:pPr>
            <w:r w:rsidRPr="004B0B24">
              <w:rPr>
                <w:color w:val="000000"/>
              </w:rPr>
              <w:t>22D7</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5383AF3"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493A3A78" w14:textId="77777777" w:rsidR="006E2119" w:rsidRPr="004B0B24" w:rsidRDefault="006E2119" w:rsidP="006E2119">
            <w:pPr>
              <w:spacing w:after="120" w:line="240" w:lineRule="auto"/>
              <w:jc w:val="center"/>
              <w:rPr>
                <w:color w:val="000000"/>
              </w:rPr>
            </w:pPr>
            <w:r w:rsidRPr="004B0B24">
              <w:rPr>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E1DE4A" w14:textId="77777777" w:rsidR="006E2119" w:rsidRPr="004B0B24" w:rsidRDefault="006E2119" w:rsidP="006E2119">
            <w:pPr>
              <w:spacing w:after="120" w:line="240" w:lineRule="auto"/>
              <w:jc w:val="center"/>
              <w:rPr>
                <w:color w:val="000000"/>
              </w:rPr>
            </w:pPr>
            <w:r w:rsidRPr="004B0B24">
              <w:rPr>
                <w:color w:val="00000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19AEC6" w14:textId="77777777" w:rsidR="006E2119" w:rsidRPr="004B0B24" w:rsidRDefault="006E2119" w:rsidP="006E2119">
            <w:pPr>
              <w:spacing w:after="120" w:line="240" w:lineRule="auto"/>
              <w:jc w:val="center"/>
              <w:rPr>
                <w:color w:val="000000"/>
              </w:rPr>
            </w:pPr>
            <w:r w:rsidRPr="004B0B24">
              <w:rPr>
                <w:color w:val="000000"/>
              </w:rPr>
              <w:t>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952BF5D" w14:textId="77777777" w:rsidR="006E2119" w:rsidRPr="004B0B24" w:rsidRDefault="006E2119" w:rsidP="006E2119">
            <w:pPr>
              <w:spacing w:after="120" w:line="240" w:lineRule="auto"/>
              <w:jc w:val="center"/>
              <w:rPr>
                <w:color w:val="000000"/>
              </w:rPr>
            </w:pPr>
            <w:r w:rsidRPr="004B0B24">
              <w:rPr>
                <w:color w:val="000000"/>
              </w:rPr>
              <w:t>1.4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6844007" w14:textId="77777777" w:rsidR="006E2119" w:rsidRPr="004B0B24" w:rsidRDefault="006E2119" w:rsidP="006E2119">
            <w:pPr>
              <w:spacing w:after="120" w:line="240" w:lineRule="auto"/>
              <w:jc w:val="center"/>
              <w:rPr>
                <w:color w:val="000000"/>
              </w:rPr>
            </w:pPr>
            <w:r w:rsidRPr="004B0B24">
              <w:rPr>
                <w:color w:val="000000"/>
              </w:rPr>
              <w:t>1.6</w:t>
            </w:r>
          </w:p>
        </w:tc>
      </w:tr>
      <w:tr w:rsidR="006E2119" w:rsidRPr="004B0B24" w14:paraId="7067DD3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3097FE"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43F2E4" w14:textId="77777777" w:rsidR="006E2119" w:rsidRPr="004B0B24" w:rsidRDefault="006E2119" w:rsidP="006E2119">
            <w:pPr>
              <w:spacing w:after="120" w:line="240" w:lineRule="auto"/>
              <w:jc w:val="center"/>
              <w:rPr>
                <w:color w:val="000000"/>
              </w:rPr>
            </w:pPr>
            <w:r w:rsidRPr="004B0B24">
              <w:rPr>
                <w:color w:val="000000"/>
              </w:rPr>
              <w:t>4</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DCA0C57" w14:textId="77777777" w:rsidR="006E2119" w:rsidRPr="004B0B24" w:rsidRDefault="006E2119" w:rsidP="006E2119">
            <w:pPr>
              <w:spacing w:after="120" w:line="240" w:lineRule="auto"/>
              <w:jc w:val="center"/>
              <w:rPr>
                <w:color w:val="000000"/>
              </w:rPr>
            </w:pPr>
            <w:r w:rsidRPr="004B0B24">
              <w:rPr>
                <w:color w:val="000000"/>
              </w:rPr>
              <w:t>7</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B483494" w14:textId="77777777" w:rsidR="006E2119" w:rsidRPr="004B0B24" w:rsidRDefault="006E2119" w:rsidP="006E2119">
            <w:pPr>
              <w:spacing w:after="120" w:line="240" w:lineRule="auto"/>
              <w:jc w:val="center"/>
              <w:rPr>
                <w:color w:val="000000"/>
              </w:rPr>
            </w:pPr>
            <w:r w:rsidRPr="004B0B24">
              <w:rPr>
                <w:color w:val="000000"/>
              </w:rPr>
              <w:t>22 E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C15FCD6"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02918D51" w14:textId="77777777" w:rsidR="006E2119" w:rsidRPr="004B0B24" w:rsidRDefault="006E2119" w:rsidP="006E2119">
            <w:pPr>
              <w:spacing w:after="120" w:line="240" w:lineRule="auto"/>
              <w:jc w:val="center"/>
              <w:rPr>
                <w:color w:val="000000"/>
              </w:rPr>
            </w:pPr>
            <w:r w:rsidRPr="004B0B24">
              <w:rPr>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E6FB4C" w14:textId="77777777" w:rsidR="006E2119" w:rsidRPr="004B0B24" w:rsidRDefault="006E2119" w:rsidP="006E2119">
            <w:pPr>
              <w:spacing w:after="120" w:line="240" w:lineRule="auto"/>
              <w:jc w:val="center"/>
              <w:rPr>
                <w:color w:val="000000"/>
              </w:rPr>
            </w:pPr>
            <w:r w:rsidRPr="004B0B24">
              <w:rPr>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436628" w14:textId="77777777" w:rsidR="006E2119" w:rsidRPr="004B0B24" w:rsidRDefault="006E2119" w:rsidP="006E2119">
            <w:pPr>
              <w:spacing w:after="120" w:line="240" w:lineRule="auto"/>
              <w:jc w:val="center"/>
              <w:rPr>
                <w:color w:val="000000"/>
              </w:rPr>
            </w:pPr>
            <w:r w:rsidRPr="004B0B24">
              <w:rPr>
                <w:color w:val="000000"/>
              </w:rPr>
              <w:t>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0B2EB51" w14:textId="77777777" w:rsidR="006E2119" w:rsidRPr="004B0B24" w:rsidRDefault="006E2119" w:rsidP="006E2119">
            <w:pPr>
              <w:spacing w:after="120" w:line="240" w:lineRule="auto"/>
              <w:jc w:val="center"/>
              <w:rPr>
                <w:color w:val="000000"/>
              </w:rPr>
            </w:pPr>
            <w:r w:rsidRPr="004B0B24">
              <w:rPr>
                <w:color w:val="000000"/>
              </w:rPr>
              <w:t>2.3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AFA53A5" w14:textId="77777777" w:rsidR="006E2119" w:rsidRPr="004B0B24" w:rsidRDefault="006E2119" w:rsidP="006E2119">
            <w:pPr>
              <w:spacing w:after="120" w:line="240" w:lineRule="auto"/>
              <w:jc w:val="center"/>
              <w:rPr>
                <w:color w:val="000000"/>
              </w:rPr>
            </w:pPr>
            <w:r w:rsidRPr="004B0B24">
              <w:rPr>
                <w:color w:val="000000"/>
              </w:rPr>
              <w:t>2.5</w:t>
            </w:r>
          </w:p>
        </w:tc>
      </w:tr>
      <w:tr w:rsidR="006E2119" w:rsidRPr="004B0B24" w14:paraId="348A450D"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9FA0E9"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ED018F"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61888A"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8BFFBCF" w14:textId="77777777" w:rsidR="006E2119" w:rsidRPr="004B0B24" w:rsidRDefault="006E2119" w:rsidP="006E2119">
            <w:pPr>
              <w:spacing w:after="120" w:line="240" w:lineRule="auto"/>
              <w:jc w:val="center"/>
              <w:rPr>
                <w:color w:val="000000"/>
              </w:rPr>
            </w:pPr>
            <w:r w:rsidRPr="004B0B24">
              <w:rPr>
                <w:color w:val="000000"/>
              </w:rPr>
              <w:t>22 E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782C20B1"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4FEF271A" w14:textId="77777777" w:rsidR="006E2119" w:rsidRPr="004B0B24" w:rsidRDefault="006E2119" w:rsidP="006E2119">
            <w:pPr>
              <w:spacing w:after="120" w:line="240" w:lineRule="auto"/>
              <w:jc w:val="center"/>
              <w:rPr>
                <w:color w:val="000000"/>
              </w:rPr>
            </w:pPr>
            <w:r w:rsidRPr="004B0B24">
              <w:rPr>
                <w:color w:val="00000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BBF394" w14:textId="77777777" w:rsidR="006E2119" w:rsidRPr="004B0B24" w:rsidRDefault="006E2119" w:rsidP="006E2119">
            <w:pPr>
              <w:spacing w:after="120" w:line="240" w:lineRule="auto"/>
              <w:jc w:val="center"/>
              <w:rPr>
                <w:color w:val="000000"/>
              </w:rPr>
            </w:pPr>
            <w:r w:rsidRPr="004B0B24">
              <w:rPr>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7C3427" w14:textId="77777777" w:rsidR="006E2119" w:rsidRPr="004B0B24" w:rsidRDefault="006E2119" w:rsidP="006E2119">
            <w:pPr>
              <w:spacing w:after="120" w:line="240" w:lineRule="auto"/>
              <w:jc w:val="center"/>
              <w:rPr>
                <w:color w:val="000000"/>
              </w:rPr>
            </w:pPr>
            <w:r w:rsidRPr="004B0B24">
              <w:rPr>
                <w:color w:val="000000"/>
              </w:rPr>
              <w:t>8</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0CE9AFA3" w14:textId="77777777" w:rsidR="006E2119" w:rsidRPr="004B0B24" w:rsidRDefault="006E2119" w:rsidP="006E2119">
            <w:pPr>
              <w:spacing w:after="120" w:line="240" w:lineRule="auto"/>
              <w:jc w:val="center"/>
              <w:rPr>
                <w:color w:val="000000"/>
              </w:rPr>
            </w:pPr>
            <w:r w:rsidRPr="004B0B24">
              <w:rPr>
                <w:color w:val="000000"/>
              </w:rPr>
              <w:t>2.59</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7C03B02A" w14:textId="77777777" w:rsidR="006E2119" w:rsidRPr="004B0B24" w:rsidRDefault="006E2119" w:rsidP="006E2119">
            <w:pPr>
              <w:spacing w:after="120" w:line="240" w:lineRule="auto"/>
              <w:jc w:val="center"/>
              <w:rPr>
                <w:color w:val="000000"/>
              </w:rPr>
            </w:pPr>
            <w:r w:rsidRPr="004B0B24">
              <w:rPr>
                <w:color w:val="000000"/>
              </w:rPr>
              <w:t>2.5</w:t>
            </w:r>
          </w:p>
        </w:tc>
      </w:tr>
      <w:tr w:rsidR="006E2119" w:rsidRPr="004B0B24" w14:paraId="6E543C19"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DF10"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2852C65"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0518BF" w14:textId="77777777" w:rsidR="006E2119" w:rsidRPr="004B0B24" w:rsidRDefault="006E2119" w:rsidP="006E2119">
            <w:pPr>
              <w:spacing w:after="120" w:line="240" w:lineRule="auto"/>
              <w:jc w:val="center"/>
              <w:rPr>
                <w:color w:val="000000"/>
              </w:rPr>
            </w:pPr>
            <w:r w:rsidRPr="004B0B24">
              <w:rPr>
                <w:color w:val="000000"/>
              </w:rPr>
              <w:t>8</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093538B" w14:textId="77777777" w:rsidR="006E2119" w:rsidRPr="004B0B24" w:rsidRDefault="006E2119" w:rsidP="006E2119">
            <w:pPr>
              <w:spacing w:after="120" w:line="240" w:lineRule="auto"/>
              <w:jc w:val="center"/>
              <w:rPr>
                <w:color w:val="000000"/>
              </w:rPr>
            </w:pPr>
            <w:r w:rsidRPr="004B0B24">
              <w:rPr>
                <w:color w:val="000000"/>
              </w:rPr>
              <w:t>22 E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EF8D497"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4B005735" w14:textId="77777777" w:rsidR="006E2119" w:rsidRPr="004B0B24" w:rsidRDefault="006E2119" w:rsidP="006E2119">
            <w:pPr>
              <w:spacing w:after="120" w:line="240" w:lineRule="auto"/>
              <w:jc w:val="center"/>
              <w:rPr>
                <w:color w:val="000000"/>
              </w:rPr>
            </w:pPr>
            <w:r w:rsidRPr="004B0B24">
              <w:rPr>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1E687D" w14:textId="77777777" w:rsidR="006E2119" w:rsidRPr="004B0B24" w:rsidRDefault="006E2119" w:rsidP="006E2119">
            <w:pPr>
              <w:spacing w:after="120" w:line="240" w:lineRule="auto"/>
              <w:jc w:val="center"/>
              <w:rPr>
                <w:color w:val="000000"/>
              </w:rPr>
            </w:pPr>
            <w:r w:rsidRPr="004B0B24">
              <w:rPr>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9B7441" w14:textId="77777777" w:rsidR="006E2119" w:rsidRPr="004B0B24" w:rsidRDefault="006E2119" w:rsidP="006E2119">
            <w:pPr>
              <w:spacing w:after="120" w:line="240" w:lineRule="auto"/>
              <w:jc w:val="center"/>
              <w:rPr>
                <w:color w:val="000000"/>
              </w:rPr>
            </w:pPr>
            <w:r w:rsidRPr="004B0B24">
              <w:rPr>
                <w:color w:val="000000"/>
              </w:rPr>
              <w:t>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AC7AA38" w14:textId="77777777" w:rsidR="006E2119" w:rsidRPr="004B0B24" w:rsidRDefault="006E2119" w:rsidP="006E2119">
            <w:pPr>
              <w:spacing w:after="120" w:line="240" w:lineRule="auto"/>
              <w:jc w:val="center"/>
              <w:rPr>
                <w:color w:val="000000"/>
              </w:rPr>
            </w:pPr>
            <w:r w:rsidRPr="004B0B24">
              <w:rPr>
                <w:color w:val="000000"/>
              </w:rPr>
              <w:t>1.7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8DA008F" w14:textId="77777777" w:rsidR="006E2119" w:rsidRPr="004B0B24" w:rsidRDefault="006E2119" w:rsidP="006E2119">
            <w:pPr>
              <w:spacing w:after="120" w:line="240" w:lineRule="auto"/>
              <w:jc w:val="center"/>
              <w:rPr>
                <w:color w:val="000000"/>
              </w:rPr>
            </w:pPr>
            <w:r w:rsidRPr="004B0B24">
              <w:rPr>
                <w:color w:val="000000"/>
              </w:rPr>
              <w:t>2.2</w:t>
            </w:r>
          </w:p>
        </w:tc>
      </w:tr>
      <w:tr w:rsidR="006E2119" w:rsidRPr="004B0B24" w14:paraId="16DBB702"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092763B"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CE85AE"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6EB52A7"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3CCEC6FB" w14:textId="77777777" w:rsidR="006E2119" w:rsidRPr="004B0B24" w:rsidRDefault="006E2119" w:rsidP="006E2119">
            <w:pPr>
              <w:spacing w:after="120" w:line="240" w:lineRule="auto"/>
              <w:jc w:val="center"/>
              <w:rPr>
                <w:color w:val="000000"/>
              </w:rPr>
            </w:pPr>
            <w:r w:rsidRPr="004B0B24">
              <w:rPr>
                <w:color w:val="000000"/>
              </w:rPr>
              <w:t>22 E7</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3B45DD4"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9807545" w14:textId="77777777" w:rsidR="006E2119" w:rsidRPr="004B0B24" w:rsidRDefault="006E2119" w:rsidP="006E2119">
            <w:pPr>
              <w:spacing w:after="120" w:line="240" w:lineRule="auto"/>
              <w:jc w:val="center"/>
              <w:rPr>
                <w:color w:val="000000"/>
              </w:rPr>
            </w:pPr>
            <w:r w:rsidRPr="004B0B24">
              <w:rPr>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1F9714" w14:textId="77777777" w:rsidR="006E2119" w:rsidRPr="004B0B24" w:rsidRDefault="006E2119" w:rsidP="006E2119">
            <w:pPr>
              <w:spacing w:after="120" w:line="240" w:lineRule="auto"/>
              <w:jc w:val="center"/>
              <w:rPr>
                <w:color w:val="000000"/>
              </w:rPr>
            </w:pPr>
            <w:r w:rsidRPr="004B0B24">
              <w:rPr>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F3D141" w14:textId="77777777" w:rsidR="006E2119" w:rsidRPr="004B0B24" w:rsidRDefault="006E2119" w:rsidP="006E2119">
            <w:pPr>
              <w:spacing w:after="120" w:line="240" w:lineRule="auto"/>
              <w:jc w:val="center"/>
              <w:rPr>
                <w:color w:val="000000"/>
              </w:rPr>
            </w:pPr>
            <w:r w:rsidRPr="004B0B24">
              <w:rPr>
                <w:color w:val="000000"/>
              </w:rPr>
              <w:t>7</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2AF6F2C" w14:textId="77777777" w:rsidR="006E2119" w:rsidRPr="004B0B24" w:rsidRDefault="006E2119" w:rsidP="006E2119">
            <w:pPr>
              <w:spacing w:after="120" w:line="240" w:lineRule="auto"/>
              <w:jc w:val="center"/>
              <w:rPr>
                <w:color w:val="000000"/>
              </w:rPr>
            </w:pPr>
            <w:r w:rsidRPr="004B0B24">
              <w:rPr>
                <w:color w:val="000000"/>
              </w:rPr>
              <w:t>2.3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F48CC8B" w14:textId="77777777" w:rsidR="006E2119" w:rsidRPr="004B0B24" w:rsidRDefault="006E2119" w:rsidP="006E2119">
            <w:pPr>
              <w:spacing w:after="120" w:line="240" w:lineRule="auto"/>
              <w:jc w:val="center"/>
              <w:rPr>
                <w:color w:val="000000"/>
              </w:rPr>
            </w:pPr>
            <w:r w:rsidRPr="004B0B24">
              <w:rPr>
                <w:color w:val="000000"/>
              </w:rPr>
              <w:t>2.6</w:t>
            </w:r>
          </w:p>
        </w:tc>
      </w:tr>
      <w:tr w:rsidR="006E2119" w:rsidRPr="004B0B24" w14:paraId="38353FF3"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6087849"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FB309C" w14:textId="77777777" w:rsidR="006E2119" w:rsidRPr="004B0B24" w:rsidRDefault="006E2119" w:rsidP="006E2119">
            <w:pPr>
              <w:spacing w:after="120" w:line="240" w:lineRule="auto"/>
              <w:jc w:val="center"/>
              <w:rPr>
                <w:color w:val="000000"/>
              </w:rPr>
            </w:pPr>
            <w:r w:rsidRPr="004B0B24">
              <w:rPr>
                <w:color w:val="000000"/>
              </w:rPr>
              <w:t>5</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848AF7" w14:textId="77777777" w:rsidR="006E2119" w:rsidRPr="004B0B24" w:rsidRDefault="006E2119" w:rsidP="006E2119">
            <w:pPr>
              <w:spacing w:after="120" w:line="240" w:lineRule="auto"/>
              <w:jc w:val="center"/>
              <w:rPr>
                <w:color w:val="000000"/>
              </w:rPr>
            </w:pPr>
            <w:r w:rsidRPr="004B0B24">
              <w:rPr>
                <w:color w:val="000000"/>
              </w:rPr>
              <w:t>9</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0FD40BB6" w14:textId="77777777" w:rsidR="006E2119" w:rsidRPr="004B0B24" w:rsidRDefault="006E2119" w:rsidP="006E2119">
            <w:pPr>
              <w:spacing w:after="120" w:line="240" w:lineRule="auto"/>
              <w:jc w:val="center"/>
              <w:rPr>
                <w:color w:val="000000"/>
              </w:rPr>
            </w:pPr>
            <w:r w:rsidRPr="004B0B24">
              <w:rPr>
                <w:color w:val="000000"/>
              </w:rPr>
              <w:t>22F2</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200D6"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776E2AB" w14:textId="77777777" w:rsidR="006E2119" w:rsidRPr="004B0B24" w:rsidRDefault="006E2119" w:rsidP="006E2119">
            <w:pPr>
              <w:spacing w:after="120" w:line="240" w:lineRule="auto"/>
              <w:jc w:val="center"/>
              <w:rPr>
                <w:color w:val="000000"/>
              </w:rPr>
            </w:pPr>
            <w:r w:rsidRPr="004B0B24">
              <w:rPr>
                <w:color w:val="000000"/>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E27431" w14:textId="77777777" w:rsidR="006E2119" w:rsidRPr="004B0B24" w:rsidRDefault="006E2119" w:rsidP="006E2119">
            <w:pPr>
              <w:spacing w:after="120" w:line="240" w:lineRule="auto"/>
              <w:jc w:val="center"/>
              <w:rPr>
                <w:color w:val="000000"/>
              </w:rPr>
            </w:pPr>
            <w:r w:rsidRPr="004B0B24">
              <w:rPr>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904CDF" w14:textId="77777777" w:rsidR="006E2119" w:rsidRPr="004B0B24" w:rsidRDefault="006E2119" w:rsidP="006E2119">
            <w:pPr>
              <w:spacing w:after="120" w:line="240" w:lineRule="auto"/>
              <w:jc w:val="center"/>
              <w:rPr>
                <w:color w:val="000000"/>
              </w:rPr>
            </w:pPr>
            <w:r w:rsidRPr="004B0B24">
              <w:rPr>
                <w:color w:val="000000"/>
              </w:rPr>
              <w:t>1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2E1F561" w14:textId="77777777" w:rsidR="006E2119" w:rsidRPr="004B0B24" w:rsidRDefault="006E2119" w:rsidP="006E2119">
            <w:pPr>
              <w:spacing w:after="120" w:line="240" w:lineRule="auto"/>
              <w:jc w:val="center"/>
              <w:rPr>
                <w:color w:val="000000"/>
              </w:rPr>
            </w:pPr>
            <w:r w:rsidRPr="004B0B24">
              <w:rPr>
                <w:color w:val="000000"/>
              </w:rPr>
              <w:t>4.0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418F7982" w14:textId="77777777" w:rsidR="006E2119" w:rsidRPr="004B0B24" w:rsidRDefault="006E2119" w:rsidP="006E2119">
            <w:pPr>
              <w:spacing w:after="120" w:line="240" w:lineRule="auto"/>
              <w:jc w:val="center"/>
              <w:rPr>
                <w:color w:val="000000"/>
              </w:rPr>
            </w:pPr>
            <w:r w:rsidRPr="004B0B24">
              <w:rPr>
                <w:color w:val="000000"/>
              </w:rPr>
              <w:t>4.2</w:t>
            </w:r>
          </w:p>
        </w:tc>
      </w:tr>
      <w:tr w:rsidR="006E2119" w:rsidRPr="004B0B24" w14:paraId="3CC0E493"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DE3314E"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FE769FB"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BD9AAB6"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876CA81"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60438E27"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AB15F76" w14:textId="77777777" w:rsidR="006E2119" w:rsidRPr="004B0B24" w:rsidRDefault="006E2119" w:rsidP="006E2119">
            <w:pPr>
              <w:spacing w:after="120" w:line="240" w:lineRule="auto"/>
              <w:jc w:val="center"/>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A7FDEC"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C50839"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5D9431B"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0AF038D4" w14:textId="77777777" w:rsidR="006E2119" w:rsidRPr="004B0B24" w:rsidRDefault="006E2119" w:rsidP="006E2119">
            <w:pPr>
              <w:spacing w:after="120" w:line="240" w:lineRule="auto"/>
              <w:jc w:val="center"/>
              <w:rPr>
                <w:sz w:val="20"/>
                <w:szCs w:val="20"/>
              </w:rPr>
            </w:pPr>
          </w:p>
        </w:tc>
      </w:tr>
      <w:tr w:rsidR="006E2119" w:rsidRPr="004B0B24" w14:paraId="6D5A9096"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F0DA0C9"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DE2080"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C91B467" w14:textId="77777777" w:rsidR="006E2119" w:rsidRPr="004B0B24" w:rsidRDefault="006E2119" w:rsidP="006E2119">
            <w:pPr>
              <w:spacing w:after="120" w:line="240" w:lineRule="auto"/>
              <w:jc w:val="center"/>
              <w:rPr>
                <w:color w:val="000000"/>
              </w:rPr>
            </w:pPr>
            <w:r w:rsidRPr="004B0B24">
              <w:rPr>
                <w:color w:val="000000"/>
              </w:rPr>
              <w:t>10</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CC2AE74" w14:textId="77777777" w:rsidR="006E2119" w:rsidRPr="004B0B24" w:rsidRDefault="006E2119" w:rsidP="006E2119">
            <w:pPr>
              <w:spacing w:after="120" w:line="240" w:lineRule="auto"/>
              <w:jc w:val="center"/>
              <w:rPr>
                <w:color w:val="000000"/>
              </w:rPr>
            </w:pPr>
            <w:r w:rsidRPr="004B0B24">
              <w:rPr>
                <w:color w:val="000000"/>
              </w:rPr>
              <w:t>22F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3AB8C95"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73CEDF2" w14:textId="77777777" w:rsidR="006E2119" w:rsidRPr="004B0B24" w:rsidRDefault="006E2119" w:rsidP="006E2119">
            <w:pPr>
              <w:spacing w:after="120" w:line="240" w:lineRule="auto"/>
              <w:jc w:val="center"/>
              <w:rPr>
                <w:color w:val="000000"/>
              </w:rPr>
            </w:pPr>
            <w:r w:rsidRPr="004B0B24">
              <w:rPr>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813122" w14:textId="77777777" w:rsidR="006E2119" w:rsidRPr="004B0B24" w:rsidRDefault="006E2119" w:rsidP="006E2119">
            <w:pPr>
              <w:spacing w:after="120" w:line="240" w:lineRule="auto"/>
              <w:jc w:val="center"/>
              <w:rPr>
                <w:color w:val="000000"/>
              </w:rPr>
            </w:pPr>
            <w:r w:rsidRPr="004B0B24">
              <w:rPr>
                <w:color w:val="00000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46C57D" w14:textId="77777777" w:rsidR="006E2119" w:rsidRPr="004B0B24" w:rsidRDefault="006E2119" w:rsidP="006E2119">
            <w:pPr>
              <w:spacing w:after="120" w:line="240" w:lineRule="auto"/>
              <w:jc w:val="center"/>
              <w:rPr>
                <w:color w:val="000000"/>
              </w:rPr>
            </w:pPr>
            <w:r w:rsidRPr="004B0B24">
              <w:rPr>
                <w:color w:val="000000"/>
              </w:rPr>
              <w:t>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013019C" w14:textId="77777777" w:rsidR="006E2119" w:rsidRPr="004B0B24" w:rsidRDefault="006E2119" w:rsidP="006E2119">
            <w:pPr>
              <w:spacing w:after="120" w:line="240" w:lineRule="auto"/>
              <w:jc w:val="center"/>
              <w:rPr>
                <w:color w:val="000000"/>
              </w:rPr>
            </w:pPr>
            <w:r w:rsidRPr="004B0B24">
              <w:rPr>
                <w:color w:val="000000"/>
              </w:rPr>
              <w:t>2.3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431962A" w14:textId="77777777" w:rsidR="006E2119" w:rsidRPr="004B0B24" w:rsidRDefault="006E2119" w:rsidP="006E2119">
            <w:pPr>
              <w:spacing w:after="120" w:line="240" w:lineRule="auto"/>
              <w:jc w:val="center"/>
              <w:rPr>
                <w:color w:val="000000"/>
              </w:rPr>
            </w:pPr>
            <w:r w:rsidRPr="004B0B24">
              <w:rPr>
                <w:color w:val="000000"/>
              </w:rPr>
              <w:t>2.5</w:t>
            </w:r>
          </w:p>
        </w:tc>
      </w:tr>
      <w:tr w:rsidR="006E2119" w:rsidRPr="004B0B24" w14:paraId="4B8CE88E"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669C7B3"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31EE595"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35A70E0"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FA922DC" w14:textId="77777777" w:rsidR="006E2119" w:rsidRPr="004B0B24" w:rsidRDefault="006E2119" w:rsidP="006E2119">
            <w:pPr>
              <w:spacing w:after="120" w:line="240" w:lineRule="auto"/>
              <w:jc w:val="center"/>
              <w:rPr>
                <w:color w:val="000000"/>
              </w:rPr>
            </w:pPr>
            <w:r w:rsidRPr="004B0B24">
              <w:rPr>
                <w:color w:val="000000"/>
              </w:rPr>
              <w:t>22F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06AB1177"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BC9B6E7" w14:textId="77777777" w:rsidR="006E2119" w:rsidRPr="004B0B24" w:rsidRDefault="006E2119" w:rsidP="006E2119">
            <w:pPr>
              <w:spacing w:after="120" w:line="240" w:lineRule="auto"/>
              <w:jc w:val="center"/>
              <w:rPr>
                <w:color w:val="000000"/>
              </w:rPr>
            </w:pPr>
            <w:r w:rsidRPr="004B0B24">
              <w:rPr>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7AB05C" w14:textId="77777777" w:rsidR="006E2119" w:rsidRPr="004B0B24" w:rsidRDefault="006E2119" w:rsidP="006E2119">
            <w:pPr>
              <w:spacing w:after="120" w:line="240" w:lineRule="auto"/>
              <w:jc w:val="center"/>
              <w:rPr>
                <w:color w:val="000000"/>
              </w:rPr>
            </w:pPr>
            <w:r w:rsidRPr="004B0B24">
              <w:rPr>
                <w:color w:val="00000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CC7763" w14:textId="77777777" w:rsidR="006E2119" w:rsidRPr="004B0B24" w:rsidRDefault="006E2119" w:rsidP="006E2119">
            <w:pPr>
              <w:spacing w:after="120" w:line="240" w:lineRule="auto"/>
              <w:jc w:val="center"/>
              <w:rPr>
                <w:color w:val="000000"/>
              </w:rPr>
            </w:pPr>
            <w:r w:rsidRPr="004B0B24">
              <w:rPr>
                <w:color w:val="000000"/>
              </w:rPr>
              <w:t>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7C0CF31E" w14:textId="77777777" w:rsidR="006E2119" w:rsidRPr="004B0B24" w:rsidRDefault="006E2119" w:rsidP="006E2119">
            <w:pPr>
              <w:spacing w:after="120" w:line="240" w:lineRule="auto"/>
              <w:jc w:val="center"/>
              <w:rPr>
                <w:color w:val="000000"/>
              </w:rPr>
            </w:pPr>
            <w:r w:rsidRPr="004B0B24">
              <w:rPr>
                <w:color w:val="000000"/>
              </w:rPr>
              <w:t>2.30</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7D7C428" w14:textId="77777777" w:rsidR="006E2119" w:rsidRPr="004B0B24" w:rsidRDefault="006E2119" w:rsidP="006E2119">
            <w:pPr>
              <w:spacing w:after="120" w:line="240" w:lineRule="auto"/>
              <w:jc w:val="center"/>
              <w:rPr>
                <w:color w:val="000000"/>
              </w:rPr>
            </w:pPr>
            <w:r w:rsidRPr="004B0B24">
              <w:rPr>
                <w:color w:val="000000"/>
              </w:rPr>
              <w:t>2.6</w:t>
            </w:r>
          </w:p>
        </w:tc>
      </w:tr>
      <w:tr w:rsidR="006E2119" w:rsidRPr="004B0B24" w14:paraId="7EDCB74C"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7C26800"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1CAEB9" w14:textId="77777777" w:rsidR="006E2119" w:rsidRPr="004B0B24" w:rsidRDefault="006E2119" w:rsidP="006E2119">
            <w:pPr>
              <w:spacing w:after="120" w:line="240" w:lineRule="auto"/>
              <w:jc w:val="center"/>
              <w:rPr>
                <w:color w:val="000000"/>
              </w:rPr>
            </w:pPr>
            <w:r w:rsidRPr="004B0B24">
              <w:rPr>
                <w:color w:val="000000"/>
              </w:rPr>
              <w:t>6</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F67F09B" w14:textId="77777777" w:rsidR="006E2119" w:rsidRPr="004B0B24" w:rsidRDefault="006E2119" w:rsidP="006E2119">
            <w:pPr>
              <w:spacing w:after="120" w:line="240" w:lineRule="auto"/>
              <w:jc w:val="center"/>
              <w:rPr>
                <w:color w:val="000000"/>
              </w:rPr>
            </w:pPr>
            <w:r w:rsidRPr="004B0B24">
              <w:rPr>
                <w:color w:val="000000"/>
              </w:rPr>
              <w:t>11</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51865ED2" w14:textId="77777777" w:rsidR="006E2119" w:rsidRPr="004B0B24" w:rsidRDefault="006E2119" w:rsidP="006E2119">
            <w:pPr>
              <w:spacing w:after="120" w:line="240" w:lineRule="auto"/>
              <w:jc w:val="center"/>
              <w:rPr>
                <w:color w:val="000000"/>
              </w:rPr>
            </w:pPr>
            <w:r w:rsidRPr="004B0B24">
              <w:rPr>
                <w:color w:val="000000"/>
              </w:rPr>
              <w:t>22G3</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AF08983"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8D83DA8" w14:textId="77777777" w:rsidR="006E2119" w:rsidRPr="004B0B24" w:rsidRDefault="006E2119" w:rsidP="006E2119">
            <w:pPr>
              <w:spacing w:after="120" w:line="240" w:lineRule="auto"/>
              <w:jc w:val="center"/>
              <w:rPr>
                <w:color w:val="000000"/>
              </w:rPr>
            </w:pPr>
            <w:r w:rsidRPr="004B0B24">
              <w:rPr>
                <w:color w:val="000000"/>
              </w:rPr>
              <w:t>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C2326B" w14:textId="77777777" w:rsidR="006E2119" w:rsidRPr="004B0B24" w:rsidRDefault="006E2119" w:rsidP="006E2119">
            <w:pPr>
              <w:spacing w:after="120" w:line="240" w:lineRule="auto"/>
              <w:jc w:val="center"/>
              <w:rPr>
                <w:color w:val="000000"/>
              </w:rPr>
            </w:pPr>
            <w:r w:rsidRPr="004B0B24">
              <w:rPr>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150B4A" w14:textId="77777777" w:rsidR="006E2119" w:rsidRPr="004B0B24" w:rsidRDefault="006E2119" w:rsidP="006E2119">
            <w:pPr>
              <w:spacing w:after="120" w:line="240" w:lineRule="auto"/>
              <w:jc w:val="center"/>
              <w:rPr>
                <w:color w:val="000000"/>
              </w:rPr>
            </w:pPr>
            <w:r w:rsidRPr="004B0B24">
              <w:rPr>
                <w:color w:val="000000"/>
              </w:rPr>
              <w:t>1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1D5ED640" w14:textId="77777777" w:rsidR="006E2119" w:rsidRPr="004B0B24" w:rsidRDefault="006E2119" w:rsidP="006E2119">
            <w:pPr>
              <w:spacing w:after="120" w:line="240" w:lineRule="auto"/>
              <w:jc w:val="center"/>
              <w:rPr>
                <w:color w:val="000000"/>
              </w:rPr>
            </w:pPr>
            <w:r w:rsidRPr="004B0B24">
              <w:rPr>
                <w:color w:val="000000"/>
              </w:rPr>
              <w:t>3.74</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09D9" w14:textId="77777777" w:rsidR="006E2119" w:rsidRPr="004B0B24" w:rsidRDefault="006E2119" w:rsidP="006E2119">
            <w:pPr>
              <w:spacing w:after="120" w:line="240" w:lineRule="auto"/>
              <w:jc w:val="center"/>
              <w:rPr>
                <w:color w:val="000000"/>
              </w:rPr>
            </w:pPr>
            <w:r w:rsidRPr="004B0B24">
              <w:rPr>
                <w:color w:val="000000"/>
              </w:rPr>
              <w:t>3.9</w:t>
            </w:r>
          </w:p>
        </w:tc>
      </w:tr>
      <w:tr w:rsidR="006E2119" w:rsidRPr="004B0B24" w14:paraId="64011E21"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470ED45"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B4B6A47"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738E32A"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2C6F6CAB" w14:textId="77777777" w:rsidR="006E2119" w:rsidRPr="004B0B24" w:rsidRDefault="006E2119" w:rsidP="006E2119">
            <w:pPr>
              <w:spacing w:after="120" w:line="240" w:lineRule="auto"/>
              <w:jc w:val="center"/>
              <w:rPr>
                <w:color w:val="000000"/>
              </w:rPr>
            </w:pPr>
            <w:r w:rsidRPr="004B0B24">
              <w:rPr>
                <w:color w:val="000000"/>
              </w:rPr>
              <w:t>22G5</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9A8AE9E"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73FBCB6" w14:textId="77777777" w:rsidR="006E2119" w:rsidRPr="004B0B24" w:rsidRDefault="006E2119" w:rsidP="006E2119">
            <w:pPr>
              <w:spacing w:after="120" w:line="240" w:lineRule="auto"/>
              <w:jc w:val="center"/>
              <w:rPr>
                <w:color w:val="000000"/>
              </w:rPr>
            </w:pPr>
            <w:r w:rsidRPr="004B0B24">
              <w:rPr>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377FBE" w14:textId="77777777" w:rsidR="006E2119" w:rsidRPr="004B0B24" w:rsidRDefault="006E2119" w:rsidP="006E2119">
            <w:pPr>
              <w:spacing w:after="120" w:line="240" w:lineRule="auto"/>
              <w:jc w:val="center"/>
              <w:rPr>
                <w:color w:val="000000"/>
              </w:rPr>
            </w:pPr>
            <w:r w:rsidRPr="004B0B24">
              <w:rPr>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2C4588" w14:textId="77777777" w:rsidR="006E2119" w:rsidRPr="004B0B24" w:rsidRDefault="006E2119" w:rsidP="006E2119">
            <w:pPr>
              <w:spacing w:after="120" w:line="240" w:lineRule="auto"/>
              <w:jc w:val="center"/>
              <w:rPr>
                <w:color w:val="000000"/>
              </w:rPr>
            </w:pPr>
            <w:r w:rsidRPr="004B0B24">
              <w:rPr>
                <w:color w:val="000000"/>
              </w:rPr>
              <w:t>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474645F" w14:textId="77777777" w:rsidR="006E2119" w:rsidRPr="004B0B24" w:rsidRDefault="006E2119" w:rsidP="006E2119">
            <w:pPr>
              <w:spacing w:after="120" w:line="240" w:lineRule="auto"/>
              <w:jc w:val="center"/>
              <w:rPr>
                <w:color w:val="000000"/>
              </w:rPr>
            </w:pPr>
            <w:r w:rsidRPr="004B0B24">
              <w:rPr>
                <w:color w:val="000000"/>
              </w:rPr>
              <w:t>2.0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03B74EA" w14:textId="77777777" w:rsidR="006E2119" w:rsidRPr="004B0B24" w:rsidRDefault="006E2119" w:rsidP="006E2119">
            <w:pPr>
              <w:spacing w:after="120" w:line="240" w:lineRule="auto"/>
              <w:jc w:val="center"/>
              <w:rPr>
                <w:color w:val="000000"/>
              </w:rPr>
            </w:pPr>
            <w:r w:rsidRPr="004B0B24">
              <w:rPr>
                <w:color w:val="000000"/>
              </w:rPr>
              <w:t>2.3</w:t>
            </w:r>
          </w:p>
        </w:tc>
      </w:tr>
      <w:tr w:rsidR="006E2119" w:rsidRPr="004B0B24" w14:paraId="7EB14CDE"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9EDD220"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2CBF2"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776F734" w14:textId="77777777" w:rsidR="006E2119" w:rsidRPr="004B0B24" w:rsidRDefault="006E2119" w:rsidP="006E2119">
            <w:pPr>
              <w:spacing w:after="120" w:line="240" w:lineRule="auto"/>
              <w:jc w:val="center"/>
              <w:rPr>
                <w:color w:val="000000"/>
              </w:rPr>
            </w:pPr>
            <w:r w:rsidRPr="004B0B24">
              <w:rPr>
                <w:color w:val="000000"/>
              </w:rPr>
              <w:t>12</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19F65C23" w14:textId="77777777" w:rsidR="006E2119" w:rsidRPr="004B0B24" w:rsidRDefault="006E2119" w:rsidP="006E2119">
            <w:pPr>
              <w:spacing w:after="120" w:line="240" w:lineRule="auto"/>
              <w:jc w:val="center"/>
              <w:rPr>
                <w:color w:val="000000"/>
              </w:rPr>
            </w:pPr>
            <w:r w:rsidRPr="004B0B24">
              <w:rPr>
                <w:color w:val="000000"/>
              </w:rPr>
              <w:t>22G6</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B3960D1"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0343EAF3" w14:textId="77777777" w:rsidR="006E2119" w:rsidRPr="004B0B24" w:rsidRDefault="006E2119" w:rsidP="006E2119">
            <w:pPr>
              <w:spacing w:after="120" w:line="240" w:lineRule="auto"/>
              <w:jc w:val="center"/>
              <w:rPr>
                <w:color w:val="000000"/>
              </w:rPr>
            </w:pPr>
            <w:r w:rsidRPr="004B0B24">
              <w:rPr>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992885" w14:textId="77777777" w:rsidR="006E2119" w:rsidRPr="004B0B24" w:rsidRDefault="006E2119" w:rsidP="006E2119">
            <w:pPr>
              <w:spacing w:after="120" w:line="240" w:lineRule="auto"/>
              <w:jc w:val="center"/>
              <w:rPr>
                <w:color w:val="000000"/>
              </w:rPr>
            </w:pPr>
            <w:r w:rsidRPr="004B0B2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B451A9" w14:textId="77777777" w:rsidR="006E2119" w:rsidRPr="004B0B24" w:rsidRDefault="006E2119" w:rsidP="006E2119">
            <w:pPr>
              <w:spacing w:after="120" w:line="240" w:lineRule="auto"/>
              <w:jc w:val="center"/>
              <w:rPr>
                <w:color w:val="000000"/>
              </w:rPr>
            </w:pPr>
            <w:r w:rsidRPr="004B0B24">
              <w:rPr>
                <w:color w:val="000000"/>
              </w:rPr>
              <w:t>1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4DAD749E" w14:textId="77777777" w:rsidR="006E2119" w:rsidRPr="004B0B24" w:rsidRDefault="006E2119" w:rsidP="006E2119">
            <w:pPr>
              <w:spacing w:after="120" w:line="240" w:lineRule="auto"/>
              <w:jc w:val="center"/>
              <w:rPr>
                <w:color w:val="000000"/>
              </w:rPr>
            </w:pPr>
            <w:r w:rsidRPr="004B0B24">
              <w:rPr>
                <w:color w:val="000000"/>
              </w:rPr>
              <w:t>2.87</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125FC265" w14:textId="77777777" w:rsidR="006E2119" w:rsidRPr="004B0B24" w:rsidRDefault="006E2119" w:rsidP="006E2119">
            <w:pPr>
              <w:spacing w:after="120" w:line="240" w:lineRule="auto"/>
              <w:jc w:val="center"/>
              <w:rPr>
                <w:color w:val="000000"/>
              </w:rPr>
            </w:pPr>
            <w:r w:rsidRPr="004B0B24">
              <w:rPr>
                <w:color w:val="000000"/>
              </w:rPr>
              <w:t>3.2</w:t>
            </w:r>
          </w:p>
        </w:tc>
      </w:tr>
      <w:tr w:rsidR="006E2119" w:rsidRPr="004B0B24" w14:paraId="303DBF8F"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2DED8FB"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70A98"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C9E5B55"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4222BE38" w14:textId="77777777" w:rsidR="006E2119" w:rsidRPr="004B0B24" w:rsidRDefault="006E2119" w:rsidP="006E2119">
            <w:pPr>
              <w:spacing w:after="120" w:line="240" w:lineRule="auto"/>
              <w:jc w:val="center"/>
              <w:rPr>
                <w:color w:val="000000"/>
              </w:rPr>
            </w:pPr>
            <w:r w:rsidRPr="004B0B24">
              <w:rPr>
                <w:color w:val="000000"/>
              </w:rPr>
              <w:t>No pair</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49E84B3A"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6F9AC496" w14:textId="77777777" w:rsidR="006E2119" w:rsidRPr="004B0B24" w:rsidRDefault="006E2119" w:rsidP="006E2119">
            <w:pPr>
              <w:spacing w:after="120" w:line="240" w:lineRule="auto"/>
              <w:jc w:val="center"/>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74AA80" w14:textId="77777777" w:rsidR="006E2119" w:rsidRPr="004B0B24" w:rsidRDefault="006E2119" w:rsidP="006E2119">
            <w:pPr>
              <w:spacing w:after="120" w:line="240" w:lineRule="auto"/>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BDBBA7" w14:textId="77777777" w:rsidR="006E2119" w:rsidRPr="004B0B24" w:rsidRDefault="006E2119" w:rsidP="006E2119">
            <w:pPr>
              <w:spacing w:after="120" w:line="240" w:lineRule="auto"/>
              <w:jc w:val="center"/>
              <w:rPr>
                <w:sz w:val="20"/>
                <w:szCs w:val="20"/>
              </w:rPr>
            </w:pP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5ED4D6A0" w14:textId="77777777" w:rsidR="006E2119" w:rsidRPr="004B0B24" w:rsidRDefault="006E2119" w:rsidP="006E2119">
            <w:pPr>
              <w:spacing w:after="120" w:line="240" w:lineRule="auto"/>
              <w:jc w:val="center"/>
              <w:rPr>
                <w:sz w:val="20"/>
                <w:szCs w:val="20"/>
              </w:rPr>
            </w:pP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263A939D" w14:textId="77777777" w:rsidR="006E2119" w:rsidRPr="004B0B24" w:rsidRDefault="006E2119" w:rsidP="006E2119">
            <w:pPr>
              <w:spacing w:after="120" w:line="240" w:lineRule="auto"/>
              <w:jc w:val="center"/>
              <w:rPr>
                <w:sz w:val="20"/>
                <w:szCs w:val="20"/>
              </w:rPr>
            </w:pPr>
          </w:p>
        </w:tc>
      </w:tr>
      <w:tr w:rsidR="006E2119" w:rsidRPr="004B0B24" w14:paraId="4150C3ED"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4BEA9C67"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027EF1E4" w14:textId="77777777" w:rsidR="006E2119" w:rsidRPr="004B0B24" w:rsidRDefault="006E2119" w:rsidP="006E2119">
            <w:pPr>
              <w:spacing w:after="120" w:line="240" w:lineRule="auto"/>
              <w:jc w:val="center"/>
              <w:rPr>
                <w:color w:val="000000"/>
              </w:rPr>
            </w:pPr>
            <w:r w:rsidRPr="004B0B24">
              <w:rPr>
                <w:color w:val="000000"/>
              </w:rPr>
              <w:t>7</w:t>
            </w: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B125C77" w14:textId="77777777" w:rsidR="006E2119" w:rsidRPr="004B0B24" w:rsidRDefault="006E2119" w:rsidP="006E2119">
            <w:pPr>
              <w:spacing w:after="120" w:line="240" w:lineRule="auto"/>
              <w:jc w:val="center"/>
              <w:rPr>
                <w:color w:val="000000"/>
              </w:rPr>
            </w:pPr>
            <w:r w:rsidRPr="004B0B24">
              <w:rPr>
                <w:color w:val="000000"/>
              </w:rPr>
              <w:t>13</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A723A9D" w14:textId="77777777" w:rsidR="006E2119" w:rsidRPr="004B0B24" w:rsidRDefault="006E2119" w:rsidP="006E2119">
            <w:pPr>
              <w:spacing w:after="120" w:line="240" w:lineRule="auto"/>
              <w:jc w:val="center"/>
              <w:rPr>
                <w:color w:val="000000"/>
              </w:rPr>
            </w:pPr>
            <w:r w:rsidRPr="004B0B24">
              <w:rPr>
                <w:color w:val="000000"/>
              </w:rPr>
              <w:t>22H1</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3B3F93C5"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1114B447" w14:textId="77777777" w:rsidR="006E2119" w:rsidRPr="004B0B24" w:rsidRDefault="006E2119" w:rsidP="006E2119">
            <w:pPr>
              <w:spacing w:after="120" w:line="240" w:lineRule="auto"/>
              <w:jc w:val="center"/>
              <w:rPr>
                <w:color w:val="000000"/>
              </w:rPr>
            </w:pPr>
            <w:r w:rsidRPr="004B0B24">
              <w:rPr>
                <w:color w:val="000000"/>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54B4C0" w14:textId="77777777" w:rsidR="006E2119" w:rsidRPr="004B0B24" w:rsidRDefault="006E2119" w:rsidP="006E2119">
            <w:pPr>
              <w:spacing w:after="120" w:line="240" w:lineRule="auto"/>
              <w:jc w:val="center"/>
              <w:rPr>
                <w:color w:val="000000"/>
              </w:rPr>
            </w:pPr>
            <w:r w:rsidRPr="004B0B24">
              <w:rPr>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A702FD" w14:textId="77777777" w:rsidR="006E2119" w:rsidRPr="004B0B24" w:rsidRDefault="006E2119" w:rsidP="006E2119">
            <w:pPr>
              <w:spacing w:after="120" w:line="240" w:lineRule="auto"/>
              <w:jc w:val="center"/>
              <w:rPr>
                <w:color w:val="000000"/>
              </w:rPr>
            </w:pPr>
            <w:r w:rsidRPr="004B0B24">
              <w:rPr>
                <w:color w:val="000000"/>
              </w:rPr>
              <w:t>14</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302A8A90" w14:textId="77777777" w:rsidR="006E2119" w:rsidRPr="004B0B24" w:rsidRDefault="006E2119" w:rsidP="006E2119">
            <w:pPr>
              <w:spacing w:after="120" w:line="240" w:lineRule="auto"/>
              <w:jc w:val="center"/>
              <w:rPr>
                <w:color w:val="000000"/>
              </w:rPr>
            </w:pPr>
            <w:r w:rsidRPr="004B0B24">
              <w:rPr>
                <w:color w:val="000000"/>
              </w:rPr>
              <w:t>4.0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6B128A4E" w14:textId="77777777" w:rsidR="006E2119" w:rsidRPr="004B0B24" w:rsidRDefault="006E2119" w:rsidP="006E2119">
            <w:pPr>
              <w:spacing w:after="120" w:line="240" w:lineRule="auto"/>
              <w:jc w:val="center"/>
              <w:rPr>
                <w:color w:val="000000"/>
              </w:rPr>
            </w:pPr>
            <w:r w:rsidRPr="004B0B24">
              <w:rPr>
                <w:color w:val="000000"/>
              </w:rPr>
              <w:t>4.3</w:t>
            </w:r>
          </w:p>
        </w:tc>
      </w:tr>
      <w:tr w:rsidR="006E2119" w:rsidRPr="004B0B24" w14:paraId="4E357169"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2794306"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110D148D"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3DDA10C2" w14:textId="77777777" w:rsidR="006E2119" w:rsidRPr="004B0B24" w:rsidRDefault="006E2119" w:rsidP="006E2119">
            <w:pPr>
              <w:spacing w:after="120" w:line="240" w:lineRule="auto"/>
              <w:jc w:val="center"/>
              <w:rPr>
                <w:sz w:val="20"/>
                <w:szCs w:val="20"/>
              </w:rPr>
            </w:pP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71C1AA68" w14:textId="77777777" w:rsidR="006E2119" w:rsidRPr="004B0B24" w:rsidRDefault="006E2119" w:rsidP="006E2119">
            <w:pPr>
              <w:spacing w:after="120" w:line="240" w:lineRule="auto"/>
              <w:jc w:val="center"/>
              <w:rPr>
                <w:color w:val="000000"/>
              </w:rPr>
            </w:pPr>
            <w:r w:rsidRPr="004B0B24">
              <w:rPr>
                <w:color w:val="000000"/>
              </w:rPr>
              <w:t>22H7</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2DB34002"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0AB59AD" w14:textId="77777777" w:rsidR="006E2119" w:rsidRPr="004B0B24" w:rsidRDefault="006E2119" w:rsidP="006E2119">
            <w:pPr>
              <w:spacing w:after="120" w:line="240" w:lineRule="auto"/>
              <w:jc w:val="center"/>
              <w:rPr>
                <w:color w:val="000000"/>
              </w:rPr>
            </w:pPr>
            <w:r w:rsidRPr="004B0B24">
              <w:rPr>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9C3097" w14:textId="77777777" w:rsidR="006E2119" w:rsidRPr="004B0B24" w:rsidRDefault="006E2119" w:rsidP="006E2119">
            <w:pPr>
              <w:spacing w:after="120" w:line="240" w:lineRule="auto"/>
              <w:jc w:val="center"/>
              <w:rPr>
                <w:color w:val="000000"/>
              </w:rPr>
            </w:pPr>
            <w:r w:rsidRPr="004B0B24">
              <w:rPr>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00FC86" w14:textId="77777777" w:rsidR="006E2119" w:rsidRPr="004B0B24" w:rsidRDefault="006E2119" w:rsidP="006E2119">
            <w:pPr>
              <w:spacing w:after="120" w:line="240" w:lineRule="auto"/>
              <w:jc w:val="center"/>
              <w:rPr>
                <w:color w:val="000000"/>
              </w:rPr>
            </w:pPr>
            <w:r w:rsidRPr="004B0B24">
              <w:rPr>
                <w:color w:val="000000"/>
              </w:rPr>
              <w:t>0</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6FE4A18E" w14:textId="77777777" w:rsidR="006E2119" w:rsidRPr="004B0B24" w:rsidRDefault="006E2119" w:rsidP="006E2119">
            <w:pPr>
              <w:spacing w:after="120" w:line="240" w:lineRule="auto"/>
              <w:jc w:val="center"/>
              <w:rPr>
                <w:color w:val="000000"/>
              </w:rPr>
            </w:pPr>
            <w:r w:rsidRPr="004B0B24">
              <w:rPr>
                <w:color w:val="000000"/>
              </w:rPr>
              <w:t>1.72</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116AE9C" w14:textId="77777777" w:rsidR="006E2119" w:rsidRPr="004B0B24" w:rsidRDefault="006E2119" w:rsidP="006E2119">
            <w:pPr>
              <w:spacing w:after="120" w:line="240" w:lineRule="auto"/>
              <w:jc w:val="center"/>
              <w:rPr>
                <w:color w:val="000000"/>
              </w:rPr>
            </w:pPr>
            <w:r w:rsidRPr="004B0B24">
              <w:rPr>
                <w:color w:val="000000"/>
              </w:rPr>
              <w:t>1.9</w:t>
            </w:r>
          </w:p>
        </w:tc>
      </w:tr>
      <w:tr w:rsidR="006E2119" w:rsidRPr="004B0B24" w14:paraId="4D5B54E4" w14:textId="77777777" w:rsidTr="006E2119">
        <w:trPr>
          <w:trHeight w:val="288"/>
        </w:trPr>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4CA1B5" w14:textId="77777777" w:rsidR="006E2119" w:rsidRPr="004B0B24" w:rsidRDefault="006E2119" w:rsidP="006E2119">
            <w:pPr>
              <w:spacing w:after="120" w:line="240" w:lineRule="auto"/>
              <w:jc w:val="center"/>
              <w:rPr>
                <w:color w:val="00000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5DE4916A" w14:textId="77777777" w:rsidR="006E2119" w:rsidRPr="004B0B24" w:rsidRDefault="006E2119" w:rsidP="006E2119">
            <w:pPr>
              <w:spacing w:after="120" w:line="240" w:lineRule="auto"/>
              <w:jc w:val="center"/>
              <w:rPr>
                <w:sz w:val="20"/>
                <w:szCs w:val="20"/>
              </w:rPr>
            </w:pPr>
          </w:p>
        </w:tc>
        <w:tc>
          <w:tcPr>
            <w:tcW w:w="709" w:type="dxa"/>
            <w:tcBorders>
              <w:top w:val="nil"/>
              <w:left w:val="nil"/>
              <w:bottom w:val="nil"/>
              <w:right w:val="nil"/>
            </w:tcBorders>
            <w:shd w:val="clear" w:color="auto" w:fill="auto"/>
            <w:noWrap/>
            <w:tcMar>
              <w:top w:w="15" w:type="dxa"/>
              <w:left w:w="15" w:type="dxa"/>
              <w:bottom w:w="0" w:type="dxa"/>
              <w:right w:w="15" w:type="dxa"/>
            </w:tcMar>
            <w:vAlign w:val="bottom"/>
            <w:hideMark/>
          </w:tcPr>
          <w:p w14:paraId="24AB88AB" w14:textId="77777777" w:rsidR="006E2119" w:rsidRPr="004B0B24" w:rsidRDefault="006E2119" w:rsidP="006E2119">
            <w:pPr>
              <w:spacing w:after="120" w:line="240" w:lineRule="auto"/>
              <w:jc w:val="center"/>
              <w:rPr>
                <w:color w:val="000000"/>
              </w:rPr>
            </w:pPr>
            <w:r w:rsidRPr="004B0B24">
              <w:rPr>
                <w:color w:val="000000"/>
              </w:rPr>
              <w:t>14</w:t>
            </w:r>
          </w:p>
        </w:tc>
        <w:tc>
          <w:tcPr>
            <w:tcW w:w="628" w:type="dxa"/>
            <w:tcBorders>
              <w:top w:val="nil"/>
              <w:left w:val="nil"/>
              <w:bottom w:val="nil"/>
              <w:right w:val="nil"/>
            </w:tcBorders>
            <w:shd w:val="clear" w:color="auto" w:fill="auto"/>
            <w:noWrap/>
            <w:tcMar>
              <w:top w:w="15" w:type="dxa"/>
              <w:left w:w="15" w:type="dxa"/>
              <w:bottom w:w="0" w:type="dxa"/>
              <w:right w:w="15" w:type="dxa"/>
            </w:tcMar>
            <w:vAlign w:val="bottom"/>
            <w:hideMark/>
          </w:tcPr>
          <w:p w14:paraId="63A6D6F2" w14:textId="77777777" w:rsidR="006E2119" w:rsidRPr="004B0B24" w:rsidRDefault="006E2119" w:rsidP="006E2119">
            <w:pPr>
              <w:spacing w:after="120" w:line="240" w:lineRule="auto"/>
              <w:jc w:val="center"/>
              <w:rPr>
                <w:color w:val="000000"/>
              </w:rPr>
            </w:pPr>
            <w:r w:rsidRPr="004B0B24">
              <w:rPr>
                <w:color w:val="000000"/>
              </w:rPr>
              <w:t>22H4</w:t>
            </w:r>
          </w:p>
        </w:tc>
        <w:tc>
          <w:tcPr>
            <w:tcW w:w="1259" w:type="dxa"/>
            <w:tcBorders>
              <w:top w:val="nil"/>
              <w:left w:val="nil"/>
              <w:bottom w:val="nil"/>
              <w:right w:val="nil"/>
            </w:tcBorders>
            <w:shd w:val="clear" w:color="auto" w:fill="auto"/>
            <w:noWrap/>
            <w:tcMar>
              <w:top w:w="15" w:type="dxa"/>
              <w:left w:w="15" w:type="dxa"/>
              <w:bottom w:w="0" w:type="dxa"/>
              <w:right w:w="15" w:type="dxa"/>
            </w:tcMar>
            <w:vAlign w:val="bottom"/>
            <w:hideMark/>
          </w:tcPr>
          <w:p w14:paraId="1290DF0E"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nil"/>
              <w:right w:val="nil"/>
            </w:tcBorders>
            <w:shd w:val="clear" w:color="auto" w:fill="auto"/>
            <w:noWrap/>
            <w:tcMar>
              <w:top w:w="15" w:type="dxa"/>
              <w:left w:w="15" w:type="dxa"/>
              <w:bottom w:w="0" w:type="dxa"/>
              <w:right w:w="15" w:type="dxa"/>
            </w:tcMar>
            <w:vAlign w:val="bottom"/>
            <w:hideMark/>
          </w:tcPr>
          <w:p w14:paraId="5AC9C718" w14:textId="77777777" w:rsidR="006E2119" w:rsidRPr="004B0B24" w:rsidRDefault="006E2119" w:rsidP="006E2119">
            <w:pPr>
              <w:spacing w:after="120" w:line="240" w:lineRule="auto"/>
              <w:jc w:val="center"/>
              <w:rPr>
                <w:color w:val="000000"/>
              </w:rPr>
            </w:pPr>
            <w:r w:rsidRPr="004B0B24">
              <w:rPr>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E7C79A" w14:textId="77777777" w:rsidR="006E2119" w:rsidRPr="004B0B24" w:rsidRDefault="006E2119" w:rsidP="006E2119">
            <w:pPr>
              <w:spacing w:after="120" w:line="240" w:lineRule="auto"/>
              <w:jc w:val="center"/>
              <w:rPr>
                <w:color w:val="000000"/>
              </w:rPr>
            </w:pPr>
            <w:r w:rsidRPr="004B0B24">
              <w:rPr>
                <w:color w:val="00000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E1174B" w14:textId="77777777" w:rsidR="006E2119" w:rsidRPr="004B0B24" w:rsidRDefault="006E2119" w:rsidP="006E2119">
            <w:pPr>
              <w:spacing w:after="120" w:line="240" w:lineRule="auto"/>
              <w:jc w:val="center"/>
              <w:rPr>
                <w:color w:val="000000"/>
              </w:rPr>
            </w:pPr>
            <w:r w:rsidRPr="004B0B24">
              <w:rPr>
                <w:color w:val="000000"/>
              </w:rPr>
              <w:t>1</w:t>
            </w:r>
          </w:p>
        </w:tc>
        <w:tc>
          <w:tcPr>
            <w:tcW w:w="1176"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6281" w14:textId="77777777" w:rsidR="006E2119" w:rsidRPr="004B0B24" w:rsidRDefault="006E2119" w:rsidP="006E2119">
            <w:pPr>
              <w:spacing w:after="120" w:line="240" w:lineRule="auto"/>
              <w:jc w:val="center"/>
              <w:rPr>
                <w:color w:val="000000"/>
              </w:rPr>
            </w:pPr>
            <w:r w:rsidRPr="004B0B24">
              <w:rPr>
                <w:color w:val="000000"/>
              </w:rPr>
              <w:t>2.01</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14:paraId="3E9AA290" w14:textId="77777777" w:rsidR="006E2119" w:rsidRPr="004B0B24" w:rsidRDefault="006E2119" w:rsidP="006E2119">
            <w:pPr>
              <w:spacing w:after="120" w:line="240" w:lineRule="auto"/>
              <w:jc w:val="center"/>
              <w:rPr>
                <w:color w:val="000000"/>
              </w:rPr>
            </w:pPr>
            <w:r w:rsidRPr="004B0B24">
              <w:rPr>
                <w:color w:val="000000"/>
              </w:rPr>
              <w:t>2.2</w:t>
            </w:r>
          </w:p>
        </w:tc>
      </w:tr>
      <w:tr w:rsidR="006E2119" w:rsidRPr="004B0B24" w14:paraId="1FC535ED" w14:textId="77777777" w:rsidTr="006E2119">
        <w:trPr>
          <w:trHeight w:val="288"/>
        </w:trPr>
        <w:tc>
          <w:tcPr>
            <w:tcW w:w="7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3D47BDB" w14:textId="77777777" w:rsidR="006E2119" w:rsidRPr="004B0B24" w:rsidRDefault="006E2119" w:rsidP="006E2119">
            <w:pPr>
              <w:spacing w:after="120" w:line="240" w:lineRule="auto"/>
              <w:jc w:val="center"/>
              <w:rPr>
                <w:color w:val="000000"/>
              </w:rPr>
            </w:pPr>
            <w:r w:rsidRPr="004B0B24">
              <w:rPr>
                <w:color w:val="000000"/>
              </w:rPr>
              <w:t> </w:t>
            </w:r>
          </w:p>
        </w:tc>
        <w:tc>
          <w:tcPr>
            <w:tcW w:w="7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A04FE8" w14:textId="77777777" w:rsidR="006E2119" w:rsidRPr="004B0B24" w:rsidRDefault="006E2119" w:rsidP="006E2119">
            <w:pPr>
              <w:spacing w:after="120" w:line="240" w:lineRule="auto"/>
              <w:jc w:val="center"/>
              <w:rPr>
                <w:color w:val="000000"/>
              </w:rPr>
            </w:pPr>
            <w:r w:rsidRPr="004B0B24">
              <w:rPr>
                <w:color w:val="000000"/>
              </w:rPr>
              <w:t> </w:t>
            </w:r>
          </w:p>
        </w:tc>
        <w:tc>
          <w:tcPr>
            <w:tcW w:w="7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6265ED6" w14:textId="77777777" w:rsidR="006E2119" w:rsidRPr="004B0B24" w:rsidRDefault="006E2119" w:rsidP="006E2119">
            <w:pPr>
              <w:spacing w:after="120" w:line="240" w:lineRule="auto"/>
              <w:jc w:val="center"/>
              <w:rPr>
                <w:color w:val="000000"/>
              </w:rPr>
            </w:pPr>
            <w:r w:rsidRPr="004B0B24">
              <w:rPr>
                <w:color w:val="000000"/>
              </w:rPr>
              <w:t> </w:t>
            </w:r>
          </w:p>
        </w:tc>
        <w:tc>
          <w:tcPr>
            <w:tcW w:w="62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910EC45" w14:textId="77777777" w:rsidR="006E2119" w:rsidRPr="004B0B24" w:rsidRDefault="006E2119" w:rsidP="006E2119">
            <w:pPr>
              <w:spacing w:after="120" w:line="240" w:lineRule="auto"/>
              <w:jc w:val="center"/>
              <w:rPr>
                <w:color w:val="000000"/>
              </w:rPr>
            </w:pPr>
            <w:r w:rsidRPr="004B0B24">
              <w:rPr>
                <w:color w:val="000000"/>
              </w:rPr>
              <w:t>22H6</w:t>
            </w:r>
          </w:p>
        </w:tc>
        <w:tc>
          <w:tcPr>
            <w:tcW w:w="125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944D335" w14:textId="77777777" w:rsidR="006E2119" w:rsidRPr="004B0B24" w:rsidRDefault="006E2119" w:rsidP="006E2119">
            <w:pPr>
              <w:spacing w:after="120" w:line="240" w:lineRule="auto"/>
              <w:jc w:val="center"/>
              <w:rPr>
                <w:color w:val="000000"/>
              </w:rPr>
            </w:pPr>
            <w:r w:rsidRPr="004B0B24">
              <w:rPr>
                <w:color w:val="000000"/>
              </w:rPr>
              <w:t>347</w:t>
            </w:r>
          </w:p>
        </w:tc>
        <w:tc>
          <w:tcPr>
            <w:tcW w:w="94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0675E50" w14:textId="77777777" w:rsidR="006E2119" w:rsidRPr="004B0B24" w:rsidRDefault="006E2119" w:rsidP="006E2119">
            <w:pPr>
              <w:spacing w:after="120" w:line="240" w:lineRule="auto"/>
              <w:jc w:val="center"/>
              <w:rPr>
                <w:color w:val="000000"/>
              </w:rPr>
            </w:pPr>
            <w:r w:rsidRPr="004B0B24">
              <w:rPr>
                <w:color w:val="000000"/>
              </w:rPr>
              <w:t>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899F689" w14:textId="77777777" w:rsidR="006E2119" w:rsidRPr="004B0B24" w:rsidRDefault="006E2119" w:rsidP="006E2119">
            <w:pPr>
              <w:spacing w:after="120" w:line="240" w:lineRule="auto"/>
              <w:jc w:val="center"/>
              <w:rPr>
                <w:color w:val="000000"/>
              </w:rPr>
            </w:pPr>
            <w:r w:rsidRPr="004B0B24">
              <w:rPr>
                <w:color w:val="000000"/>
              </w:rPr>
              <w:t>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93A696" w14:textId="77777777" w:rsidR="006E2119" w:rsidRPr="004B0B24" w:rsidRDefault="006E2119" w:rsidP="006E2119">
            <w:pPr>
              <w:spacing w:after="120" w:line="240" w:lineRule="auto"/>
              <w:jc w:val="center"/>
              <w:rPr>
                <w:color w:val="000000"/>
              </w:rPr>
            </w:pPr>
            <w:r w:rsidRPr="004B0B24">
              <w:rPr>
                <w:color w:val="000000"/>
              </w:rPr>
              <w:t>7</w:t>
            </w:r>
          </w:p>
        </w:tc>
        <w:tc>
          <w:tcPr>
            <w:tcW w:w="117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6A808A" w14:textId="77777777" w:rsidR="006E2119" w:rsidRPr="004B0B24" w:rsidRDefault="006E2119" w:rsidP="006E2119">
            <w:pPr>
              <w:spacing w:after="120" w:line="240" w:lineRule="auto"/>
              <w:jc w:val="center"/>
              <w:rPr>
                <w:color w:val="000000"/>
              </w:rPr>
            </w:pPr>
            <w:r w:rsidRPr="004B0B24">
              <w:rPr>
                <w:color w:val="000000"/>
              </w:rPr>
              <w:t>2.01</w:t>
            </w:r>
          </w:p>
        </w:tc>
        <w:tc>
          <w:tcPr>
            <w:tcW w:w="113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CD202E0" w14:textId="7E50D9A6" w:rsidR="006E2119" w:rsidRPr="004B0B24" w:rsidRDefault="006E2119" w:rsidP="006E2119">
            <w:pPr>
              <w:spacing w:after="120" w:line="240" w:lineRule="auto"/>
              <w:jc w:val="center"/>
              <w:rPr>
                <w:color w:val="000000"/>
              </w:rPr>
            </w:pPr>
            <w:r w:rsidRPr="004B0B24">
              <w:rPr>
                <w:color w:val="000000"/>
              </w:rPr>
              <w:t>2.3</w:t>
            </w:r>
          </w:p>
        </w:tc>
      </w:tr>
    </w:tbl>
    <w:p w14:paraId="725BEED2" w14:textId="77777777" w:rsidR="00250329" w:rsidRDefault="006E2119">
      <w:proofErr w:type="spellStart"/>
      <w:r w:rsidRPr="004B0B24">
        <w:rPr>
          <w:vertAlign w:val="superscript"/>
        </w:rPr>
        <w:t>a</w:t>
      </w:r>
      <w:proofErr w:type="spellEnd"/>
      <w:r w:rsidRPr="004B0B24">
        <w:t xml:space="preserve"> </w:t>
      </w:r>
      <w:proofErr w:type="gramStart"/>
      <w:r w:rsidRPr="004B0B24">
        <w:t>For</w:t>
      </w:r>
      <w:proofErr w:type="gramEnd"/>
      <w:r w:rsidRPr="004B0B24">
        <w:t xml:space="preserve"> details of parental strains used for crossing, see Table 2. </w:t>
      </w:r>
    </w:p>
    <w:p w14:paraId="67DE529A" w14:textId="77777777" w:rsidR="00250329" w:rsidRDefault="00250329">
      <w:r>
        <w:br w:type="page"/>
      </w:r>
    </w:p>
    <w:p w14:paraId="159D03B8" w14:textId="778B7240" w:rsidR="00250329" w:rsidRDefault="00250329">
      <w:r w:rsidRPr="00250329">
        <w:rPr>
          <w:b/>
        </w:rPr>
        <w:lastRenderedPageBreak/>
        <w:t>Table S4.</w:t>
      </w:r>
      <w:r>
        <w:t xml:space="preserve"> The number and percentage of RIP mutations that are common or unique when the two repeat regions from within a construct are aligned for each individual progeny isolate that were </w:t>
      </w:r>
      <w:proofErr w:type="spellStart"/>
      <w:r>
        <w:t>analy</w:t>
      </w:r>
      <w:r w:rsidR="005463CF">
        <w:t>z</w:t>
      </w:r>
      <w:r>
        <w:t>ed</w:t>
      </w:r>
      <w:proofErr w:type="spellEnd"/>
      <w:r>
        <w:t xml:space="preserve">. </w:t>
      </w:r>
      <w:proofErr w:type="gramStart"/>
      <w:r w:rsidR="00BF0337">
        <w:t>The m</w:t>
      </w:r>
      <w:r>
        <w:t>ajority of</w:t>
      </w:r>
      <w:proofErr w:type="gramEnd"/>
      <w:r>
        <w:t xml:space="preserve"> mutations are unique suggesting that RIP does not target each repeat similarly. </w:t>
      </w:r>
    </w:p>
    <w:tbl>
      <w:tblPr>
        <w:tblW w:w="7820" w:type="dxa"/>
        <w:tblLook w:val="04A0" w:firstRow="1" w:lastRow="0" w:firstColumn="1" w:lastColumn="0" w:noHBand="0" w:noVBand="1"/>
      </w:tblPr>
      <w:tblGrid>
        <w:gridCol w:w="960"/>
        <w:gridCol w:w="967"/>
        <w:gridCol w:w="1475"/>
        <w:gridCol w:w="1425"/>
        <w:gridCol w:w="1526"/>
        <w:gridCol w:w="1474"/>
      </w:tblGrid>
      <w:tr w:rsidR="00250329" w:rsidRPr="00250329" w14:paraId="0B18BF7A" w14:textId="77777777" w:rsidTr="00250329">
        <w:trPr>
          <w:trHeight w:val="1116"/>
        </w:trPr>
        <w:tc>
          <w:tcPr>
            <w:tcW w:w="960" w:type="dxa"/>
            <w:vMerge w:val="restart"/>
            <w:tcBorders>
              <w:top w:val="single" w:sz="4" w:space="0" w:color="auto"/>
              <w:left w:val="nil"/>
              <w:bottom w:val="single" w:sz="4" w:space="0" w:color="auto"/>
              <w:right w:val="nil"/>
            </w:tcBorders>
            <w:shd w:val="clear" w:color="auto" w:fill="auto"/>
            <w:vAlign w:val="bottom"/>
            <w:hideMark/>
          </w:tcPr>
          <w:p w14:paraId="32A27A0E" w14:textId="77777777" w:rsidR="00250329" w:rsidRPr="00250329" w:rsidRDefault="00250329" w:rsidP="00250329">
            <w:pPr>
              <w:spacing w:after="0" w:line="240" w:lineRule="auto"/>
              <w:jc w:val="center"/>
              <w:rPr>
                <w:rFonts w:ascii="Calibri" w:eastAsia="Times New Roman" w:hAnsi="Calibri" w:cs="Times New Roman"/>
                <w:b/>
                <w:bCs/>
                <w:color w:val="000000"/>
                <w:lang w:eastAsia="en-AU"/>
              </w:rPr>
            </w:pPr>
            <w:r w:rsidRPr="00250329">
              <w:rPr>
                <w:rFonts w:ascii="Calibri" w:eastAsia="Times New Roman" w:hAnsi="Calibri" w:cs="Times New Roman"/>
                <w:b/>
                <w:bCs/>
                <w:color w:val="000000"/>
                <w:lang w:eastAsia="en-AU"/>
              </w:rPr>
              <w:t>Repeat region aligned</w:t>
            </w:r>
          </w:p>
        </w:tc>
        <w:tc>
          <w:tcPr>
            <w:tcW w:w="960" w:type="dxa"/>
            <w:vMerge w:val="restart"/>
            <w:tcBorders>
              <w:top w:val="single" w:sz="4" w:space="0" w:color="auto"/>
              <w:left w:val="nil"/>
              <w:bottom w:val="single" w:sz="4" w:space="0" w:color="auto"/>
              <w:right w:val="nil"/>
            </w:tcBorders>
            <w:shd w:val="clear" w:color="auto" w:fill="auto"/>
            <w:vAlign w:val="bottom"/>
            <w:hideMark/>
          </w:tcPr>
          <w:p w14:paraId="1E314620" w14:textId="77777777" w:rsidR="00250329" w:rsidRPr="00250329" w:rsidRDefault="00250329" w:rsidP="00250329">
            <w:pPr>
              <w:spacing w:after="0" w:line="240" w:lineRule="auto"/>
              <w:jc w:val="center"/>
              <w:rPr>
                <w:rFonts w:ascii="Calibri" w:eastAsia="Times New Roman" w:hAnsi="Calibri" w:cs="Times New Roman"/>
                <w:b/>
                <w:bCs/>
                <w:color w:val="000000"/>
                <w:lang w:eastAsia="en-AU"/>
              </w:rPr>
            </w:pPr>
            <w:r w:rsidRPr="00250329">
              <w:rPr>
                <w:rFonts w:ascii="Calibri" w:eastAsia="Times New Roman" w:hAnsi="Calibri" w:cs="Times New Roman"/>
                <w:b/>
                <w:bCs/>
                <w:color w:val="000000"/>
                <w:lang w:eastAsia="en-AU"/>
              </w:rPr>
              <w:t>Progeny</w:t>
            </w:r>
          </w:p>
        </w:tc>
        <w:tc>
          <w:tcPr>
            <w:tcW w:w="2900" w:type="dxa"/>
            <w:gridSpan w:val="2"/>
            <w:tcBorders>
              <w:top w:val="single" w:sz="4" w:space="0" w:color="auto"/>
              <w:left w:val="nil"/>
              <w:bottom w:val="single" w:sz="4" w:space="0" w:color="auto"/>
              <w:right w:val="nil"/>
            </w:tcBorders>
            <w:shd w:val="clear" w:color="auto" w:fill="auto"/>
            <w:vAlign w:val="bottom"/>
            <w:hideMark/>
          </w:tcPr>
          <w:p w14:paraId="635C07B3" w14:textId="482D0F99" w:rsidR="00250329" w:rsidRPr="00250329" w:rsidRDefault="00250329" w:rsidP="00250329">
            <w:pPr>
              <w:spacing w:after="0" w:line="240" w:lineRule="auto"/>
              <w:jc w:val="center"/>
              <w:rPr>
                <w:rFonts w:ascii="Calibri" w:eastAsia="Times New Roman" w:hAnsi="Calibri" w:cs="Times New Roman"/>
                <w:b/>
                <w:bCs/>
                <w:color w:val="000000"/>
                <w:lang w:eastAsia="en-AU"/>
              </w:rPr>
            </w:pPr>
            <w:r w:rsidRPr="00250329">
              <w:rPr>
                <w:rFonts w:ascii="Calibri" w:eastAsia="Times New Roman" w:hAnsi="Calibri" w:cs="Times New Roman"/>
                <w:b/>
                <w:bCs/>
                <w:color w:val="000000"/>
                <w:lang w:eastAsia="en-AU"/>
              </w:rPr>
              <w:t>Number of RIP mutations in commo</w:t>
            </w:r>
            <w:r w:rsidR="00245A0D">
              <w:rPr>
                <w:rFonts w:ascii="Calibri" w:eastAsia="Times New Roman" w:hAnsi="Calibri" w:cs="Times New Roman"/>
                <w:b/>
                <w:bCs/>
                <w:color w:val="000000"/>
                <w:lang w:eastAsia="en-AU"/>
              </w:rPr>
              <w:t xml:space="preserve">n across aligned repeat region </w:t>
            </w:r>
            <w:r w:rsidRPr="00250329">
              <w:rPr>
                <w:rFonts w:ascii="Calibri" w:eastAsia="Times New Roman" w:hAnsi="Calibri" w:cs="Times New Roman"/>
                <w:b/>
                <w:bCs/>
                <w:color w:val="000000"/>
                <w:lang w:eastAsia="en-AU"/>
              </w:rPr>
              <w:t>(% of total mutations across region)</w:t>
            </w:r>
          </w:p>
        </w:tc>
        <w:tc>
          <w:tcPr>
            <w:tcW w:w="3000" w:type="dxa"/>
            <w:gridSpan w:val="2"/>
            <w:tcBorders>
              <w:top w:val="single" w:sz="4" w:space="0" w:color="auto"/>
              <w:left w:val="nil"/>
              <w:bottom w:val="single" w:sz="4" w:space="0" w:color="auto"/>
              <w:right w:val="nil"/>
            </w:tcBorders>
            <w:shd w:val="clear" w:color="auto" w:fill="auto"/>
            <w:vAlign w:val="bottom"/>
            <w:hideMark/>
          </w:tcPr>
          <w:p w14:paraId="5CA04234" w14:textId="77777777" w:rsidR="00250329" w:rsidRPr="00250329" w:rsidRDefault="00250329" w:rsidP="00250329">
            <w:pPr>
              <w:spacing w:after="0" w:line="240" w:lineRule="auto"/>
              <w:jc w:val="center"/>
              <w:rPr>
                <w:rFonts w:ascii="Calibri" w:eastAsia="Times New Roman" w:hAnsi="Calibri" w:cs="Times New Roman"/>
                <w:b/>
                <w:bCs/>
                <w:color w:val="000000"/>
                <w:lang w:eastAsia="en-AU"/>
              </w:rPr>
            </w:pPr>
            <w:r w:rsidRPr="00250329">
              <w:rPr>
                <w:rFonts w:ascii="Calibri" w:eastAsia="Times New Roman" w:hAnsi="Calibri" w:cs="Times New Roman"/>
                <w:b/>
                <w:bCs/>
                <w:color w:val="000000"/>
                <w:lang w:eastAsia="en-AU"/>
              </w:rPr>
              <w:t>Number of RIP mutations that differ across aligned repeat region (% of total mutations across region)</w:t>
            </w:r>
          </w:p>
        </w:tc>
      </w:tr>
      <w:tr w:rsidR="00250329" w:rsidRPr="00250329" w14:paraId="51A58F70" w14:textId="77777777" w:rsidTr="00250329">
        <w:trPr>
          <w:trHeight w:val="288"/>
        </w:trPr>
        <w:tc>
          <w:tcPr>
            <w:tcW w:w="960" w:type="dxa"/>
            <w:vMerge/>
            <w:tcBorders>
              <w:top w:val="single" w:sz="4" w:space="0" w:color="auto"/>
              <w:left w:val="nil"/>
              <w:bottom w:val="single" w:sz="4" w:space="0" w:color="auto"/>
              <w:right w:val="nil"/>
            </w:tcBorders>
            <w:vAlign w:val="center"/>
            <w:hideMark/>
          </w:tcPr>
          <w:p w14:paraId="4F766517" w14:textId="77777777" w:rsidR="00250329" w:rsidRPr="00250329" w:rsidRDefault="00250329" w:rsidP="00250329">
            <w:pPr>
              <w:spacing w:after="0" w:line="240" w:lineRule="auto"/>
              <w:rPr>
                <w:rFonts w:ascii="Calibri" w:eastAsia="Times New Roman" w:hAnsi="Calibri" w:cs="Times New Roman"/>
                <w:b/>
                <w:bCs/>
                <w:color w:val="000000"/>
                <w:lang w:eastAsia="en-AU"/>
              </w:rPr>
            </w:pPr>
          </w:p>
        </w:tc>
        <w:tc>
          <w:tcPr>
            <w:tcW w:w="960" w:type="dxa"/>
            <w:vMerge/>
            <w:tcBorders>
              <w:top w:val="single" w:sz="4" w:space="0" w:color="auto"/>
              <w:left w:val="nil"/>
              <w:bottom w:val="single" w:sz="4" w:space="0" w:color="auto"/>
              <w:right w:val="nil"/>
            </w:tcBorders>
            <w:vAlign w:val="center"/>
            <w:hideMark/>
          </w:tcPr>
          <w:p w14:paraId="0C10FEEC" w14:textId="77777777" w:rsidR="00250329" w:rsidRPr="00250329" w:rsidRDefault="00250329" w:rsidP="00250329">
            <w:pPr>
              <w:spacing w:after="0" w:line="240" w:lineRule="auto"/>
              <w:rPr>
                <w:rFonts w:ascii="Calibri" w:eastAsia="Times New Roman" w:hAnsi="Calibri" w:cs="Times New Roman"/>
                <w:b/>
                <w:bCs/>
                <w:color w:val="000000"/>
                <w:lang w:eastAsia="en-AU"/>
              </w:rPr>
            </w:pPr>
          </w:p>
        </w:tc>
        <w:tc>
          <w:tcPr>
            <w:tcW w:w="1475" w:type="dxa"/>
            <w:tcBorders>
              <w:top w:val="single" w:sz="4" w:space="0" w:color="auto"/>
              <w:left w:val="nil"/>
              <w:bottom w:val="single" w:sz="4" w:space="0" w:color="auto"/>
              <w:right w:val="nil"/>
            </w:tcBorders>
            <w:shd w:val="clear" w:color="auto" w:fill="auto"/>
            <w:noWrap/>
            <w:vAlign w:val="bottom"/>
            <w:hideMark/>
          </w:tcPr>
          <w:p w14:paraId="031055DE" w14:textId="47CE79FC" w:rsidR="00250329" w:rsidRPr="00250329" w:rsidRDefault="00245A0D" w:rsidP="00250329">
            <w:pPr>
              <w:spacing w:after="0" w:line="240" w:lineRule="auto"/>
              <w:rPr>
                <w:rFonts w:ascii="Calibri" w:eastAsia="Times New Roman" w:hAnsi="Calibri" w:cs="Times New Roman"/>
                <w:b/>
                <w:bCs/>
                <w:color w:val="000000"/>
                <w:lang w:eastAsia="en-AU"/>
              </w:rPr>
            </w:pPr>
            <w:r>
              <w:rPr>
                <w:rFonts w:ascii="Calibri" w:eastAsia="Times New Roman" w:hAnsi="Calibri" w:cs="Times New Roman"/>
                <w:b/>
                <w:bCs/>
                <w:color w:val="000000"/>
                <w:lang w:eastAsia="en-AU"/>
              </w:rPr>
              <w:t>G-&gt;</w:t>
            </w:r>
            <w:r w:rsidR="00250329" w:rsidRPr="00250329">
              <w:rPr>
                <w:rFonts w:ascii="Calibri" w:eastAsia="Times New Roman" w:hAnsi="Calibri" w:cs="Times New Roman"/>
                <w:b/>
                <w:bCs/>
                <w:color w:val="000000"/>
                <w:lang w:eastAsia="en-AU"/>
              </w:rPr>
              <w:t>A transitions</w:t>
            </w:r>
          </w:p>
        </w:tc>
        <w:tc>
          <w:tcPr>
            <w:tcW w:w="1425" w:type="dxa"/>
            <w:tcBorders>
              <w:top w:val="single" w:sz="4" w:space="0" w:color="auto"/>
              <w:left w:val="nil"/>
              <w:bottom w:val="single" w:sz="4" w:space="0" w:color="auto"/>
              <w:right w:val="nil"/>
            </w:tcBorders>
            <w:shd w:val="clear" w:color="auto" w:fill="auto"/>
            <w:noWrap/>
            <w:vAlign w:val="bottom"/>
            <w:hideMark/>
          </w:tcPr>
          <w:p w14:paraId="24BAC69E" w14:textId="6F243D48" w:rsidR="00250329" w:rsidRPr="00250329" w:rsidRDefault="00245A0D" w:rsidP="00250329">
            <w:pPr>
              <w:spacing w:after="0" w:line="240" w:lineRule="auto"/>
              <w:rPr>
                <w:rFonts w:ascii="Calibri" w:eastAsia="Times New Roman" w:hAnsi="Calibri" w:cs="Times New Roman"/>
                <w:b/>
                <w:bCs/>
                <w:color w:val="000000"/>
                <w:lang w:eastAsia="en-AU"/>
              </w:rPr>
            </w:pPr>
            <w:r>
              <w:rPr>
                <w:rFonts w:ascii="Calibri" w:eastAsia="Times New Roman" w:hAnsi="Calibri" w:cs="Times New Roman"/>
                <w:b/>
                <w:bCs/>
                <w:color w:val="000000"/>
                <w:lang w:eastAsia="en-AU"/>
              </w:rPr>
              <w:t>C-&gt;</w:t>
            </w:r>
            <w:r w:rsidR="00250329" w:rsidRPr="00250329">
              <w:rPr>
                <w:rFonts w:ascii="Calibri" w:eastAsia="Times New Roman" w:hAnsi="Calibri" w:cs="Times New Roman"/>
                <w:b/>
                <w:bCs/>
                <w:color w:val="000000"/>
                <w:lang w:eastAsia="en-AU"/>
              </w:rPr>
              <w:t>T transitions</w:t>
            </w:r>
          </w:p>
        </w:tc>
        <w:tc>
          <w:tcPr>
            <w:tcW w:w="1526" w:type="dxa"/>
            <w:tcBorders>
              <w:top w:val="single" w:sz="4" w:space="0" w:color="auto"/>
              <w:left w:val="nil"/>
              <w:bottom w:val="single" w:sz="4" w:space="0" w:color="auto"/>
              <w:right w:val="nil"/>
            </w:tcBorders>
            <w:shd w:val="clear" w:color="auto" w:fill="auto"/>
            <w:noWrap/>
            <w:vAlign w:val="bottom"/>
            <w:hideMark/>
          </w:tcPr>
          <w:p w14:paraId="2C62723F" w14:textId="3ADE5B57" w:rsidR="00250329" w:rsidRPr="00250329" w:rsidRDefault="00245A0D" w:rsidP="00250329">
            <w:pPr>
              <w:spacing w:after="0" w:line="240" w:lineRule="auto"/>
              <w:rPr>
                <w:rFonts w:ascii="Calibri" w:eastAsia="Times New Roman" w:hAnsi="Calibri" w:cs="Times New Roman"/>
                <w:b/>
                <w:bCs/>
                <w:color w:val="000000"/>
                <w:lang w:eastAsia="en-AU"/>
              </w:rPr>
            </w:pPr>
            <w:r>
              <w:rPr>
                <w:rFonts w:ascii="Calibri" w:eastAsia="Times New Roman" w:hAnsi="Calibri" w:cs="Times New Roman"/>
                <w:b/>
                <w:bCs/>
                <w:color w:val="000000"/>
                <w:lang w:eastAsia="en-AU"/>
              </w:rPr>
              <w:t>G-&gt;</w:t>
            </w:r>
            <w:r w:rsidR="00250329" w:rsidRPr="00250329">
              <w:rPr>
                <w:rFonts w:ascii="Calibri" w:eastAsia="Times New Roman" w:hAnsi="Calibri" w:cs="Times New Roman"/>
                <w:b/>
                <w:bCs/>
                <w:color w:val="000000"/>
                <w:lang w:eastAsia="en-AU"/>
              </w:rPr>
              <w:t>A transitions</w:t>
            </w:r>
          </w:p>
        </w:tc>
        <w:tc>
          <w:tcPr>
            <w:tcW w:w="1474" w:type="dxa"/>
            <w:tcBorders>
              <w:top w:val="single" w:sz="4" w:space="0" w:color="auto"/>
              <w:left w:val="nil"/>
              <w:bottom w:val="single" w:sz="4" w:space="0" w:color="auto"/>
              <w:right w:val="nil"/>
            </w:tcBorders>
            <w:shd w:val="clear" w:color="auto" w:fill="auto"/>
            <w:noWrap/>
            <w:vAlign w:val="bottom"/>
            <w:hideMark/>
          </w:tcPr>
          <w:p w14:paraId="57C59302" w14:textId="6A943AF7" w:rsidR="00250329" w:rsidRPr="00250329" w:rsidRDefault="00245A0D" w:rsidP="00250329">
            <w:pPr>
              <w:spacing w:after="0" w:line="240" w:lineRule="auto"/>
              <w:rPr>
                <w:rFonts w:ascii="Calibri" w:eastAsia="Times New Roman" w:hAnsi="Calibri" w:cs="Times New Roman"/>
                <w:b/>
                <w:bCs/>
                <w:color w:val="000000"/>
                <w:lang w:eastAsia="en-AU"/>
              </w:rPr>
            </w:pPr>
            <w:r>
              <w:rPr>
                <w:rFonts w:ascii="Calibri" w:eastAsia="Times New Roman" w:hAnsi="Calibri" w:cs="Times New Roman"/>
                <w:b/>
                <w:bCs/>
                <w:color w:val="000000"/>
                <w:lang w:eastAsia="en-AU"/>
              </w:rPr>
              <w:t>C-&gt;</w:t>
            </w:r>
            <w:r w:rsidR="00250329" w:rsidRPr="00250329">
              <w:rPr>
                <w:rFonts w:ascii="Calibri" w:eastAsia="Times New Roman" w:hAnsi="Calibri" w:cs="Times New Roman"/>
                <w:b/>
                <w:bCs/>
                <w:color w:val="000000"/>
                <w:lang w:eastAsia="en-AU"/>
              </w:rPr>
              <w:t>T transitions</w:t>
            </w:r>
          </w:p>
        </w:tc>
      </w:tr>
      <w:tr w:rsidR="00250329" w:rsidRPr="00250329" w14:paraId="793C6C60" w14:textId="77777777" w:rsidTr="00250329">
        <w:trPr>
          <w:trHeight w:val="288"/>
        </w:trPr>
        <w:tc>
          <w:tcPr>
            <w:tcW w:w="960" w:type="dxa"/>
            <w:tcBorders>
              <w:top w:val="single" w:sz="4" w:space="0" w:color="auto"/>
              <w:left w:val="nil"/>
              <w:bottom w:val="nil"/>
              <w:right w:val="nil"/>
            </w:tcBorders>
            <w:shd w:val="clear" w:color="auto" w:fill="auto"/>
            <w:noWrap/>
            <w:vAlign w:val="bottom"/>
            <w:hideMark/>
          </w:tcPr>
          <w:p w14:paraId="577CA21D" w14:textId="77777777" w:rsidR="00250329" w:rsidRPr="00250329" w:rsidRDefault="00250329" w:rsidP="00250329">
            <w:pPr>
              <w:spacing w:after="0" w:line="240" w:lineRule="auto"/>
              <w:jc w:val="center"/>
              <w:rPr>
                <w:rFonts w:ascii="Calibri" w:eastAsia="Times New Roman" w:hAnsi="Calibri" w:cs="Times New Roman"/>
                <w:i/>
                <w:iCs/>
                <w:color w:val="000000"/>
                <w:lang w:eastAsia="en-AU"/>
              </w:rPr>
            </w:pPr>
            <w:proofErr w:type="spellStart"/>
            <w:r w:rsidRPr="00250329">
              <w:rPr>
                <w:rFonts w:ascii="Calibri" w:eastAsia="Times New Roman" w:hAnsi="Calibri" w:cs="Times New Roman"/>
                <w:i/>
                <w:iCs/>
                <w:color w:val="000000"/>
                <w:lang w:eastAsia="en-AU"/>
              </w:rPr>
              <w:t>Hph</w:t>
            </w:r>
            <w:proofErr w:type="spellEnd"/>
          </w:p>
        </w:tc>
        <w:tc>
          <w:tcPr>
            <w:tcW w:w="960" w:type="dxa"/>
            <w:tcBorders>
              <w:top w:val="single" w:sz="4" w:space="0" w:color="auto"/>
              <w:left w:val="nil"/>
              <w:bottom w:val="nil"/>
              <w:right w:val="nil"/>
            </w:tcBorders>
            <w:shd w:val="clear" w:color="auto" w:fill="auto"/>
            <w:noWrap/>
            <w:vAlign w:val="bottom"/>
            <w:hideMark/>
          </w:tcPr>
          <w:p w14:paraId="636417FC"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57B1</w:t>
            </w:r>
          </w:p>
        </w:tc>
        <w:tc>
          <w:tcPr>
            <w:tcW w:w="1475" w:type="dxa"/>
            <w:tcBorders>
              <w:top w:val="single" w:sz="4" w:space="0" w:color="auto"/>
              <w:left w:val="nil"/>
              <w:bottom w:val="nil"/>
              <w:right w:val="nil"/>
            </w:tcBorders>
            <w:shd w:val="clear" w:color="auto" w:fill="auto"/>
            <w:noWrap/>
            <w:vAlign w:val="bottom"/>
            <w:hideMark/>
          </w:tcPr>
          <w:p w14:paraId="11F91C81"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6 (26%)</w:t>
            </w:r>
          </w:p>
        </w:tc>
        <w:tc>
          <w:tcPr>
            <w:tcW w:w="1425" w:type="dxa"/>
            <w:tcBorders>
              <w:top w:val="single" w:sz="4" w:space="0" w:color="auto"/>
              <w:left w:val="nil"/>
              <w:bottom w:val="nil"/>
              <w:right w:val="nil"/>
            </w:tcBorders>
            <w:shd w:val="clear" w:color="auto" w:fill="auto"/>
            <w:noWrap/>
            <w:vAlign w:val="bottom"/>
            <w:hideMark/>
          </w:tcPr>
          <w:p w14:paraId="1CC7414E"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0 (9%)</w:t>
            </w:r>
          </w:p>
        </w:tc>
        <w:tc>
          <w:tcPr>
            <w:tcW w:w="1526" w:type="dxa"/>
            <w:tcBorders>
              <w:top w:val="single" w:sz="4" w:space="0" w:color="auto"/>
              <w:left w:val="nil"/>
              <w:bottom w:val="nil"/>
              <w:right w:val="nil"/>
            </w:tcBorders>
            <w:shd w:val="clear" w:color="auto" w:fill="auto"/>
            <w:noWrap/>
            <w:vAlign w:val="bottom"/>
            <w:hideMark/>
          </w:tcPr>
          <w:p w14:paraId="232108E8"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36 (36%)</w:t>
            </w:r>
          </w:p>
        </w:tc>
        <w:tc>
          <w:tcPr>
            <w:tcW w:w="1474" w:type="dxa"/>
            <w:tcBorders>
              <w:top w:val="single" w:sz="4" w:space="0" w:color="auto"/>
              <w:left w:val="nil"/>
              <w:bottom w:val="nil"/>
              <w:right w:val="nil"/>
            </w:tcBorders>
            <w:shd w:val="clear" w:color="auto" w:fill="auto"/>
            <w:noWrap/>
            <w:vAlign w:val="bottom"/>
            <w:hideMark/>
          </w:tcPr>
          <w:p w14:paraId="455F6F44"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9 (29%)</w:t>
            </w:r>
          </w:p>
        </w:tc>
      </w:tr>
      <w:tr w:rsidR="00250329" w:rsidRPr="00250329" w14:paraId="03617D96" w14:textId="77777777" w:rsidTr="00250329">
        <w:trPr>
          <w:trHeight w:val="288"/>
        </w:trPr>
        <w:tc>
          <w:tcPr>
            <w:tcW w:w="960" w:type="dxa"/>
            <w:tcBorders>
              <w:top w:val="nil"/>
              <w:left w:val="nil"/>
              <w:bottom w:val="nil"/>
              <w:right w:val="nil"/>
            </w:tcBorders>
            <w:shd w:val="clear" w:color="auto" w:fill="auto"/>
            <w:noWrap/>
            <w:vAlign w:val="bottom"/>
            <w:hideMark/>
          </w:tcPr>
          <w:p w14:paraId="1E169590"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6374845C"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57B3</w:t>
            </w:r>
          </w:p>
        </w:tc>
        <w:tc>
          <w:tcPr>
            <w:tcW w:w="1475" w:type="dxa"/>
            <w:tcBorders>
              <w:top w:val="nil"/>
              <w:left w:val="nil"/>
              <w:bottom w:val="nil"/>
              <w:right w:val="nil"/>
            </w:tcBorders>
            <w:shd w:val="clear" w:color="auto" w:fill="auto"/>
            <w:noWrap/>
            <w:vAlign w:val="bottom"/>
            <w:hideMark/>
          </w:tcPr>
          <w:p w14:paraId="0806AF77"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425" w:type="dxa"/>
            <w:tcBorders>
              <w:top w:val="nil"/>
              <w:left w:val="nil"/>
              <w:bottom w:val="nil"/>
              <w:right w:val="nil"/>
            </w:tcBorders>
            <w:shd w:val="clear" w:color="auto" w:fill="auto"/>
            <w:noWrap/>
            <w:vAlign w:val="bottom"/>
            <w:hideMark/>
          </w:tcPr>
          <w:p w14:paraId="03862D3E"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4 (36%)</w:t>
            </w:r>
          </w:p>
        </w:tc>
        <w:tc>
          <w:tcPr>
            <w:tcW w:w="1526" w:type="dxa"/>
            <w:tcBorders>
              <w:top w:val="nil"/>
              <w:left w:val="nil"/>
              <w:bottom w:val="nil"/>
              <w:right w:val="nil"/>
            </w:tcBorders>
            <w:shd w:val="clear" w:color="auto" w:fill="auto"/>
            <w:noWrap/>
            <w:vAlign w:val="bottom"/>
            <w:hideMark/>
          </w:tcPr>
          <w:p w14:paraId="4D82622A"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5 (7%)</w:t>
            </w:r>
          </w:p>
        </w:tc>
        <w:tc>
          <w:tcPr>
            <w:tcW w:w="1474" w:type="dxa"/>
            <w:tcBorders>
              <w:top w:val="nil"/>
              <w:left w:val="nil"/>
              <w:bottom w:val="nil"/>
              <w:right w:val="nil"/>
            </w:tcBorders>
            <w:shd w:val="clear" w:color="auto" w:fill="auto"/>
            <w:noWrap/>
            <w:vAlign w:val="bottom"/>
            <w:hideMark/>
          </w:tcPr>
          <w:p w14:paraId="1DFCB968"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38 (57%)</w:t>
            </w:r>
          </w:p>
        </w:tc>
      </w:tr>
      <w:tr w:rsidR="00250329" w:rsidRPr="00250329" w14:paraId="465BB262" w14:textId="77777777" w:rsidTr="00250329">
        <w:trPr>
          <w:trHeight w:val="288"/>
        </w:trPr>
        <w:tc>
          <w:tcPr>
            <w:tcW w:w="960" w:type="dxa"/>
            <w:tcBorders>
              <w:top w:val="nil"/>
              <w:left w:val="nil"/>
              <w:bottom w:val="nil"/>
              <w:right w:val="nil"/>
            </w:tcBorders>
            <w:shd w:val="clear" w:color="auto" w:fill="auto"/>
            <w:noWrap/>
            <w:vAlign w:val="bottom"/>
            <w:hideMark/>
          </w:tcPr>
          <w:p w14:paraId="4E1B9CD0"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145BAFAE"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57B4</w:t>
            </w:r>
          </w:p>
        </w:tc>
        <w:tc>
          <w:tcPr>
            <w:tcW w:w="1475" w:type="dxa"/>
            <w:tcBorders>
              <w:top w:val="nil"/>
              <w:left w:val="nil"/>
              <w:bottom w:val="nil"/>
              <w:right w:val="nil"/>
            </w:tcBorders>
            <w:shd w:val="clear" w:color="auto" w:fill="auto"/>
            <w:noWrap/>
            <w:vAlign w:val="bottom"/>
            <w:hideMark/>
          </w:tcPr>
          <w:p w14:paraId="1C6F7111"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5 (16%)</w:t>
            </w:r>
          </w:p>
        </w:tc>
        <w:tc>
          <w:tcPr>
            <w:tcW w:w="1425" w:type="dxa"/>
            <w:tcBorders>
              <w:top w:val="nil"/>
              <w:left w:val="nil"/>
              <w:bottom w:val="nil"/>
              <w:right w:val="nil"/>
            </w:tcBorders>
            <w:shd w:val="clear" w:color="auto" w:fill="auto"/>
            <w:noWrap/>
            <w:vAlign w:val="bottom"/>
            <w:hideMark/>
          </w:tcPr>
          <w:p w14:paraId="7A515E42"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6 (7%)</w:t>
            </w:r>
          </w:p>
        </w:tc>
        <w:tc>
          <w:tcPr>
            <w:tcW w:w="1526" w:type="dxa"/>
            <w:tcBorders>
              <w:top w:val="nil"/>
              <w:left w:val="nil"/>
              <w:bottom w:val="nil"/>
              <w:right w:val="nil"/>
            </w:tcBorders>
            <w:shd w:val="clear" w:color="auto" w:fill="auto"/>
            <w:noWrap/>
            <w:vAlign w:val="bottom"/>
            <w:hideMark/>
          </w:tcPr>
          <w:p w14:paraId="1E99F5F3"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44 (48%)</w:t>
            </w:r>
          </w:p>
        </w:tc>
        <w:tc>
          <w:tcPr>
            <w:tcW w:w="1474" w:type="dxa"/>
            <w:tcBorders>
              <w:top w:val="nil"/>
              <w:left w:val="nil"/>
              <w:bottom w:val="nil"/>
              <w:right w:val="nil"/>
            </w:tcBorders>
            <w:shd w:val="clear" w:color="auto" w:fill="auto"/>
            <w:noWrap/>
            <w:vAlign w:val="bottom"/>
            <w:hideMark/>
          </w:tcPr>
          <w:p w14:paraId="137D3B61"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6 (29%)</w:t>
            </w:r>
          </w:p>
        </w:tc>
      </w:tr>
      <w:tr w:rsidR="00250329" w:rsidRPr="00250329" w14:paraId="2C65DA93" w14:textId="77777777" w:rsidTr="00250329">
        <w:trPr>
          <w:trHeight w:val="288"/>
        </w:trPr>
        <w:tc>
          <w:tcPr>
            <w:tcW w:w="960" w:type="dxa"/>
            <w:tcBorders>
              <w:top w:val="nil"/>
              <w:left w:val="nil"/>
              <w:bottom w:val="nil"/>
              <w:right w:val="nil"/>
            </w:tcBorders>
            <w:shd w:val="clear" w:color="auto" w:fill="auto"/>
            <w:noWrap/>
            <w:vAlign w:val="bottom"/>
            <w:hideMark/>
          </w:tcPr>
          <w:p w14:paraId="46D731A4"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48984AD4"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57B5</w:t>
            </w:r>
          </w:p>
        </w:tc>
        <w:tc>
          <w:tcPr>
            <w:tcW w:w="1475" w:type="dxa"/>
            <w:tcBorders>
              <w:top w:val="nil"/>
              <w:left w:val="nil"/>
              <w:bottom w:val="nil"/>
              <w:right w:val="nil"/>
            </w:tcBorders>
            <w:shd w:val="clear" w:color="auto" w:fill="auto"/>
            <w:noWrap/>
            <w:vAlign w:val="bottom"/>
            <w:hideMark/>
          </w:tcPr>
          <w:p w14:paraId="157B7039"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3 (8%)</w:t>
            </w:r>
          </w:p>
        </w:tc>
        <w:tc>
          <w:tcPr>
            <w:tcW w:w="1425" w:type="dxa"/>
            <w:tcBorders>
              <w:top w:val="nil"/>
              <w:left w:val="nil"/>
              <w:bottom w:val="nil"/>
              <w:right w:val="nil"/>
            </w:tcBorders>
            <w:shd w:val="clear" w:color="auto" w:fill="auto"/>
            <w:noWrap/>
            <w:vAlign w:val="bottom"/>
            <w:hideMark/>
          </w:tcPr>
          <w:p w14:paraId="3B8CFFF1"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1 (27%)</w:t>
            </w:r>
          </w:p>
        </w:tc>
        <w:tc>
          <w:tcPr>
            <w:tcW w:w="1526" w:type="dxa"/>
            <w:tcBorders>
              <w:top w:val="nil"/>
              <w:left w:val="nil"/>
              <w:bottom w:val="nil"/>
              <w:right w:val="nil"/>
            </w:tcBorders>
            <w:shd w:val="clear" w:color="auto" w:fill="auto"/>
            <w:noWrap/>
            <w:vAlign w:val="bottom"/>
            <w:hideMark/>
          </w:tcPr>
          <w:p w14:paraId="2B439419"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1 (27%)</w:t>
            </w:r>
          </w:p>
        </w:tc>
        <w:tc>
          <w:tcPr>
            <w:tcW w:w="1474" w:type="dxa"/>
            <w:tcBorders>
              <w:top w:val="nil"/>
              <w:left w:val="nil"/>
              <w:bottom w:val="nil"/>
              <w:right w:val="nil"/>
            </w:tcBorders>
            <w:shd w:val="clear" w:color="auto" w:fill="auto"/>
            <w:noWrap/>
            <w:vAlign w:val="bottom"/>
            <w:hideMark/>
          </w:tcPr>
          <w:p w14:paraId="5A954ADD"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5 (38%)</w:t>
            </w:r>
          </w:p>
        </w:tc>
      </w:tr>
      <w:tr w:rsidR="00250329" w:rsidRPr="00250329" w14:paraId="5EF8FF91" w14:textId="77777777" w:rsidTr="00250329">
        <w:trPr>
          <w:trHeight w:val="288"/>
        </w:trPr>
        <w:tc>
          <w:tcPr>
            <w:tcW w:w="960" w:type="dxa"/>
            <w:tcBorders>
              <w:top w:val="nil"/>
              <w:left w:val="nil"/>
              <w:bottom w:val="nil"/>
              <w:right w:val="nil"/>
            </w:tcBorders>
            <w:shd w:val="clear" w:color="auto" w:fill="auto"/>
            <w:noWrap/>
            <w:vAlign w:val="bottom"/>
            <w:hideMark/>
          </w:tcPr>
          <w:p w14:paraId="5A7F0E85"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575CEB57"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57B6</w:t>
            </w:r>
          </w:p>
        </w:tc>
        <w:tc>
          <w:tcPr>
            <w:tcW w:w="1475" w:type="dxa"/>
            <w:tcBorders>
              <w:top w:val="nil"/>
              <w:left w:val="nil"/>
              <w:bottom w:val="nil"/>
              <w:right w:val="nil"/>
            </w:tcBorders>
            <w:shd w:val="clear" w:color="auto" w:fill="auto"/>
            <w:noWrap/>
            <w:vAlign w:val="bottom"/>
            <w:hideMark/>
          </w:tcPr>
          <w:p w14:paraId="22BD5F72"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 (32%)</w:t>
            </w:r>
          </w:p>
        </w:tc>
        <w:tc>
          <w:tcPr>
            <w:tcW w:w="1425" w:type="dxa"/>
            <w:tcBorders>
              <w:top w:val="nil"/>
              <w:left w:val="nil"/>
              <w:bottom w:val="nil"/>
              <w:right w:val="nil"/>
            </w:tcBorders>
            <w:shd w:val="clear" w:color="auto" w:fill="auto"/>
            <w:noWrap/>
            <w:vAlign w:val="bottom"/>
            <w:hideMark/>
          </w:tcPr>
          <w:p w14:paraId="56034F09"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526" w:type="dxa"/>
            <w:tcBorders>
              <w:top w:val="nil"/>
              <w:left w:val="nil"/>
              <w:bottom w:val="nil"/>
              <w:right w:val="nil"/>
            </w:tcBorders>
            <w:shd w:val="clear" w:color="auto" w:fill="auto"/>
            <w:noWrap/>
            <w:vAlign w:val="bottom"/>
            <w:hideMark/>
          </w:tcPr>
          <w:p w14:paraId="57FBF611"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33 (49%)</w:t>
            </w:r>
          </w:p>
        </w:tc>
        <w:tc>
          <w:tcPr>
            <w:tcW w:w="1474" w:type="dxa"/>
            <w:tcBorders>
              <w:top w:val="nil"/>
              <w:left w:val="nil"/>
              <w:bottom w:val="nil"/>
              <w:right w:val="nil"/>
            </w:tcBorders>
            <w:shd w:val="clear" w:color="auto" w:fill="auto"/>
            <w:noWrap/>
            <w:vAlign w:val="bottom"/>
            <w:hideMark/>
          </w:tcPr>
          <w:p w14:paraId="781BD64B"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3 (19%)</w:t>
            </w:r>
          </w:p>
        </w:tc>
      </w:tr>
      <w:tr w:rsidR="00250329" w:rsidRPr="00250329" w14:paraId="34FCF1EC" w14:textId="77777777" w:rsidTr="00250329">
        <w:trPr>
          <w:trHeight w:val="288"/>
        </w:trPr>
        <w:tc>
          <w:tcPr>
            <w:tcW w:w="960" w:type="dxa"/>
            <w:tcBorders>
              <w:top w:val="nil"/>
              <w:left w:val="nil"/>
              <w:bottom w:val="nil"/>
              <w:right w:val="nil"/>
            </w:tcBorders>
            <w:shd w:val="clear" w:color="auto" w:fill="auto"/>
            <w:noWrap/>
            <w:vAlign w:val="bottom"/>
            <w:hideMark/>
          </w:tcPr>
          <w:p w14:paraId="1171557D"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Hairpin</w:t>
            </w:r>
          </w:p>
        </w:tc>
        <w:tc>
          <w:tcPr>
            <w:tcW w:w="960" w:type="dxa"/>
            <w:tcBorders>
              <w:top w:val="nil"/>
              <w:left w:val="nil"/>
              <w:bottom w:val="nil"/>
              <w:right w:val="nil"/>
            </w:tcBorders>
            <w:shd w:val="clear" w:color="auto" w:fill="auto"/>
            <w:noWrap/>
            <w:vAlign w:val="bottom"/>
            <w:hideMark/>
          </w:tcPr>
          <w:p w14:paraId="43E960E5"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A3</w:t>
            </w:r>
          </w:p>
        </w:tc>
        <w:tc>
          <w:tcPr>
            <w:tcW w:w="1475" w:type="dxa"/>
            <w:tcBorders>
              <w:top w:val="nil"/>
              <w:left w:val="nil"/>
              <w:bottom w:val="nil"/>
              <w:right w:val="nil"/>
            </w:tcBorders>
            <w:shd w:val="clear" w:color="auto" w:fill="auto"/>
            <w:noWrap/>
            <w:vAlign w:val="bottom"/>
            <w:hideMark/>
          </w:tcPr>
          <w:p w14:paraId="6B370BC7"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3 (6%)</w:t>
            </w:r>
          </w:p>
        </w:tc>
        <w:tc>
          <w:tcPr>
            <w:tcW w:w="1425" w:type="dxa"/>
            <w:tcBorders>
              <w:top w:val="nil"/>
              <w:left w:val="nil"/>
              <w:bottom w:val="nil"/>
              <w:right w:val="nil"/>
            </w:tcBorders>
            <w:shd w:val="clear" w:color="auto" w:fill="auto"/>
            <w:noWrap/>
            <w:vAlign w:val="bottom"/>
            <w:hideMark/>
          </w:tcPr>
          <w:p w14:paraId="39CBC249"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 (4%)</w:t>
            </w:r>
          </w:p>
        </w:tc>
        <w:tc>
          <w:tcPr>
            <w:tcW w:w="1526" w:type="dxa"/>
            <w:tcBorders>
              <w:top w:val="nil"/>
              <w:left w:val="nil"/>
              <w:bottom w:val="nil"/>
              <w:right w:val="nil"/>
            </w:tcBorders>
            <w:shd w:val="clear" w:color="auto" w:fill="auto"/>
            <w:noWrap/>
            <w:vAlign w:val="bottom"/>
            <w:hideMark/>
          </w:tcPr>
          <w:p w14:paraId="58E9410F"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4 (44%)</w:t>
            </w:r>
          </w:p>
        </w:tc>
        <w:tc>
          <w:tcPr>
            <w:tcW w:w="1474" w:type="dxa"/>
            <w:tcBorders>
              <w:top w:val="nil"/>
              <w:left w:val="nil"/>
              <w:bottom w:val="nil"/>
              <w:right w:val="nil"/>
            </w:tcBorders>
            <w:shd w:val="clear" w:color="auto" w:fill="auto"/>
            <w:noWrap/>
            <w:vAlign w:val="bottom"/>
            <w:hideMark/>
          </w:tcPr>
          <w:p w14:paraId="0771D4CA"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5 (46%)</w:t>
            </w:r>
          </w:p>
        </w:tc>
      </w:tr>
      <w:tr w:rsidR="00250329" w:rsidRPr="00250329" w14:paraId="1FC830AF" w14:textId="77777777" w:rsidTr="00250329">
        <w:trPr>
          <w:trHeight w:val="288"/>
        </w:trPr>
        <w:tc>
          <w:tcPr>
            <w:tcW w:w="960" w:type="dxa"/>
            <w:tcBorders>
              <w:top w:val="nil"/>
              <w:left w:val="nil"/>
              <w:bottom w:val="nil"/>
              <w:right w:val="nil"/>
            </w:tcBorders>
            <w:shd w:val="clear" w:color="auto" w:fill="auto"/>
            <w:noWrap/>
            <w:vAlign w:val="bottom"/>
            <w:hideMark/>
          </w:tcPr>
          <w:p w14:paraId="66D9A879"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47211D92"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A8</w:t>
            </w:r>
          </w:p>
        </w:tc>
        <w:tc>
          <w:tcPr>
            <w:tcW w:w="1475" w:type="dxa"/>
            <w:tcBorders>
              <w:top w:val="nil"/>
              <w:left w:val="nil"/>
              <w:bottom w:val="nil"/>
              <w:right w:val="nil"/>
            </w:tcBorders>
            <w:shd w:val="clear" w:color="auto" w:fill="auto"/>
            <w:noWrap/>
            <w:vAlign w:val="bottom"/>
            <w:hideMark/>
          </w:tcPr>
          <w:p w14:paraId="5C784E4B"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5 (11%)</w:t>
            </w:r>
          </w:p>
        </w:tc>
        <w:tc>
          <w:tcPr>
            <w:tcW w:w="1425" w:type="dxa"/>
            <w:tcBorders>
              <w:top w:val="nil"/>
              <w:left w:val="nil"/>
              <w:bottom w:val="nil"/>
              <w:right w:val="nil"/>
            </w:tcBorders>
            <w:shd w:val="clear" w:color="auto" w:fill="auto"/>
            <w:noWrap/>
            <w:vAlign w:val="bottom"/>
            <w:hideMark/>
          </w:tcPr>
          <w:p w14:paraId="0E606E70"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5 (11%)</w:t>
            </w:r>
          </w:p>
        </w:tc>
        <w:tc>
          <w:tcPr>
            <w:tcW w:w="1526" w:type="dxa"/>
            <w:tcBorders>
              <w:top w:val="nil"/>
              <w:left w:val="nil"/>
              <w:bottom w:val="nil"/>
              <w:right w:val="nil"/>
            </w:tcBorders>
            <w:shd w:val="clear" w:color="auto" w:fill="auto"/>
            <w:noWrap/>
            <w:vAlign w:val="bottom"/>
            <w:hideMark/>
          </w:tcPr>
          <w:p w14:paraId="24797457"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8 (38%)</w:t>
            </w:r>
          </w:p>
        </w:tc>
        <w:tc>
          <w:tcPr>
            <w:tcW w:w="1474" w:type="dxa"/>
            <w:tcBorders>
              <w:top w:val="nil"/>
              <w:left w:val="nil"/>
              <w:bottom w:val="nil"/>
              <w:right w:val="nil"/>
            </w:tcBorders>
            <w:shd w:val="clear" w:color="auto" w:fill="auto"/>
            <w:noWrap/>
            <w:vAlign w:val="bottom"/>
            <w:hideMark/>
          </w:tcPr>
          <w:p w14:paraId="6270E32D"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9 (40%)</w:t>
            </w:r>
          </w:p>
        </w:tc>
      </w:tr>
      <w:tr w:rsidR="00250329" w:rsidRPr="00250329" w14:paraId="0A682CF9" w14:textId="77777777" w:rsidTr="00250329">
        <w:trPr>
          <w:trHeight w:val="288"/>
        </w:trPr>
        <w:tc>
          <w:tcPr>
            <w:tcW w:w="960" w:type="dxa"/>
            <w:tcBorders>
              <w:top w:val="nil"/>
              <w:left w:val="nil"/>
              <w:bottom w:val="nil"/>
              <w:right w:val="nil"/>
            </w:tcBorders>
            <w:shd w:val="clear" w:color="auto" w:fill="auto"/>
            <w:noWrap/>
            <w:vAlign w:val="bottom"/>
            <w:hideMark/>
          </w:tcPr>
          <w:p w14:paraId="5E005C4D"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4EE1CEB0"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A5</w:t>
            </w:r>
          </w:p>
        </w:tc>
        <w:tc>
          <w:tcPr>
            <w:tcW w:w="1475" w:type="dxa"/>
            <w:tcBorders>
              <w:top w:val="nil"/>
              <w:left w:val="nil"/>
              <w:bottom w:val="nil"/>
              <w:right w:val="nil"/>
            </w:tcBorders>
            <w:shd w:val="clear" w:color="auto" w:fill="auto"/>
            <w:noWrap/>
            <w:vAlign w:val="bottom"/>
            <w:hideMark/>
          </w:tcPr>
          <w:p w14:paraId="47C3122D"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8 (19%)</w:t>
            </w:r>
          </w:p>
        </w:tc>
        <w:tc>
          <w:tcPr>
            <w:tcW w:w="1425" w:type="dxa"/>
            <w:tcBorders>
              <w:top w:val="nil"/>
              <w:left w:val="nil"/>
              <w:bottom w:val="nil"/>
              <w:right w:val="nil"/>
            </w:tcBorders>
            <w:shd w:val="clear" w:color="auto" w:fill="auto"/>
            <w:noWrap/>
            <w:vAlign w:val="bottom"/>
            <w:hideMark/>
          </w:tcPr>
          <w:p w14:paraId="219D12D4"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3 (7%)</w:t>
            </w:r>
          </w:p>
        </w:tc>
        <w:tc>
          <w:tcPr>
            <w:tcW w:w="1526" w:type="dxa"/>
            <w:tcBorders>
              <w:top w:val="nil"/>
              <w:left w:val="nil"/>
              <w:bottom w:val="nil"/>
              <w:right w:val="nil"/>
            </w:tcBorders>
            <w:shd w:val="clear" w:color="auto" w:fill="auto"/>
            <w:noWrap/>
            <w:vAlign w:val="bottom"/>
            <w:hideMark/>
          </w:tcPr>
          <w:p w14:paraId="21E817A0"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4 (33%)</w:t>
            </w:r>
          </w:p>
        </w:tc>
        <w:tc>
          <w:tcPr>
            <w:tcW w:w="1474" w:type="dxa"/>
            <w:tcBorders>
              <w:top w:val="nil"/>
              <w:left w:val="nil"/>
              <w:bottom w:val="nil"/>
              <w:right w:val="nil"/>
            </w:tcBorders>
            <w:shd w:val="clear" w:color="auto" w:fill="auto"/>
            <w:noWrap/>
            <w:vAlign w:val="bottom"/>
            <w:hideMark/>
          </w:tcPr>
          <w:p w14:paraId="5FDF08F9"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8 (41%)</w:t>
            </w:r>
          </w:p>
        </w:tc>
      </w:tr>
      <w:tr w:rsidR="00250329" w:rsidRPr="00250329" w14:paraId="05EB9A45" w14:textId="77777777" w:rsidTr="00250329">
        <w:trPr>
          <w:trHeight w:val="288"/>
        </w:trPr>
        <w:tc>
          <w:tcPr>
            <w:tcW w:w="960" w:type="dxa"/>
            <w:tcBorders>
              <w:top w:val="nil"/>
              <w:left w:val="nil"/>
              <w:bottom w:val="nil"/>
              <w:right w:val="nil"/>
            </w:tcBorders>
            <w:shd w:val="clear" w:color="auto" w:fill="auto"/>
            <w:noWrap/>
            <w:vAlign w:val="bottom"/>
            <w:hideMark/>
          </w:tcPr>
          <w:p w14:paraId="5992113D"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53AC479F"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A6</w:t>
            </w:r>
          </w:p>
        </w:tc>
        <w:tc>
          <w:tcPr>
            <w:tcW w:w="1475" w:type="dxa"/>
            <w:tcBorders>
              <w:top w:val="nil"/>
              <w:left w:val="nil"/>
              <w:bottom w:val="nil"/>
              <w:right w:val="nil"/>
            </w:tcBorders>
            <w:shd w:val="clear" w:color="auto" w:fill="auto"/>
            <w:noWrap/>
            <w:vAlign w:val="bottom"/>
            <w:hideMark/>
          </w:tcPr>
          <w:p w14:paraId="13447F46"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4 (10%)</w:t>
            </w:r>
          </w:p>
        </w:tc>
        <w:tc>
          <w:tcPr>
            <w:tcW w:w="1425" w:type="dxa"/>
            <w:tcBorders>
              <w:top w:val="nil"/>
              <w:left w:val="nil"/>
              <w:bottom w:val="nil"/>
              <w:right w:val="nil"/>
            </w:tcBorders>
            <w:shd w:val="clear" w:color="auto" w:fill="auto"/>
            <w:noWrap/>
            <w:vAlign w:val="bottom"/>
            <w:hideMark/>
          </w:tcPr>
          <w:p w14:paraId="45D3521B"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4 (10%)</w:t>
            </w:r>
          </w:p>
        </w:tc>
        <w:tc>
          <w:tcPr>
            <w:tcW w:w="1526" w:type="dxa"/>
            <w:tcBorders>
              <w:top w:val="nil"/>
              <w:left w:val="nil"/>
              <w:bottom w:val="nil"/>
              <w:right w:val="nil"/>
            </w:tcBorders>
            <w:shd w:val="clear" w:color="auto" w:fill="auto"/>
            <w:noWrap/>
            <w:vAlign w:val="bottom"/>
            <w:hideMark/>
          </w:tcPr>
          <w:p w14:paraId="5701C00E"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7 (44%)</w:t>
            </w:r>
          </w:p>
        </w:tc>
        <w:tc>
          <w:tcPr>
            <w:tcW w:w="1474" w:type="dxa"/>
            <w:tcBorders>
              <w:top w:val="nil"/>
              <w:left w:val="nil"/>
              <w:bottom w:val="nil"/>
              <w:right w:val="nil"/>
            </w:tcBorders>
            <w:shd w:val="clear" w:color="auto" w:fill="auto"/>
            <w:noWrap/>
            <w:vAlign w:val="bottom"/>
            <w:hideMark/>
          </w:tcPr>
          <w:p w14:paraId="7931C8A7"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4 (36%)</w:t>
            </w:r>
          </w:p>
        </w:tc>
      </w:tr>
      <w:tr w:rsidR="00250329" w:rsidRPr="00250329" w14:paraId="15E594D9" w14:textId="77777777" w:rsidTr="00250329">
        <w:trPr>
          <w:trHeight w:val="288"/>
        </w:trPr>
        <w:tc>
          <w:tcPr>
            <w:tcW w:w="960" w:type="dxa"/>
            <w:tcBorders>
              <w:top w:val="nil"/>
              <w:left w:val="nil"/>
              <w:bottom w:val="nil"/>
              <w:right w:val="nil"/>
            </w:tcBorders>
            <w:shd w:val="clear" w:color="auto" w:fill="auto"/>
            <w:noWrap/>
            <w:vAlign w:val="bottom"/>
            <w:hideMark/>
          </w:tcPr>
          <w:p w14:paraId="3A89F640"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59B8BD08"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B2</w:t>
            </w:r>
          </w:p>
        </w:tc>
        <w:tc>
          <w:tcPr>
            <w:tcW w:w="1475" w:type="dxa"/>
            <w:tcBorders>
              <w:top w:val="nil"/>
              <w:left w:val="nil"/>
              <w:bottom w:val="nil"/>
              <w:right w:val="nil"/>
            </w:tcBorders>
            <w:shd w:val="clear" w:color="auto" w:fill="auto"/>
            <w:noWrap/>
            <w:vAlign w:val="bottom"/>
            <w:hideMark/>
          </w:tcPr>
          <w:p w14:paraId="1F38B632"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 (2%)</w:t>
            </w:r>
          </w:p>
        </w:tc>
        <w:tc>
          <w:tcPr>
            <w:tcW w:w="1425" w:type="dxa"/>
            <w:tcBorders>
              <w:top w:val="nil"/>
              <w:left w:val="nil"/>
              <w:bottom w:val="nil"/>
              <w:right w:val="nil"/>
            </w:tcBorders>
            <w:shd w:val="clear" w:color="auto" w:fill="auto"/>
            <w:noWrap/>
            <w:vAlign w:val="bottom"/>
            <w:hideMark/>
          </w:tcPr>
          <w:p w14:paraId="5DB27148"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526" w:type="dxa"/>
            <w:tcBorders>
              <w:top w:val="nil"/>
              <w:left w:val="nil"/>
              <w:bottom w:val="nil"/>
              <w:right w:val="nil"/>
            </w:tcBorders>
            <w:shd w:val="clear" w:color="auto" w:fill="auto"/>
            <w:noWrap/>
            <w:vAlign w:val="bottom"/>
            <w:hideMark/>
          </w:tcPr>
          <w:p w14:paraId="21B0BE2F"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5 (37%)</w:t>
            </w:r>
          </w:p>
        </w:tc>
        <w:tc>
          <w:tcPr>
            <w:tcW w:w="1474" w:type="dxa"/>
            <w:tcBorders>
              <w:top w:val="nil"/>
              <w:left w:val="nil"/>
              <w:bottom w:val="nil"/>
              <w:right w:val="nil"/>
            </w:tcBorders>
            <w:shd w:val="clear" w:color="auto" w:fill="auto"/>
            <w:noWrap/>
            <w:vAlign w:val="bottom"/>
            <w:hideMark/>
          </w:tcPr>
          <w:p w14:paraId="147CE18D"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5 (61%)</w:t>
            </w:r>
          </w:p>
        </w:tc>
      </w:tr>
      <w:tr w:rsidR="00250329" w:rsidRPr="00250329" w14:paraId="52CDBCDC" w14:textId="77777777" w:rsidTr="00250329">
        <w:trPr>
          <w:trHeight w:val="288"/>
        </w:trPr>
        <w:tc>
          <w:tcPr>
            <w:tcW w:w="960" w:type="dxa"/>
            <w:tcBorders>
              <w:top w:val="nil"/>
              <w:left w:val="nil"/>
              <w:bottom w:val="nil"/>
              <w:right w:val="nil"/>
            </w:tcBorders>
            <w:shd w:val="clear" w:color="auto" w:fill="auto"/>
            <w:noWrap/>
            <w:vAlign w:val="bottom"/>
            <w:hideMark/>
          </w:tcPr>
          <w:p w14:paraId="238C0C45"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4EBF78D3"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B4</w:t>
            </w:r>
          </w:p>
        </w:tc>
        <w:tc>
          <w:tcPr>
            <w:tcW w:w="1475" w:type="dxa"/>
            <w:tcBorders>
              <w:top w:val="nil"/>
              <w:left w:val="nil"/>
              <w:bottom w:val="nil"/>
              <w:right w:val="nil"/>
            </w:tcBorders>
            <w:shd w:val="clear" w:color="auto" w:fill="auto"/>
            <w:noWrap/>
            <w:vAlign w:val="bottom"/>
            <w:hideMark/>
          </w:tcPr>
          <w:p w14:paraId="228B149D"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4 (13%)</w:t>
            </w:r>
          </w:p>
        </w:tc>
        <w:tc>
          <w:tcPr>
            <w:tcW w:w="1425" w:type="dxa"/>
            <w:tcBorders>
              <w:top w:val="nil"/>
              <w:left w:val="nil"/>
              <w:bottom w:val="nil"/>
              <w:right w:val="nil"/>
            </w:tcBorders>
            <w:shd w:val="clear" w:color="auto" w:fill="auto"/>
            <w:noWrap/>
            <w:vAlign w:val="bottom"/>
            <w:hideMark/>
          </w:tcPr>
          <w:p w14:paraId="4CA29C55"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526" w:type="dxa"/>
            <w:tcBorders>
              <w:top w:val="nil"/>
              <w:left w:val="nil"/>
              <w:bottom w:val="nil"/>
              <w:right w:val="nil"/>
            </w:tcBorders>
            <w:shd w:val="clear" w:color="auto" w:fill="auto"/>
            <w:noWrap/>
            <w:vAlign w:val="bottom"/>
            <w:hideMark/>
          </w:tcPr>
          <w:p w14:paraId="155445CB"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9 (28%)</w:t>
            </w:r>
          </w:p>
        </w:tc>
        <w:tc>
          <w:tcPr>
            <w:tcW w:w="1474" w:type="dxa"/>
            <w:tcBorders>
              <w:top w:val="nil"/>
              <w:left w:val="nil"/>
              <w:bottom w:val="nil"/>
              <w:right w:val="nil"/>
            </w:tcBorders>
            <w:shd w:val="clear" w:color="auto" w:fill="auto"/>
            <w:noWrap/>
            <w:vAlign w:val="bottom"/>
            <w:hideMark/>
          </w:tcPr>
          <w:p w14:paraId="5D063936"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9 (59%)</w:t>
            </w:r>
          </w:p>
        </w:tc>
      </w:tr>
      <w:tr w:rsidR="00250329" w:rsidRPr="00250329" w14:paraId="4148384A" w14:textId="77777777" w:rsidTr="00250329">
        <w:trPr>
          <w:trHeight w:val="288"/>
        </w:trPr>
        <w:tc>
          <w:tcPr>
            <w:tcW w:w="960" w:type="dxa"/>
            <w:tcBorders>
              <w:top w:val="nil"/>
              <w:left w:val="nil"/>
              <w:bottom w:val="nil"/>
              <w:right w:val="nil"/>
            </w:tcBorders>
            <w:shd w:val="clear" w:color="auto" w:fill="auto"/>
            <w:noWrap/>
            <w:vAlign w:val="bottom"/>
            <w:hideMark/>
          </w:tcPr>
          <w:p w14:paraId="39D32182"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73B94D0B"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B3</w:t>
            </w:r>
          </w:p>
        </w:tc>
        <w:tc>
          <w:tcPr>
            <w:tcW w:w="1475" w:type="dxa"/>
            <w:tcBorders>
              <w:top w:val="nil"/>
              <w:left w:val="nil"/>
              <w:bottom w:val="nil"/>
              <w:right w:val="nil"/>
            </w:tcBorders>
            <w:shd w:val="clear" w:color="auto" w:fill="auto"/>
            <w:noWrap/>
            <w:vAlign w:val="bottom"/>
            <w:hideMark/>
          </w:tcPr>
          <w:p w14:paraId="26CD9084"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3 (7%)</w:t>
            </w:r>
          </w:p>
        </w:tc>
        <w:tc>
          <w:tcPr>
            <w:tcW w:w="1425" w:type="dxa"/>
            <w:tcBorders>
              <w:top w:val="nil"/>
              <w:left w:val="nil"/>
              <w:bottom w:val="nil"/>
              <w:right w:val="nil"/>
            </w:tcBorders>
            <w:shd w:val="clear" w:color="auto" w:fill="auto"/>
            <w:noWrap/>
            <w:vAlign w:val="bottom"/>
            <w:hideMark/>
          </w:tcPr>
          <w:p w14:paraId="372DD29F"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6 (13%)</w:t>
            </w:r>
          </w:p>
        </w:tc>
        <w:tc>
          <w:tcPr>
            <w:tcW w:w="1526" w:type="dxa"/>
            <w:tcBorders>
              <w:top w:val="nil"/>
              <w:left w:val="nil"/>
              <w:bottom w:val="nil"/>
              <w:right w:val="nil"/>
            </w:tcBorders>
            <w:shd w:val="clear" w:color="auto" w:fill="auto"/>
            <w:noWrap/>
            <w:vAlign w:val="bottom"/>
            <w:hideMark/>
          </w:tcPr>
          <w:p w14:paraId="73F60037"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7 (38%)</w:t>
            </w:r>
          </w:p>
        </w:tc>
        <w:tc>
          <w:tcPr>
            <w:tcW w:w="1474" w:type="dxa"/>
            <w:tcBorders>
              <w:top w:val="nil"/>
              <w:left w:val="nil"/>
              <w:bottom w:val="nil"/>
              <w:right w:val="nil"/>
            </w:tcBorders>
            <w:shd w:val="clear" w:color="auto" w:fill="auto"/>
            <w:noWrap/>
            <w:vAlign w:val="bottom"/>
            <w:hideMark/>
          </w:tcPr>
          <w:p w14:paraId="3F7331BF"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9 (42%)</w:t>
            </w:r>
          </w:p>
        </w:tc>
      </w:tr>
      <w:tr w:rsidR="00250329" w:rsidRPr="00250329" w14:paraId="60263277" w14:textId="77777777" w:rsidTr="00250329">
        <w:trPr>
          <w:trHeight w:val="288"/>
        </w:trPr>
        <w:tc>
          <w:tcPr>
            <w:tcW w:w="960" w:type="dxa"/>
            <w:tcBorders>
              <w:top w:val="nil"/>
              <w:left w:val="nil"/>
              <w:bottom w:val="nil"/>
              <w:right w:val="nil"/>
            </w:tcBorders>
            <w:shd w:val="clear" w:color="auto" w:fill="auto"/>
            <w:noWrap/>
            <w:vAlign w:val="bottom"/>
            <w:hideMark/>
          </w:tcPr>
          <w:p w14:paraId="0AA448CD"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5B8992C0"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B5</w:t>
            </w:r>
          </w:p>
        </w:tc>
        <w:tc>
          <w:tcPr>
            <w:tcW w:w="1475" w:type="dxa"/>
            <w:tcBorders>
              <w:top w:val="nil"/>
              <w:left w:val="nil"/>
              <w:bottom w:val="nil"/>
              <w:right w:val="nil"/>
            </w:tcBorders>
            <w:shd w:val="clear" w:color="auto" w:fill="auto"/>
            <w:noWrap/>
            <w:vAlign w:val="bottom"/>
            <w:hideMark/>
          </w:tcPr>
          <w:p w14:paraId="47CFA505"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425" w:type="dxa"/>
            <w:tcBorders>
              <w:top w:val="nil"/>
              <w:left w:val="nil"/>
              <w:bottom w:val="nil"/>
              <w:right w:val="nil"/>
            </w:tcBorders>
            <w:shd w:val="clear" w:color="auto" w:fill="auto"/>
            <w:noWrap/>
            <w:vAlign w:val="bottom"/>
            <w:hideMark/>
          </w:tcPr>
          <w:p w14:paraId="03FA7F6C"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 (2%)</w:t>
            </w:r>
          </w:p>
        </w:tc>
        <w:tc>
          <w:tcPr>
            <w:tcW w:w="1526" w:type="dxa"/>
            <w:tcBorders>
              <w:top w:val="nil"/>
              <w:left w:val="nil"/>
              <w:bottom w:val="nil"/>
              <w:right w:val="nil"/>
            </w:tcBorders>
            <w:shd w:val="clear" w:color="auto" w:fill="auto"/>
            <w:noWrap/>
            <w:vAlign w:val="bottom"/>
            <w:hideMark/>
          </w:tcPr>
          <w:p w14:paraId="3BF6F41A"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6 (52%)</w:t>
            </w:r>
          </w:p>
        </w:tc>
        <w:tc>
          <w:tcPr>
            <w:tcW w:w="1474" w:type="dxa"/>
            <w:tcBorders>
              <w:top w:val="nil"/>
              <w:left w:val="nil"/>
              <w:bottom w:val="nil"/>
              <w:right w:val="nil"/>
            </w:tcBorders>
            <w:shd w:val="clear" w:color="auto" w:fill="auto"/>
            <w:noWrap/>
            <w:vAlign w:val="bottom"/>
            <w:hideMark/>
          </w:tcPr>
          <w:p w14:paraId="0BFF672F"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3 (46%)</w:t>
            </w:r>
          </w:p>
        </w:tc>
      </w:tr>
      <w:tr w:rsidR="00250329" w:rsidRPr="00250329" w14:paraId="203A4E9B" w14:textId="77777777" w:rsidTr="00250329">
        <w:trPr>
          <w:trHeight w:val="288"/>
        </w:trPr>
        <w:tc>
          <w:tcPr>
            <w:tcW w:w="960" w:type="dxa"/>
            <w:tcBorders>
              <w:top w:val="nil"/>
              <w:left w:val="nil"/>
              <w:bottom w:val="nil"/>
              <w:right w:val="nil"/>
            </w:tcBorders>
            <w:shd w:val="clear" w:color="auto" w:fill="auto"/>
            <w:noWrap/>
            <w:vAlign w:val="bottom"/>
            <w:hideMark/>
          </w:tcPr>
          <w:p w14:paraId="346AE881"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04667E93"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D1</w:t>
            </w:r>
          </w:p>
        </w:tc>
        <w:tc>
          <w:tcPr>
            <w:tcW w:w="1475" w:type="dxa"/>
            <w:tcBorders>
              <w:top w:val="nil"/>
              <w:left w:val="nil"/>
              <w:bottom w:val="nil"/>
              <w:right w:val="nil"/>
            </w:tcBorders>
            <w:shd w:val="clear" w:color="auto" w:fill="auto"/>
            <w:noWrap/>
            <w:vAlign w:val="bottom"/>
            <w:hideMark/>
          </w:tcPr>
          <w:p w14:paraId="6B127B7B"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 (4%)</w:t>
            </w:r>
          </w:p>
        </w:tc>
        <w:tc>
          <w:tcPr>
            <w:tcW w:w="1425" w:type="dxa"/>
            <w:tcBorders>
              <w:top w:val="nil"/>
              <w:left w:val="nil"/>
              <w:bottom w:val="nil"/>
              <w:right w:val="nil"/>
            </w:tcBorders>
            <w:shd w:val="clear" w:color="auto" w:fill="auto"/>
            <w:noWrap/>
            <w:vAlign w:val="bottom"/>
            <w:hideMark/>
          </w:tcPr>
          <w:p w14:paraId="3F1812B9"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 (2%)</w:t>
            </w:r>
          </w:p>
        </w:tc>
        <w:tc>
          <w:tcPr>
            <w:tcW w:w="1526" w:type="dxa"/>
            <w:tcBorders>
              <w:top w:val="nil"/>
              <w:left w:val="nil"/>
              <w:bottom w:val="nil"/>
              <w:right w:val="nil"/>
            </w:tcBorders>
            <w:shd w:val="clear" w:color="auto" w:fill="auto"/>
            <w:noWrap/>
            <w:vAlign w:val="bottom"/>
            <w:hideMark/>
          </w:tcPr>
          <w:p w14:paraId="1993128F"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5 (47%)</w:t>
            </w:r>
          </w:p>
        </w:tc>
        <w:tc>
          <w:tcPr>
            <w:tcW w:w="1474" w:type="dxa"/>
            <w:tcBorders>
              <w:top w:val="nil"/>
              <w:left w:val="nil"/>
              <w:bottom w:val="nil"/>
              <w:right w:val="nil"/>
            </w:tcBorders>
            <w:shd w:val="clear" w:color="auto" w:fill="auto"/>
            <w:noWrap/>
            <w:vAlign w:val="bottom"/>
            <w:hideMark/>
          </w:tcPr>
          <w:p w14:paraId="3A3BB923"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5 (47%)</w:t>
            </w:r>
          </w:p>
        </w:tc>
      </w:tr>
      <w:tr w:rsidR="00250329" w:rsidRPr="00250329" w14:paraId="2323A859" w14:textId="77777777" w:rsidTr="00250329">
        <w:trPr>
          <w:trHeight w:val="288"/>
        </w:trPr>
        <w:tc>
          <w:tcPr>
            <w:tcW w:w="960" w:type="dxa"/>
            <w:tcBorders>
              <w:top w:val="nil"/>
              <w:left w:val="nil"/>
              <w:bottom w:val="nil"/>
              <w:right w:val="nil"/>
            </w:tcBorders>
            <w:shd w:val="clear" w:color="auto" w:fill="auto"/>
            <w:noWrap/>
            <w:vAlign w:val="bottom"/>
            <w:hideMark/>
          </w:tcPr>
          <w:p w14:paraId="77E65072"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nil"/>
              <w:right w:val="nil"/>
            </w:tcBorders>
            <w:shd w:val="clear" w:color="auto" w:fill="auto"/>
            <w:noWrap/>
            <w:vAlign w:val="bottom"/>
            <w:hideMark/>
          </w:tcPr>
          <w:p w14:paraId="59A911D6"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D6</w:t>
            </w:r>
          </w:p>
        </w:tc>
        <w:tc>
          <w:tcPr>
            <w:tcW w:w="1475" w:type="dxa"/>
            <w:tcBorders>
              <w:top w:val="nil"/>
              <w:left w:val="nil"/>
              <w:bottom w:val="nil"/>
              <w:right w:val="nil"/>
            </w:tcBorders>
            <w:shd w:val="clear" w:color="auto" w:fill="auto"/>
            <w:noWrap/>
            <w:vAlign w:val="bottom"/>
            <w:hideMark/>
          </w:tcPr>
          <w:p w14:paraId="461E124A"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425" w:type="dxa"/>
            <w:tcBorders>
              <w:top w:val="nil"/>
              <w:left w:val="nil"/>
              <w:bottom w:val="nil"/>
              <w:right w:val="nil"/>
            </w:tcBorders>
            <w:shd w:val="clear" w:color="auto" w:fill="auto"/>
            <w:noWrap/>
            <w:vAlign w:val="bottom"/>
            <w:hideMark/>
          </w:tcPr>
          <w:p w14:paraId="0AB068AB"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526" w:type="dxa"/>
            <w:tcBorders>
              <w:top w:val="nil"/>
              <w:left w:val="nil"/>
              <w:bottom w:val="nil"/>
              <w:right w:val="nil"/>
            </w:tcBorders>
            <w:shd w:val="clear" w:color="auto" w:fill="auto"/>
            <w:noWrap/>
            <w:vAlign w:val="bottom"/>
            <w:hideMark/>
          </w:tcPr>
          <w:p w14:paraId="2CAC1C0C"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4 (45%)</w:t>
            </w:r>
          </w:p>
        </w:tc>
        <w:tc>
          <w:tcPr>
            <w:tcW w:w="1474" w:type="dxa"/>
            <w:tcBorders>
              <w:top w:val="nil"/>
              <w:left w:val="nil"/>
              <w:bottom w:val="nil"/>
              <w:right w:val="nil"/>
            </w:tcBorders>
            <w:shd w:val="clear" w:color="auto" w:fill="auto"/>
            <w:noWrap/>
            <w:vAlign w:val="bottom"/>
            <w:hideMark/>
          </w:tcPr>
          <w:p w14:paraId="61BCCD7A"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7 (55%)</w:t>
            </w:r>
          </w:p>
        </w:tc>
      </w:tr>
      <w:tr w:rsidR="00250329" w:rsidRPr="00250329" w14:paraId="7904713B" w14:textId="77777777" w:rsidTr="00250329">
        <w:trPr>
          <w:trHeight w:val="288"/>
        </w:trPr>
        <w:tc>
          <w:tcPr>
            <w:tcW w:w="960" w:type="dxa"/>
            <w:tcBorders>
              <w:top w:val="nil"/>
              <w:left w:val="nil"/>
              <w:right w:val="nil"/>
            </w:tcBorders>
            <w:shd w:val="clear" w:color="auto" w:fill="auto"/>
            <w:noWrap/>
            <w:vAlign w:val="bottom"/>
            <w:hideMark/>
          </w:tcPr>
          <w:p w14:paraId="29FE2ECF"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right w:val="nil"/>
            </w:tcBorders>
            <w:shd w:val="clear" w:color="auto" w:fill="auto"/>
            <w:noWrap/>
            <w:vAlign w:val="bottom"/>
            <w:hideMark/>
          </w:tcPr>
          <w:p w14:paraId="175671D3"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D3</w:t>
            </w:r>
          </w:p>
        </w:tc>
        <w:tc>
          <w:tcPr>
            <w:tcW w:w="1475" w:type="dxa"/>
            <w:tcBorders>
              <w:top w:val="nil"/>
              <w:left w:val="nil"/>
              <w:right w:val="nil"/>
            </w:tcBorders>
            <w:shd w:val="clear" w:color="auto" w:fill="auto"/>
            <w:noWrap/>
            <w:vAlign w:val="bottom"/>
            <w:hideMark/>
          </w:tcPr>
          <w:p w14:paraId="6A596F16"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425" w:type="dxa"/>
            <w:tcBorders>
              <w:top w:val="nil"/>
              <w:left w:val="nil"/>
              <w:right w:val="nil"/>
            </w:tcBorders>
            <w:shd w:val="clear" w:color="auto" w:fill="auto"/>
            <w:noWrap/>
            <w:vAlign w:val="bottom"/>
            <w:hideMark/>
          </w:tcPr>
          <w:p w14:paraId="04078B1E"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526" w:type="dxa"/>
            <w:tcBorders>
              <w:top w:val="nil"/>
              <w:left w:val="nil"/>
              <w:right w:val="nil"/>
            </w:tcBorders>
            <w:shd w:val="clear" w:color="auto" w:fill="auto"/>
            <w:noWrap/>
            <w:vAlign w:val="bottom"/>
            <w:hideMark/>
          </w:tcPr>
          <w:p w14:paraId="3070B57F"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1 (52%)</w:t>
            </w:r>
          </w:p>
        </w:tc>
        <w:tc>
          <w:tcPr>
            <w:tcW w:w="1474" w:type="dxa"/>
            <w:tcBorders>
              <w:top w:val="nil"/>
              <w:left w:val="nil"/>
              <w:right w:val="nil"/>
            </w:tcBorders>
            <w:shd w:val="clear" w:color="auto" w:fill="auto"/>
            <w:noWrap/>
            <w:vAlign w:val="bottom"/>
            <w:hideMark/>
          </w:tcPr>
          <w:p w14:paraId="6EEF9A6E"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0 (48%)</w:t>
            </w:r>
          </w:p>
        </w:tc>
      </w:tr>
      <w:tr w:rsidR="00250329" w:rsidRPr="00250329" w14:paraId="307E6B5E" w14:textId="77777777" w:rsidTr="00250329">
        <w:trPr>
          <w:trHeight w:val="288"/>
        </w:trPr>
        <w:tc>
          <w:tcPr>
            <w:tcW w:w="960" w:type="dxa"/>
            <w:tcBorders>
              <w:top w:val="nil"/>
              <w:left w:val="nil"/>
              <w:bottom w:val="single" w:sz="4" w:space="0" w:color="auto"/>
              <w:right w:val="nil"/>
            </w:tcBorders>
            <w:shd w:val="clear" w:color="auto" w:fill="auto"/>
            <w:noWrap/>
            <w:vAlign w:val="bottom"/>
            <w:hideMark/>
          </w:tcPr>
          <w:p w14:paraId="3A78EDA1"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p>
        </w:tc>
        <w:tc>
          <w:tcPr>
            <w:tcW w:w="960" w:type="dxa"/>
            <w:tcBorders>
              <w:top w:val="nil"/>
              <w:left w:val="nil"/>
              <w:bottom w:val="single" w:sz="4" w:space="0" w:color="auto"/>
              <w:right w:val="nil"/>
            </w:tcBorders>
            <w:shd w:val="clear" w:color="auto" w:fill="auto"/>
            <w:noWrap/>
            <w:vAlign w:val="bottom"/>
            <w:hideMark/>
          </w:tcPr>
          <w:p w14:paraId="4C410371"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22D7</w:t>
            </w:r>
          </w:p>
        </w:tc>
        <w:tc>
          <w:tcPr>
            <w:tcW w:w="1475" w:type="dxa"/>
            <w:tcBorders>
              <w:top w:val="nil"/>
              <w:left w:val="nil"/>
              <w:bottom w:val="single" w:sz="4" w:space="0" w:color="auto"/>
              <w:right w:val="nil"/>
            </w:tcBorders>
            <w:shd w:val="clear" w:color="auto" w:fill="auto"/>
            <w:noWrap/>
            <w:vAlign w:val="bottom"/>
            <w:hideMark/>
          </w:tcPr>
          <w:p w14:paraId="752DEA9A"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425" w:type="dxa"/>
            <w:tcBorders>
              <w:top w:val="nil"/>
              <w:left w:val="nil"/>
              <w:bottom w:val="single" w:sz="4" w:space="0" w:color="auto"/>
              <w:right w:val="nil"/>
            </w:tcBorders>
            <w:shd w:val="clear" w:color="auto" w:fill="auto"/>
            <w:noWrap/>
            <w:vAlign w:val="bottom"/>
            <w:hideMark/>
          </w:tcPr>
          <w:p w14:paraId="7D8E0D01"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0 (0%)</w:t>
            </w:r>
          </w:p>
        </w:tc>
        <w:tc>
          <w:tcPr>
            <w:tcW w:w="1526" w:type="dxa"/>
            <w:tcBorders>
              <w:top w:val="nil"/>
              <w:left w:val="nil"/>
              <w:bottom w:val="single" w:sz="4" w:space="0" w:color="auto"/>
              <w:right w:val="nil"/>
            </w:tcBorders>
            <w:shd w:val="clear" w:color="auto" w:fill="auto"/>
            <w:noWrap/>
            <w:vAlign w:val="bottom"/>
            <w:hideMark/>
          </w:tcPr>
          <w:p w14:paraId="4D95D154"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11 (58%)</w:t>
            </w:r>
          </w:p>
        </w:tc>
        <w:tc>
          <w:tcPr>
            <w:tcW w:w="1474" w:type="dxa"/>
            <w:tcBorders>
              <w:top w:val="nil"/>
              <w:left w:val="nil"/>
              <w:bottom w:val="single" w:sz="4" w:space="0" w:color="auto"/>
              <w:right w:val="nil"/>
            </w:tcBorders>
            <w:shd w:val="clear" w:color="auto" w:fill="auto"/>
            <w:noWrap/>
            <w:vAlign w:val="bottom"/>
            <w:hideMark/>
          </w:tcPr>
          <w:p w14:paraId="078C6800" w14:textId="77777777" w:rsidR="00250329" w:rsidRPr="00250329" w:rsidRDefault="00250329" w:rsidP="00250329">
            <w:pPr>
              <w:spacing w:after="0" w:line="240" w:lineRule="auto"/>
              <w:jc w:val="center"/>
              <w:rPr>
                <w:rFonts w:ascii="Calibri" w:eastAsia="Times New Roman" w:hAnsi="Calibri" w:cs="Times New Roman"/>
                <w:color w:val="000000"/>
                <w:lang w:eastAsia="en-AU"/>
              </w:rPr>
            </w:pPr>
            <w:r w:rsidRPr="00250329">
              <w:rPr>
                <w:rFonts w:ascii="Calibri" w:eastAsia="Times New Roman" w:hAnsi="Calibri" w:cs="Times New Roman"/>
                <w:color w:val="000000"/>
                <w:lang w:eastAsia="en-AU"/>
              </w:rPr>
              <w:t>8 (42%)</w:t>
            </w:r>
          </w:p>
        </w:tc>
      </w:tr>
    </w:tbl>
    <w:p w14:paraId="7E54A1E8" w14:textId="5D5B60CA" w:rsidR="00D43718" w:rsidRPr="004B0B24" w:rsidRDefault="00D43718">
      <w:r w:rsidRPr="004B0B24">
        <w:br w:type="page"/>
      </w:r>
    </w:p>
    <w:p w14:paraId="01E4200A" w14:textId="77777777" w:rsidR="00D43718" w:rsidRPr="004B0B24" w:rsidRDefault="00D43718">
      <w:pPr>
        <w:sectPr w:rsidR="00D43718" w:rsidRPr="004B0B24" w:rsidSect="008937BE">
          <w:pgSz w:w="11906" w:h="16838"/>
          <w:pgMar w:top="1440" w:right="1440" w:bottom="1440" w:left="1440" w:header="709" w:footer="709" w:gutter="0"/>
          <w:cols w:space="708"/>
          <w:docGrid w:linePitch="360"/>
        </w:sectPr>
      </w:pPr>
    </w:p>
    <w:p w14:paraId="2BC30931" w14:textId="668DCAF4" w:rsidR="00E63049" w:rsidRDefault="00135537">
      <w:r>
        <w:rPr>
          <w:noProof/>
          <w:lang w:val="en-US"/>
        </w:rPr>
        <w:lastRenderedPageBreak/>
        <w:drawing>
          <wp:inline distT="0" distB="0" distL="0" distR="0" wp14:anchorId="68AFEEA5" wp14:editId="7182BEB5">
            <wp:extent cx="8553450" cy="407730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 fig S1.jpg"/>
                    <pic:cNvPicPr/>
                  </pic:nvPicPr>
                  <pic:blipFill>
                    <a:blip r:embed="rId7"/>
                    <a:stretch>
                      <a:fillRect/>
                    </a:stretch>
                  </pic:blipFill>
                  <pic:spPr>
                    <a:xfrm>
                      <a:off x="0" y="0"/>
                      <a:ext cx="8555892" cy="4078468"/>
                    </a:xfrm>
                    <a:prstGeom prst="rect">
                      <a:avLst/>
                    </a:prstGeom>
                  </pic:spPr>
                </pic:pic>
              </a:graphicData>
            </a:graphic>
          </wp:inline>
        </w:drawing>
      </w:r>
    </w:p>
    <w:p w14:paraId="4709EF1C" w14:textId="77777777" w:rsidR="006C7E03" w:rsidRPr="00C60CD6" w:rsidRDefault="006C7E03" w:rsidP="006C7E03">
      <w:pPr>
        <w:spacing w:after="0" w:line="240" w:lineRule="auto"/>
        <w:rPr>
          <w:lang w:val="en-US"/>
        </w:rPr>
      </w:pPr>
      <w:bookmarkStart w:id="0" w:name="_Hlk517772105"/>
      <w:r w:rsidRPr="00C60CD6">
        <w:rPr>
          <w:b/>
          <w:lang w:val="en-US"/>
        </w:rPr>
        <w:t>Figure S1</w:t>
      </w:r>
      <w:r w:rsidRPr="00C60CD6">
        <w:rPr>
          <w:lang w:val="en-US"/>
        </w:rPr>
        <w:t xml:space="preserve"> Diagrams of T-DNA plasmids used for transformation and Southern analysis of isolates showing nature of T-DNA insertion into </w:t>
      </w:r>
      <w:r w:rsidRPr="00C60CD6">
        <w:rPr>
          <w:i/>
          <w:iCs/>
          <w:lang w:val="en-US"/>
        </w:rPr>
        <w:t xml:space="preserve">Leptosphaeria maculans </w:t>
      </w:r>
      <w:r>
        <w:rPr>
          <w:lang w:val="en-US"/>
        </w:rPr>
        <w:t>genome. (A</w:t>
      </w:r>
      <w:r w:rsidRPr="00C60CD6">
        <w:rPr>
          <w:lang w:val="en-US"/>
        </w:rPr>
        <w:t xml:space="preserve">) </w:t>
      </w:r>
      <w:r w:rsidRPr="00C60CD6">
        <w:rPr>
          <w:bCs/>
          <w:lang w:val="en-US"/>
        </w:rPr>
        <w:t xml:space="preserve">T-DNA plasmids used to transform </w:t>
      </w:r>
      <w:r w:rsidRPr="00C60CD6">
        <w:rPr>
          <w:bCs/>
          <w:i/>
          <w:iCs/>
          <w:lang w:val="en-US"/>
        </w:rPr>
        <w:t xml:space="preserve">L. maculans </w:t>
      </w:r>
      <w:r w:rsidRPr="00C60CD6">
        <w:rPr>
          <w:bCs/>
          <w:lang w:val="en-US"/>
        </w:rPr>
        <w:t xml:space="preserve">isolates.  </w:t>
      </w:r>
      <w:r w:rsidRPr="00C60CD6">
        <w:rPr>
          <w:lang w:val="en-US"/>
        </w:rPr>
        <w:t xml:space="preserve">pPZPHyg-AvrLm1 was used to transform isolate IBCN18 to create IBCN18_AvrLm1. pPZPHyg-AvrLm4 was used to transform IBCN18 to create IBCN18+AvrLm4. pNPS10RNAi was used to transform isolate 691 to create 691+NPS10.  RB-right border; </w:t>
      </w:r>
      <w:proofErr w:type="spellStart"/>
      <w:r w:rsidRPr="00C60CD6">
        <w:rPr>
          <w:i/>
          <w:lang w:val="en-US"/>
        </w:rPr>
        <w:t>trpC</w:t>
      </w:r>
      <w:proofErr w:type="spellEnd"/>
      <w:r w:rsidRPr="00C60CD6">
        <w:rPr>
          <w:lang w:val="en-US"/>
        </w:rPr>
        <w:t xml:space="preserve"> P-tryptophan C promoter; </w:t>
      </w:r>
      <w:proofErr w:type="spellStart"/>
      <w:r w:rsidRPr="00C60CD6">
        <w:rPr>
          <w:i/>
          <w:lang w:val="en-US"/>
        </w:rPr>
        <w:t>hph</w:t>
      </w:r>
      <w:proofErr w:type="spellEnd"/>
      <w:r w:rsidRPr="00C60CD6">
        <w:rPr>
          <w:lang w:val="en-US"/>
        </w:rPr>
        <w:t xml:space="preserve">- hygromycin phosphotransferase gene; </w:t>
      </w:r>
      <w:proofErr w:type="spellStart"/>
      <w:r w:rsidRPr="00C60CD6">
        <w:rPr>
          <w:i/>
          <w:lang w:val="en-US"/>
        </w:rPr>
        <w:t>trpC</w:t>
      </w:r>
      <w:proofErr w:type="spellEnd"/>
      <w:r w:rsidRPr="00C60CD6">
        <w:rPr>
          <w:lang w:val="en-US"/>
        </w:rPr>
        <w:t xml:space="preserve"> Term-tryptophan C terminator; LB- left border; P-</w:t>
      </w:r>
      <w:proofErr w:type="spellStart"/>
      <w:r w:rsidRPr="00C60CD6">
        <w:rPr>
          <w:i/>
          <w:iCs/>
          <w:lang w:val="en-US"/>
        </w:rPr>
        <w:t>Pst</w:t>
      </w:r>
      <w:r w:rsidRPr="00C60CD6">
        <w:rPr>
          <w:lang w:val="en-US"/>
        </w:rPr>
        <w:t>I</w:t>
      </w:r>
      <w:proofErr w:type="spellEnd"/>
      <w:r w:rsidRPr="00C60CD6">
        <w:rPr>
          <w:lang w:val="en-US"/>
        </w:rPr>
        <w:t>, H-</w:t>
      </w:r>
      <w:proofErr w:type="spellStart"/>
      <w:r w:rsidRPr="00C60CD6">
        <w:rPr>
          <w:i/>
          <w:iCs/>
          <w:lang w:val="en-US"/>
        </w:rPr>
        <w:t>Hin</w:t>
      </w:r>
      <w:r w:rsidRPr="00C60CD6">
        <w:rPr>
          <w:iCs/>
          <w:lang w:val="en-US"/>
        </w:rPr>
        <w:t>d</w:t>
      </w:r>
      <w:r w:rsidRPr="00C60CD6">
        <w:rPr>
          <w:lang w:val="en-US"/>
        </w:rPr>
        <w:t>III</w:t>
      </w:r>
      <w:proofErr w:type="spellEnd"/>
      <w:r w:rsidRPr="00C60CD6">
        <w:rPr>
          <w:lang w:val="en-US"/>
        </w:rPr>
        <w:t>, X-</w:t>
      </w:r>
      <w:proofErr w:type="spellStart"/>
      <w:r w:rsidRPr="00C60CD6">
        <w:rPr>
          <w:i/>
          <w:iCs/>
          <w:lang w:val="en-US"/>
        </w:rPr>
        <w:t>Xho</w:t>
      </w:r>
      <w:r w:rsidRPr="00C60CD6">
        <w:rPr>
          <w:lang w:val="en-US"/>
        </w:rPr>
        <w:t>I</w:t>
      </w:r>
      <w:proofErr w:type="spellEnd"/>
      <w:r w:rsidRPr="00C60CD6">
        <w:rPr>
          <w:lang w:val="en-US"/>
        </w:rPr>
        <w:t>, E-</w:t>
      </w:r>
      <w:proofErr w:type="spellStart"/>
      <w:r w:rsidRPr="00C60CD6">
        <w:rPr>
          <w:i/>
          <w:iCs/>
          <w:lang w:val="en-US"/>
        </w:rPr>
        <w:t>Eco</w:t>
      </w:r>
      <w:r w:rsidRPr="00C60CD6">
        <w:rPr>
          <w:iCs/>
          <w:lang w:val="en-US"/>
        </w:rPr>
        <w:t>R</w:t>
      </w:r>
      <w:r w:rsidRPr="00C60CD6">
        <w:rPr>
          <w:lang w:val="en-US"/>
        </w:rPr>
        <w:t>I</w:t>
      </w:r>
      <w:proofErr w:type="spellEnd"/>
      <w:r w:rsidRPr="00C60CD6">
        <w:rPr>
          <w:lang w:val="en-US"/>
        </w:rPr>
        <w:t xml:space="preserve">.  Black line shows </w:t>
      </w:r>
      <w:r>
        <w:rPr>
          <w:lang w:val="en-US"/>
        </w:rPr>
        <w:t>sequence of</w:t>
      </w:r>
      <w:r w:rsidRPr="00C60CD6">
        <w:rPr>
          <w:lang w:val="en-US"/>
        </w:rPr>
        <w:t xml:space="preserve"> hygromycin </w:t>
      </w:r>
      <w:r>
        <w:rPr>
          <w:lang w:val="en-US"/>
        </w:rPr>
        <w:t>used in Southern analysis</w:t>
      </w:r>
      <w:r w:rsidRPr="00C60CD6">
        <w:rPr>
          <w:lang w:val="en-US"/>
        </w:rPr>
        <w:t>. (</w:t>
      </w:r>
      <w:r>
        <w:rPr>
          <w:lang w:val="en-US"/>
        </w:rPr>
        <w:t>B</w:t>
      </w:r>
      <w:r w:rsidRPr="00C60CD6">
        <w:rPr>
          <w:lang w:val="en-US"/>
        </w:rPr>
        <w:t>)</w:t>
      </w:r>
      <w:r w:rsidRPr="00C60CD6">
        <w:rPr>
          <w:b/>
          <w:bCs/>
          <w:lang w:val="en-US"/>
        </w:rPr>
        <w:t xml:space="preserve"> </w:t>
      </w:r>
      <w:r w:rsidRPr="00C60CD6">
        <w:rPr>
          <w:bCs/>
          <w:lang w:val="en-US"/>
        </w:rPr>
        <w:t xml:space="preserve">Southern analysis. </w:t>
      </w:r>
      <w:r w:rsidRPr="00C60CD6">
        <w:rPr>
          <w:lang w:val="en-US"/>
        </w:rPr>
        <w:t>Genomic DNA (10 µg) was digested with restriction enzymes as indicated above the lane and electrophoresed on a 0.7% TAE agarose gel.  Blot was probed with a PCR fragment of the hygromycin phosphotransferase gene into which digoxigenin-11-dUTP was incorporated.   Lane 1 and 2 show single insertion of pPZPHyg-</w:t>
      </w:r>
      <w:r w:rsidRPr="00C60CD6">
        <w:rPr>
          <w:i/>
          <w:iCs/>
          <w:lang w:val="en-US"/>
        </w:rPr>
        <w:t>AvrLm1</w:t>
      </w:r>
      <w:r w:rsidRPr="00C60CD6">
        <w:rPr>
          <w:lang w:val="en-US"/>
        </w:rPr>
        <w:t xml:space="preserve"> in isolate IBCN18+</w:t>
      </w:r>
      <w:r w:rsidRPr="00C60CD6">
        <w:rPr>
          <w:i/>
          <w:iCs/>
          <w:lang w:val="en-US"/>
        </w:rPr>
        <w:t>AvrLm1</w:t>
      </w:r>
      <w:r w:rsidRPr="00C60CD6">
        <w:rPr>
          <w:lang w:val="en-US"/>
        </w:rPr>
        <w:t>.  Lanes 4 and 5 show a double insertion of pPZPHyg-</w:t>
      </w:r>
      <w:r w:rsidRPr="00C60CD6">
        <w:rPr>
          <w:i/>
          <w:iCs/>
          <w:lang w:val="en-US"/>
        </w:rPr>
        <w:t>AvrLm4</w:t>
      </w:r>
      <w:r w:rsidRPr="00C60CD6">
        <w:rPr>
          <w:lang w:val="en-US"/>
        </w:rPr>
        <w:t xml:space="preserve"> in isolate IBCN18+</w:t>
      </w:r>
      <w:r w:rsidRPr="00C60CD6">
        <w:rPr>
          <w:i/>
          <w:iCs/>
          <w:lang w:val="en-US"/>
        </w:rPr>
        <w:t>AvrLm4</w:t>
      </w:r>
      <w:r w:rsidRPr="00C60CD6">
        <w:rPr>
          <w:lang w:val="en-US"/>
        </w:rPr>
        <w:t>#8, whereas lanes 7 and 8 show a single insertion of pPZPHyg-</w:t>
      </w:r>
      <w:r w:rsidRPr="00C60CD6">
        <w:rPr>
          <w:i/>
          <w:iCs/>
          <w:lang w:val="en-US"/>
        </w:rPr>
        <w:t>AvrLm4</w:t>
      </w:r>
      <w:r w:rsidRPr="00C60CD6">
        <w:rPr>
          <w:lang w:val="en-US"/>
        </w:rPr>
        <w:t xml:space="preserve"> in isolate IBCN18+</w:t>
      </w:r>
      <w:r w:rsidRPr="00C60CD6">
        <w:rPr>
          <w:i/>
          <w:iCs/>
          <w:lang w:val="en-US"/>
        </w:rPr>
        <w:t>AvrLm4</w:t>
      </w:r>
      <w:r w:rsidRPr="00C60CD6">
        <w:rPr>
          <w:lang w:val="en-US"/>
        </w:rPr>
        <w:t xml:space="preserve">#9. Lanes 10 to 13 show isolate 691+NPS10 does not have a single insertion as there are 3 bands after digestion with </w:t>
      </w:r>
      <w:proofErr w:type="spellStart"/>
      <w:r w:rsidRPr="00C60CD6">
        <w:rPr>
          <w:i/>
          <w:iCs/>
          <w:lang w:val="en-US"/>
        </w:rPr>
        <w:t>Pst</w:t>
      </w:r>
      <w:r w:rsidRPr="00C60CD6">
        <w:rPr>
          <w:lang w:val="en-US"/>
        </w:rPr>
        <w:t>I</w:t>
      </w:r>
      <w:proofErr w:type="spellEnd"/>
      <w:r w:rsidRPr="00C60CD6">
        <w:rPr>
          <w:lang w:val="en-US"/>
        </w:rPr>
        <w:t xml:space="preserve"> (lane 10), and a single band after both </w:t>
      </w:r>
      <w:proofErr w:type="spellStart"/>
      <w:r w:rsidRPr="00C60CD6">
        <w:rPr>
          <w:i/>
          <w:iCs/>
          <w:lang w:val="en-US"/>
        </w:rPr>
        <w:t>Hin</w:t>
      </w:r>
      <w:r w:rsidRPr="00C60CD6">
        <w:rPr>
          <w:iCs/>
          <w:lang w:val="en-US"/>
        </w:rPr>
        <w:t>d</w:t>
      </w:r>
      <w:r w:rsidRPr="00C60CD6">
        <w:rPr>
          <w:lang w:val="en-US"/>
        </w:rPr>
        <w:t>III</w:t>
      </w:r>
      <w:proofErr w:type="spellEnd"/>
      <w:r w:rsidRPr="00C60CD6">
        <w:rPr>
          <w:lang w:val="en-US"/>
        </w:rPr>
        <w:t xml:space="preserve"> and </w:t>
      </w:r>
      <w:proofErr w:type="spellStart"/>
      <w:r w:rsidRPr="00C60CD6">
        <w:rPr>
          <w:i/>
          <w:iCs/>
          <w:lang w:val="en-US"/>
        </w:rPr>
        <w:t>Xho</w:t>
      </w:r>
      <w:r w:rsidRPr="00C60CD6">
        <w:rPr>
          <w:lang w:val="en-US"/>
        </w:rPr>
        <w:t>I</w:t>
      </w:r>
      <w:proofErr w:type="spellEnd"/>
      <w:r w:rsidRPr="00C60CD6">
        <w:rPr>
          <w:lang w:val="en-US"/>
        </w:rPr>
        <w:t xml:space="preserve"> digestion suggests that it </w:t>
      </w:r>
      <w:r>
        <w:rPr>
          <w:lang w:val="en-US"/>
        </w:rPr>
        <w:t xml:space="preserve">cannot be a double insertion.  </w:t>
      </w:r>
      <w:r w:rsidRPr="00C60CD6">
        <w:rPr>
          <w:lang w:val="en-US"/>
        </w:rPr>
        <w:t>Location of the T-DNA insertion site revealed a partial duplication of the DNA (nNPS10RNAi Complex insert).</w:t>
      </w:r>
    </w:p>
    <w:bookmarkEnd w:id="0"/>
    <w:p w14:paraId="2CDE2168" w14:textId="7DE80E4E" w:rsidR="00E63049" w:rsidRDefault="00E63049">
      <w:r>
        <w:br w:type="page"/>
      </w:r>
    </w:p>
    <w:p w14:paraId="1B289F89" w14:textId="77777777" w:rsidR="00E63049" w:rsidRDefault="00E63049">
      <w:pPr>
        <w:sectPr w:rsidR="00E63049" w:rsidSect="00C91D47">
          <w:pgSz w:w="16838" w:h="11906" w:orient="landscape"/>
          <w:pgMar w:top="720" w:right="720" w:bottom="720" w:left="720" w:header="709" w:footer="709" w:gutter="0"/>
          <w:cols w:space="708"/>
          <w:docGrid w:linePitch="360"/>
        </w:sectPr>
      </w:pPr>
    </w:p>
    <w:p w14:paraId="19C989A3" w14:textId="05D4F52A" w:rsidR="00E63049" w:rsidRPr="004B0B24" w:rsidRDefault="00135537">
      <w:r>
        <w:rPr>
          <w:noProof/>
          <w:lang w:val="en-US"/>
        </w:rPr>
        <w:lastRenderedPageBreak/>
        <w:drawing>
          <wp:inline distT="0" distB="0" distL="0" distR="0" wp14:anchorId="55CE11B7" wp14:editId="12AF7565">
            <wp:extent cx="5467350" cy="6150638"/>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 fig S2.jpg"/>
                    <pic:cNvPicPr/>
                  </pic:nvPicPr>
                  <pic:blipFill>
                    <a:blip r:embed="rId8"/>
                    <a:stretch>
                      <a:fillRect/>
                    </a:stretch>
                  </pic:blipFill>
                  <pic:spPr>
                    <a:xfrm>
                      <a:off x="0" y="0"/>
                      <a:ext cx="5467904" cy="6151261"/>
                    </a:xfrm>
                    <a:prstGeom prst="rect">
                      <a:avLst/>
                    </a:prstGeom>
                  </pic:spPr>
                </pic:pic>
              </a:graphicData>
            </a:graphic>
          </wp:inline>
        </w:drawing>
      </w:r>
    </w:p>
    <w:p w14:paraId="721E4FEE" w14:textId="77777777" w:rsidR="006C7E03" w:rsidRPr="00C60CD6" w:rsidRDefault="006C7E03" w:rsidP="006C7E03">
      <w:pPr>
        <w:spacing w:after="0" w:line="240" w:lineRule="auto"/>
        <w:rPr>
          <w:lang w:val="en-US"/>
        </w:rPr>
      </w:pPr>
      <w:bookmarkStart w:id="1" w:name="_Hlk517772221"/>
      <w:r w:rsidRPr="00C60CD6">
        <w:rPr>
          <w:b/>
          <w:lang w:val="en-US"/>
        </w:rPr>
        <w:t>Figure S2</w:t>
      </w:r>
      <w:r w:rsidRPr="00C60CD6">
        <w:rPr>
          <w:lang w:val="en-US"/>
        </w:rPr>
        <w:t xml:space="preserve"> Diagram of the T-DNA plasmid pPZPHygx2 and Southern blot analysis of transformants carrying this plasmid showing nature of T-DNA insertion into the genome of each </w:t>
      </w:r>
      <w:r w:rsidRPr="00C60CD6">
        <w:rPr>
          <w:i/>
          <w:iCs/>
          <w:lang w:val="en-US"/>
        </w:rPr>
        <w:t xml:space="preserve">Leptosphaeria maculans </w:t>
      </w:r>
      <w:r w:rsidRPr="00C60CD6">
        <w:rPr>
          <w:lang w:val="en-US"/>
        </w:rPr>
        <w:t xml:space="preserve">transformant. </w:t>
      </w:r>
      <w:r w:rsidRPr="00C60CD6">
        <w:rPr>
          <w:bCs/>
          <w:lang w:val="en-US"/>
        </w:rPr>
        <w:t>(</w:t>
      </w:r>
      <w:r>
        <w:rPr>
          <w:bCs/>
          <w:lang w:val="en-US"/>
        </w:rPr>
        <w:t>A</w:t>
      </w:r>
      <w:r w:rsidRPr="00C60CD6">
        <w:rPr>
          <w:bCs/>
          <w:lang w:val="en-US"/>
        </w:rPr>
        <w:t>)</w:t>
      </w:r>
      <w:r w:rsidRPr="00C60CD6">
        <w:rPr>
          <w:lang w:val="en-US"/>
        </w:rPr>
        <w:t xml:space="preserve"> </w:t>
      </w:r>
      <w:r w:rsidRPr="00C60CD6">
        <w:rPr>
          <w:bCs/>
          <w:lang w:val="en-US"/>
        </w:rPr>
        <w:t xml:space="preserve">Diagrams of T-DNA plasmids used to transform </w:t>
      </w:r>
      <w:r w:rsidRPr="00C60CD6">
        <w:rPr>
          <w:bCs/>
          <w:i/>
          <w:iCs/>
          <w:lang w:val="en-US"/>
        </w:rPr>
        <w:t xml:space="preserve">L. maculans </w:t>
      </w:r>
      <w:r w:rsidRPr="00C60CD6">
        <w:rPr>
          <w:bCs/>
          <w:lang w:val="en-US"/>
        </w:rPr>
        <w:t xml:space="preserve">isolates D9, D3 and IBCN18. </w:t>
      </w:r>
      <w:r w:rsidRPr="00C60CD6">
        <w:rPr>
          <w:lang w:val="en-US"/>
        </w:rPr>
        <w:t xml:space="preserve">RB-right border; </w:t>
      </w:r>
      <w:proofErr w:type="spellStart"/>
      <w:r w:rsidRPr="00C60CD6">
        <w:rPr>
          <w:i/>
          <w:lang w:val="en-US"/>
        </w:rPr>
        <w:t>trpC</w:t>
      </w:r>
      <w:proofErr w:type="spellEnd"/>
      <w:r w:rsidRPr="00C60CD6">
        <w:rPr>
          <w:lang w:val="en-US"/>
        </w:rPr>
        <w:t xml:space="preserve"> P-tryptophan C promoter; </w:t>
      </w:r>
      <w:proofErr w:type="spellStart"/>
      <w:r w:rsidRPr="00C60CD6">
        <w:rPr>
          <w:i/>
          <w:lang w:val="en-US"/>
        </w:rPr>
        <w:t>hph</w:t>
      </w:r>
      <w:proofErr w:type="spellEnd"/>
      <w:r w:rsidRPr="00C60CD6">
        <w:rPr>
          <w:lang w:val="en-US"/>
        </w:rPr>
        <w:t xml:space="preserve">- hygromycin phosphotransferase gene; </w:t>
      </w:r>
      <w:proofErr w:type="spellStart"/>
      <w:r w:rsidRPr="00C60CD6">
        <w:rPr>
          <w:i/>
          <w:lang w:val="en-US"/>
        </w:rPr>
        <w:t>trpC</w:t>
      </w:r>
      <w:proofErr w:type="spellEnd"/>
      <w:r w:rsidRPr="00C60CD6">
        <w:rPr>
          <w:lang w:val="en-US"/>
        </w:rPr>
        <w:t xml:space="preserve"> Term-tryptophan C terminator; LB- left border; P-</w:t>
      </w:r>
      <w:proofErr w:type="spellStart"/>
      <w:r w:rsidRPr="00C60CD6">
        <w:rPr>
          <w:i/>
          <w:iCs/>
          <w:lang w:val="en-US"/>
        </w:rPr>
        <w:t>Pst</w:t>
      </w:r>
      <w:r w:rsidRPr="00C60CD6">
        <w:rPr>
          <w:lang w:val="en-US"/>
        </w:rPr>
        <w:t>I</w:t>
      </w:r>
      <w:proofErr w:type="spellEnd"/>
      <w:r w:rsidRPr="00C60CD6">
        <w:rPr>
          <w:lang w:val="en-US"/>
        </w:rPr>
        <w:t>, H-</w:t>
      </w:r>
      <w:proofErr w:type="spellStart"/>
      <w:r w:rsidRPr="00C60CD6">
        <w:rPr>
          <w:i/>
          <w:iCs/>
          <w:lang w:val="en-US"/>
        </w:rPr>
        <w:t>Hin</w:t>
      </w:r>
      <w:r w:rsidRPr="00C60CD6">
        <w:rPr>
          <w:iCs/>
          <w:lang w:val="en-US"/>
        </w:rPr>
        <w:t>d</w:t>
      </w:r>
      <w:r w:rsidRPr="00C60CD6">
        <w:rPr>
          <w:lang w:val="en-US"/>
        </w:rPr>
        <w:t>III</w:t>
      </w:r>
      <w:proofErr w:type="spellEnd"/>
      <w:r w:rsidRPr="00C60CD6">
        <w:rPr>
          <w:lang w:val="en-US"/>
        </w:rPr>
        <w:t>, X-</w:t>
      </w:r>
      <w:proofErr w:type="spellStart"/>
      <w:r w:rsidRPr="00C60CD6">
        <w:rPr>
          <w:i/>
          <w:iCs/>
          <w:lang w:val="en-US"/>
        </w:rPr>
        <w:t>Xho</w:t>
      </w:r>
      <w:r w:rsidRPr="00C60CD6">
        <w:rPr>
          <w:lang w:val="en-US"/>
        </w:rPr>
        <w:t>I</w:t>
      </w:r>
      <w:proofErr w:type="spellEnd"/>
      <w:r w:rsidRPr="00C60CD6">
        <w:rPr>
          <w:lang w:val="en-US"/>
        </w:rPr>
        <w:t>, E-</w:t>
      </w:r>
      <w:proofErr w:type="spellStart"/>
      <w:r w:rsidRPr="00C60CD6">
        <w:rPr>
          <w:i/>
          <w:iCs/>
          <w:lang w:val="en-US"/>
        </w:rPr>
        <w:t>Eco</w:t>
      </w:r>
      <w:r w:rsidRPr="00C60CD6">
        <w:rPr>
          <w:iCs/>
          <w:lang w:val="en-US"/>
        </w:rPr>
        <w:t>R</w:t>
      </w:r>
      <w:r w:rsidRPr="00C60CD6">
        <w:rPr>
          <w:lang w:val="en-US"/>
        </w:rPr>
        <w:t>I</w:t>
      </w:r>
      <w:proofErr w:type="spellEnd"/>
      <w:r w:rsidRPr="00C60CD6">
        <w:rPr>
          <w:lang w:val="en-US"/>
        </w:rPr>
        <w:t xml:space="preserve">.  Black line shows where hygromycin probe binds. </w:t>
      </w:r>
      <w:r w:rsidRPr="00C60CD6">
        <w:rPr>
          <w:bCs/>
          <w:lang w:val="en-US"/>
        </w:rPr>
        <w:t>(</w:t>
      </w:r>
      <w:r>
        <w:rPr>
          <w:bCs/>
          <w:lang w:val="en-US"/>
        </w:rPr>
        <w:t>B</w:t>
      </w:r>
      <w:r w:rsidRPr="00C60CD6">
        <w:rPr>
          <w:bCs/>
          <w:lang w:val="en-US"/>
        </w:rPr>
        <w:t xml:space="preserve">) Southern analysis. </w:t>
      </w:r>
      <w:r w:rsidRPr="00C60CD6">
        <w:rPr>
          <w:lang w:val="en-US"/>
        </w:rPr>
        <w:t xml:space="preserve">Genomic DNA (10 µg) was digested with restriction enzymes </w:t>
      </w:r>
      <w:proofErr w:type="spellStart"/>
      <w:r w:rsidRPr="00C60CD6">
        <w:rPr>
          <w:i/>
          <w:iCs/>
          <w:lang w:val="en-US"/>
        </w:rPr>
        <w:t>Eco</w:t>
      </w:r>
      <w:r w:rsidRPr="00C60CD6">
        <w:rPr>
          <w:iCs/>
          <w:lang w:val="en-US"/>
        </w:rPr>
        <w:t>R</w:t>
      </w:r>
      <w:r w:rsidRPr="00C60CD6">
        <w:rPr>
          <w:lang w:val="en-US"/>
        </w:rPr>
        <w:t>V</w:t>
      </w:r>
      <w:proofErr w:type="spellEnd"/>
      <w:r w:rsidRPr="00C60CD6">
        <w:rPr>
          <w:lang w:val="en-US"/>
        </w:rPr>
        <w:t xml:space="preserve"> (V) or </w:t>
      </w:r>
      <w:proofErr w:type="spellStart"/>
      <w:r w:rsidRPr="00C60CD6">
        <w:rPr>
          <w:i/>
          <w:iCs/>
          <w:lang w:val="en-US"/>
        </w:rPr>
        <w:t>Spe</w:t>
      </w:r>
      <w:r w:rsidRPr="00C60CD6">
        <w:rPr>
          <w:lang w:val="en-US"/>
        </w:rPr>
        <w:t>I</w:t>
      </w:r>
      <w:proofErr w:type="spellEnd"/>
      <w:r w:rsidRPr="00C60CD6">
        <w:rPr>
          <w:lang w:val="en-US"/>
        </w:rPr>
        <w:t xml:space="preserve"> (S) as indicated above the lane and electrophoresed on a 0.7% TAE agarose gel.  Blot was probed with a PCR fragment of the hygromycin phosphotransferase gene into which digoxigenin-11-dUTP was incorporated.   Lane 1 and 2: D9+double-hph#4, Lanes 3 and 4:  D9+double-hph#7; Lanes 5 and 6: D3+double-hph#2; Lanes 7 and 8: D3+double-hph#5; lanes 9 and 10: IBCN18+double-hph#8 and Lanes 11 and 12 IBCN18+double-hph#9.  All lanes show two hybridizing bands corresponding to the two copies of the hygromycin phosphotransferase gene, apart from lane 7 where a small DNA fragment may have run off the gel.</w:t>
      </w:r>
    </w:p>
    <w:bookmarkEnd w:id="1"/>
    <w:p w14:paraId="6DD8CF6B" w14:textId="546D3684" w:rsidR="00E63049" w:rsidRDefault="00E63049" w:rsidP="00E63049">
      <w:r w:rsidRPr="00E63049">
        <w:t xml:space="preserve"> </w:t>
      </w:r>
    </w:p>
    <w:p w14:paraId="59EA2E87" w14:textId="77777777" w:rsidR="008848F0" w:rsidRDefault="008848F0" w:rsidP="00E63049">
      <w:pPr>
        <w:sectPr w:rsidR="008848F0" w:rsidSect="00E63049">
          <w:pgSz w:w="11906" w:h="16838"/>
          <w:pgMar w:top="720" w:right="720" w:bottom="720" w:left="720" w:header="709" w:footer="709" w:gutter="0"/>
          <w:cols w:space="708"/>
          <w:docGrid w:linePitch="360"/>
        </w:sectPr>
      </w:pPr>
    </w:p>
    <w:p w14:paraId="7CD14F26" w14:textId="3FDB44C6" w:rsidR="008848F0" w:rsidRDefault="008848F0" w:rsidP="00E63049"/>
    <w:p w14:paraId="529F4230" w14:textId="6D77D299" w:rsidR="00E63FF8" w:rsidRDefault="00C60348" w:rsidP="00E63FF8">
      <w:pPr>
        <w:spacing w:after="0" w:line="240" w:lineRule="auto"/>
        <w:rPr>
          <w:b/>
          <w:lang w:val="en-US"/>
        </w:rPr>
      </w:pPr>
      <w:bookmarkStart w:id="2" w:name="_Hlk517772239"/>
      <w:r>
        <w:rPr>
          <w:b/>
          <w:noProof/>
          <w:lang w:val="en-US"/>
        </w:rPr>
        <w:drawing>
          <wp:inline distT="0" distB="0" distL="0" distR="0" wp14:anchorId="28D717A4" wp14:editId="713AB0D8">
            <wp:extent cx="9777730" cy="36696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sertion sites figure.jpg"/>
                    <pic:cNvPicPr/>
                  </pic:nvPicPr>
                  <pic:blipFill>
                    <a:blip r:embed="rId9"/>
                    <a:stretch>
                      <a:fillRect/>
                    </a:stretch>
                  </pic:blipFill>
                  <pic:spPr>
                    <a:xfrm>
                      <a:off x="0" y="0"/>
                      <a:ext cx="9777730" cy="3669665"/>
                    </a:xfrm>
                    <a:prstGeom prst="rect">
                      <a:avLst/>
                    </a:prstGeom>
                  </pic:spPr>
                </pic:pic>
              </a:graphicData>
            </a:graphic>
          </wp:inline>
        </w:drawing>
      </w:r>
    </w:p>
    <w:bookmarkEnd w:id="2"/>
    <w:p w14:paraId="52FD1CB0" w14:textId="674F8245" w:rsidR="00D8757A" w:rsidRDefault="006C7E03" w:rsidP="006C7E03">
      <w:pPr>
        <w:spacing w:after="0" w:line="240" w:lineRule="auto"/>
      </w:pPr>
      <w:r w:rsidRPr="00C60CD6">
        <w:rPr>
          <w:b/>
          <w:lang w:val="en-US"/>
        </w:rPr>
        <w:t>Figure S3</w:t>
      </w:r>
      <w:r w:rsidRPr="00C60CD6">
        <w:rPr>
          <w:lang w:val="en-US"/>
        </w:rPr>
        <w:t xml:space="preserve"> </w:t>
      </w:r>
      <w:r>
        <w:rPr>
          <w:lang w:val="en-US"/>
        </w:rPr>
        <w:t>Genomic l</w:t>
      </w:r>
      <w:r w:rsidRPr="00C60CD6">
        <w:rPr>
          <w:lang w:val="en-US"/>
        </w:rPr>
        <w:t xml:space="preserve">ocation of the </w:t>
      </w:r>
      <w:r>
        <w:rPr>
          <w:lang w:val="en-US"/>
        </w:rPr>
        <w:t>plasmids</w:t>
      </w:r>
      <w:r w:rsidRPr="00C60CD6">
        <w:rPr>
          <w:lang w:val="en-US"/>
        </w:rPr>
        <w:t xml:space="preserve"> transformed into </w:t>
      </w:r>
      <w:r w:rsidRPr="00C60CD6">
        <w:rPr>
          <w:i/>
          <w:lang w:val="en-US"/>
        </w:rPr>
        <w:t>Leptosphaeria maculans</w:t>
      </w:r>
      <w:r w:rsidRPr="00C60CD6">
        <w:rPr>
          <w:lang w:val="en-US"/>
        </w:rPr>
        <w:t xml:space="preserve"> isolates that were used for triggering RIP. (</w:t>
      </w:r>
      <w:r>
        <w:rPr>
          <w:lang w:val="en-US"/>
        </w:rPr>
        <w:t>A</w:t>
      </w:r>
      <w:r w:rsidRPr="00C60CD6">
        <w:rPr>
          <w:lang w:val="en-US"/>
        </w:rPr>
        <w:t xml:space="preserve">) Insertion site for the pPZPHyg_AvrLm1 construct in isolate IBCN18+AvrLm1. The insertion is located on </w:t>
      </w:r>
      <w:proofErr w:type="spellStart"/>
      <w:r w:rsidRPr="00C60CD6">
        <w:rPr>
          <w:lang w:val="en-US"/>
        </w:rPr>
        <w:t>Supercontig</w:t>
      </w:r>
      <w:proofErr w:type="spellEnd"/>
      <w:r w:rsidRPr="00C60CD6">
        <w:rPr>
          <w:lang w:val="en-US"/>
        </w:rPr>
        <w:t xml:space="preserve"> 8 of the </w:t>
      </w:r>
      <w:r w:rsidRPr="00C60CD6">
        <w:rPr>
          <w:i/>
          <w:lang w:val="en-US"/>
        </w:rPr>
        <w:t>L. maculans</w:t>
      </w:r>
      <w:r w:rsidRPr="00C60CD6">
        <w:rPr>
          <w:lang w:val="en-US"/>
        </w:rPr>
        <w:t xml:space="preserve"> v23.1.3 genome and results in a single insertion of the construct with no alteration to the surrounding original genome sequence. The endogenous copy of </w:t>
      </w:r>
      <w:r w:rsidRPr="00C60CD6">
        <w:rPr>
          <w:i/>
          <w:lang w:val="en-US"/>
        </w:rPr>
        <w:t>AvrLm1</w:t>
      </w:r>
      <w:r w:rsidRPr="00C60CD6">
        <w:rPr>
          <w:lang w:val="en-US"/>
        </w:rPr>
        <w:t xml:space="preserve"> is locat</w:t>
      </w:r>
      <w:r>
        <w:rPr>
          <w:lang w:val="en-US"/>
        </w:rPr>
        <w:t>ed</w:t>
      </w:r>
      <w:r w:rsidRPr="00C60CD6">
        <w:rPr>
          <w:lang w:val="en-US"/>
        </w:rPr>
        <w:t xml:space="preserve"> on </w:t>
      </w:r>
      <w:proofErr w:type="spellStart"/>
      <w:r w:rsidRPr="00C60CD6">
        <w:rPr>
          <w:lang w:val="en-US"/>
        </w:rPr>
        <w:t>Supercontig</w:t>
      </w:r>
      <w:proofErr w:type="spellEnd"/>
      <w:r w:rsidRPr="00C60CD6">
        <w:rPr>
          <w:lang w:val="en-US"/>
        </w:rPr>
        <w:t xml:space="preserve"> 6, showing that the insertion site of the </w:t>
      </w:r>
      <w:r w:rsidRPr="00C60CD6">
        <w:rPr>
          <w:i/>
          <w:lang w:val="en-US"/>
        </w:rPr>
        <w:t>AvrLm1</w:t>
      </w:r>
      <w:r w:rsidRPr="00C60CD6">
        <w:rPr>
          <w:lang w:val="en-US"/>
        </w:rPr>
        <w:t xml:space="preserve"> duplication (via the insertion of the pPZPHyg_AvrLm1 plasmid) is unlinked to the endogenous copy of the gene. (</w:t>
      </w:r>
      <w:r>
        <w:rPr>
          <w:lang w:val="en-US"/>
        </w:rPr>
        <w:t>B</w:t>
      </w:r>
      <w:r w:rsidRPr="00C60CD6">
        <w:rPr>
          <w:lang w:val="en-US"/>
        </w:rPr>
        <w:t xml:space="preserve">) Insertion site of the pNPS10RNAi vector in isolate 691+NPS10. The insertion is located on </w:t>
      </w:r>
      <w:proofErr w:type="spellStart"/>
      <w:r w:rsidRPr="00C60CD6">
        <w:rPr>
          <w:lang w:val="en-US"/>
        </w:rPr>
        <w:t>Supercontig</w:t>
      </w:r>
      <w:proofErr w:type="spellEnd"/>
      <w:r w:rsidRPr="00C60CD6">
        <w:rPr>
          <w:lang w:val="en-US"/>
        </w:rPr>
        <w:t xml:space="preserve"> 2 and results in a </w:t>
      </w:r>
      <w:proofErr w:type="gramStart"/>
      <w:r w:rsidRPr="00C60CD6">
        <w:rPr>
          <w:lang w:val="en-US"/>
        </w:rPr>
        <w:t>two base</w:t>
      </w:r>
      <w:proofErr w:type="gramEnd"/>
      <w:r w:rsidRPr="00C60CD6">
        <w:rPr>
          <w:lang w:val="en-US"/>
        </w:rPr>
        <w:t xml:space="preserve"> pair deletion of the original surrounding genome sequence. The endogenous copy of </w:t>
      </w:r>
      <w:r w:rsidRPr="00C60CD6">
        <w:rPr>
          <w:i/>
          <w:lang w:val="en-US"/>
        </w:rPr>
        <w:t>NPS10</w:t>
      </w:r>
      <w:r w:rsidRPr="00C60CD6">
        <w:rPr>
          <w:lang w:val="en-US"/>
        </w:rPr>
        <w:t xml:space="preserve"> is located on </w:t>
      </w:r>
      <w:proofErr w:type="spellStart"/>
      <w:r w:rsidRPr="00C60CD6">
        <w:rPr>
          <w:lang w:val="en-US"/>
        </w:rPr>
        <w:t>Supercontig</w:t>
      </w:r>
      <w:proofErr w:type="spellEnd"/>
      <w:r w:rsidRPr="00C60CD6">
        <w:rPr>
          <w:lang w:val="en-US"/>
        </w:rPr>
        <w:t xml:space="preserve"> 11, demonstrating that the vector is inserted into an unlinked region of the genome. Insertion sites are indicated by the black box with the alteration in sequence indicated with red text. </w:t>
      </w:r>
      <w:r>
        <w:rPr>
          <w:rFonts w:cs="Times New Roman"/>
        </w:rPr>
        <w:t xml:space="preserve">(C) Sequences flanking the insertion of multiple copies of the plasmid </w:t>
      </w:r>
      <w:proofErr w:type="spellStart"/>
      <w:r>
        <w:rPr>
          <w:rFonts w:cs="Times New Roman"/>
        </w:rPr>
        <w:t>pUCTAPH</w:t>
      </w:r>
      <w:proofErr w:type="spellEnd"/>
      <w:r>
        <w:rPr>
          <w:rFonts w:cs="Times New Roman"/>
        </w:rPr>
        <w:t xml:space="preserve"> in strain </w:t>
      </w:r>
      <w:proofErr w:type="spellStart"/>
      <w:r>
        <w:rPr>
          <w:rFonts w:cs="Times New Roman"/>
        </w:rPr>
        <w:t>LopC</w:t>
      </w:r>
      <w:proofErr w:type="spellEnd"/>
      <w:r>
        <w:rPr>
          <w:rFonts w:cs="Times New Roman"/>
        </w:rPr>
        <w:t xml:space="preserve">.  Both sides are in repetitive elements so cannot be assigned to a specific </w:t>
      </w:r>
      <w:proofErr w:type="spellStart"/>
      <w:r>
        <w:rPr>
          <w:rFonts w:cs="Times New Roman"/>
        </w:rPr>
        <w:t>Supercontig</w:t>
      </w:r>
      <w:proofErr w:type="spellEnd"/>
      <w:r>
        <w:rPr>
          <w:rFonts w:cs="Times New Roman"/>
        </w:rPr>
        <w:t xml:space="preserve">. (D) </w:t>
      </w:r>
      <w:r>
        <w:t xml:space="preserve">A chromosomal rearrangement is associated with the insertion of the copies of </w:t>
      </w:r>
      <w:proofErr w:type="spellStart"/>
      <w:r>
        <w:t>pUCATPH</w:t>
      </w:r>
      <w:proofErr w:type="spellEnd"/>
      <w:r>
        <w:t xml:space="preserve"> into strain </w:t>
      </w:r>
      <w:proofErr w:type="spellStart"/>
      <w:r>
        <w:t>LopP</w:t>
      </w:r>
      <w:proofErr w:type="spellEnd"/>
      <w:r>
        <w:t xml:space="preserve">.  For clarity, DNA from </w:t>
      </w:r>
      <w:proofErr w:type="spellStart"/>
      <w:r>
        <w:t>Supercontig</w:t>
      </w:r>
      <w:proofErr w:type="spellEnd"/>
      <w:r>
        <w:t xml:space="preserve"> 0 is in orange and </w:t>
      </w:r>
      <w:proofErr w:type="spellStart"/>
      <w:r>
        <w:t>Supercontig</w:t>
      </w:r>
      <w:proofErr w:type="spellEnd"/>
      <w:r>
        <w:t xml:space="preserve"> 1 is in blue font.  The strain was transformed using REMI with </w:t>
      </w:r>
      <w:proofErr w:type="spellStart"/>
      <w:r w:rsidRPr="00197475">
        <w:rPr>
          <w:i/>
        </w:rPr>
        <w:t>Hin</w:t>
      </w:r>
      <w:r>
        <w:t>dIII</w:t>
      </w:r>
      <w:proofErr w:type="spellEnd"/>
      <w:r>
        <w:t xml:space="preserve"> restriction enzyme. The </w:t>
      </w:r>
      <w:proofErr w:type="spellStart"/>
      <w:r w:rsidRPr="00197475">
        <w:rPr>
          <w:i/>
        </w:rPr>
        <w:t>Hin</w:t>
      </w:r>
      <w:r>
        <w:t>dIII</w:t>
      </w:r>
      <w:proofErr w:type="spellEnd"/>
      <w:r>
        <w:t xml:space="preserve"> sites on </w:t>
      </w:r>
      <w:proofErr w:type="spellStart"/>
      <w:r>
        <w:t>Supercontigs</w:t>
      </w:r>
      <w:proofErr w:type="spellEnd"/>
      <w:r>
        <w:t xml:space="preserve"> 0 and 1 are underlined. As part of the translation, a single nucleotide (red font, boxed) was deleted.</w:t>
      </w:r>
    </w:p>
    <w:p w14:paraId="70457F5C" w14:textId="77777777" w:rsidR="00D8757A" w:rsidRDefault="00D8757A">
      <w:r>
        <w:br w:type="page"/>
      </w:r>
    </w:p>
    <w:p w14:paraId="47D003BB" w14:textId="77777777" w:rsidR="00D8757A" w:rsidRDefault="00D8757A">
      <w:pPr>
        <w:rPr>
          <w:rFonts w:cs="Times New Roman"/>
        </w:rPr>
      </w:pPr>
    </w:p>
    <w:p w14:paraId="3BC0BA70" w14:textId="0A6A2BC6" w:rsidR="00D8757A" w:rsidRDefault="00D8757A">
      <w:pPr>
        <w:rPr>
          <w:rFonts w:cs="Times New Roman"/>
        </w:rPr>
      </w:pPr>
    </w:p>
    <w:p w14:paraId="261DFF88" w14:textId="4C3DBBBE" w:rsidR="00D8757A" w:rsidRDefault="00724B71">
      <w:pPr>
        <w:rPr>
          <w:rFonts w:cs="Times New Roman"/>
        </w:rPr>
      </w:pPr>
      <w:r>
        <w:rPr>
          <w:rFonts w:cs="Times New Roman"/>
          <w:noProof/>
        </w:rPr>
        <w:drawing>
          <wp:inline distT="0" distB="0" distL="0" distR="0" wp14:anchorId="77583DAA" wp14:editId="02965006">
            <wp:extent cx="8823435" cy="1668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Fig S4.jpg"/>
                    <pic:cNvPicPr/>
                  </pic:nvPicPr>
                  <pic:blipFill>
                    <a:blip r:embed="rId10"/>
                    <a:stretch>
                      <a:fillRect/>
                    </a:stretch>
                  </pic:blipFill>
                  <pic:spPr>
                    <a:xfrm>
                      <a:off x="0" y="0"/>
                      <a:ext cx="8825232" cy="1669120"/>
                    </a:xfrm>
                    <a:prstGeom prst="rect">
                      <a:avLst/>
                    </a:prstGeom>
                  </pic:spPr>
                </pic:pic>
              </a:graphicData>
            </a:graphic>
          </wp:inline>
        </w:drawing>
      </w:r>
    </w:p>
    <w:p w14:paraId="58889287" w14:textId="77777777" w:rsidR="00D8757A" w:rsidRDefault="00D8757A">
      <w:pPr>
        <w:rPr>
          <w:rFonts w:cs="Times New Roman"/>
        </w:rPr>
      </w:pPr>
      <w:bookmarkStart w:id="3" w:name="_GoBack"/>
      <w:bookmarkEnd w:id="3"/>
    </w:p>
    <w:p w14:paraId="7C736FD3" w14:textId="77777777" w:rsidR="00D8757A" w:rsidRDefault="00D8757A" w:rsidP="00D8757A">
      <w:pPr>
        <w:spacing w:after="0" w:line="360" w:lineRule="auto"/>
        <w:rPr>
          <w:lang w:val="en-US"/>
        </w:rPr>
      </w:pPr>
      <w:r>
        <w:rPr>
          <w:b/>
          <w:lang w:val="en-US"/>
        </w:rPr>
        <w:t>Figure S4</w:t>
      </w:r>
      <w:r w:rsidRPr="00995AF3" w:rsidDel="00153C63">
        <w:rPr>
          <w:b/>
          <w:lang w:val="en-US"/>
        </w:rPr>
        <w:t xml:space="preserve"> </w:t>
      </w:r>
      <w:r w:rsidRPr="00C172E3" w:rsidDel="00153C63">
        <w:rPr>
          <w:lang w:val="en-US"/>
        </w:rPr>
        <w:t xml:space="preserve">RIP occurs at a low frequency in unlinked duplications in </w:t>
      </w:r>
      <w:r w:rsidRPr="00C172E3" w:rsidDel="00153C63">
        <w:rPr>
          <w:i/>
          <w:lang w:val="en-US"/>
        </w:rPr>
        <w:t>Leptosphaeria maculans</w:t>
      </w:r>
      <w:r w:rsidRPr="00C172E3" w:rsidDel="00153C63">
        <w:rPr>
          <w:lang w:val="en-US"/>
        </w:rPr>
        <w:t xml:space="preserve">.  </w:t>
      </w:r>
      <w:r w:rsidDel="00153C63">
        <w:rPr>
          <w:lang w:val="en-US"/>
        </w:rPr>
        <w:t xml:space="preserve">Diagram of the construct used to complement a </w:t>
      </w:r>
      <w:r w:rsidRPr="00C172E3" w:rsidDel="00153C63">
        <w:rPr>
          <w:i/>
          <w:lang w:val="en-US"/>
        </w:rPr>
        <w:t>hos1</w:t>
      </w:r>
      <w:r w:rsidDel="00153C63">
        <w:rPr>
          <w:lang w:val="en-US"/>
        </w:rPr>
        <w:t xml:space="preserve"> point mutation, with the duplicated region marked as a grey line, and fused adjacent to a construct conferring resistance to G418.  This complemented parent was crossed, and progeny 63R15 exhibited both iprodione and G418 resistance.  The region in black was sequenced, revealing five RIP sequences at the marked positions.  These changes, and five adjacent nucleotides, are listed below the map of the construct.</w:t>
      </w:r>
    </w:p>
    <w:p w14:paraId="3275ABE0" w14:textId="07E522C4" w:rsidR="00D8757A" w:rsidRDefault="00D8757A">
      <w:pPr>
        <w:rPr>
          <w:rFonts w:cs="Times New Roman"/>
        </w:rPr>
      </w:pPr>
      <w:r>
        <w:rPr>
          <w:rFonts w:cs="Times New Roman"/>
        </w:rPr>
        <w:br w:type="page"/>
      </w:r>
    </w:p>
    <w:p w14:paraId="2071B142" w14:textId="77777777" w:rsidR="006C7E03" w:rsidRPr="00D50A3E" w:rsidRDefault="006C7E03" w:rsidP="006C7E03">
      <w:pPr>
        <w:spacing w:after="0" w:line="240" w:lineRule="auto"/>
        <w:rPr>
          <w:rFonts w:cs="Times New Roman"/>
        </w:rPr>
      </w:pPr>
    </w:p>
    <w:p w14:paraId="5E933081" w14:textId="77777777" w:rsidR="008848F0" w:rsidRDefault="008848F0" w:rsidP="008848F0">
      <w:pPr>
        <w:spacing w:after="0"/>
        <w:rPr>
          <w:rFonts w:ascii="Courier" w:hAnsi="Courier" w:cs="Times New Roman"/>
          <w:sz w:val="16"/>
          <w:szCs w:val="16"/>
        </w:rPr>
      </w:pPr>
    </w:p>
    <w:p w14:paraId="1F9C298D" w14:textId="2D58F777" w:rsidR="00366E23" w:rsidRPr="004B0B24" w:rsidRDefault="00366E23" w:rsidP="00366E23"/>
    <w:p w14:paraId="06CE99B4" w14:textId="2FAC9E8B" w:rsidR="00E81C94" w:rsidRDefault="00E81C94"/>
    <w:p w14:paraId="51CB131D" w14:textId="77777777" w:rsidR="00723DB7" w:rsidRDefault="00723DB7" w:rsidP="00E63049">
      <w:pPr>
        <w:rPr>
          <w:b/>
        </w:rPr>
      </w:pPr>
      <w:r>
        <w:rPr>
          <w:b/>
          <w:noProof/>
          <w:lang w:val="en-US"/>
        </w:rPr>
        <w:drawing>
          <wp:inline distT="0" distB="0" distL="0" distR="0" wp14:anchorId="52F043B2" wp14:editId="288004DD">
            <wp:extent cx="6916048" cy="4610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 22A, B and D frequency graph.jpg"/>
                    <pic:cNvPicPr/>
                  </pic:nvPicPr>
                  <pic:blipFill>
                    <a:blip r:embed="rId11"/>
                    <a:stretch>
                      <a:fillRect/>
                    </a:stretch>
                  </pic:blipFill>
                  <pic:spPr>
                    <a:xfrm>
                      <a:off x="0" y="0"/>
                      <a:ext cx="6919372" cy="4612316"/>
                    </a:xfrm>
                    <a:prstGeom prst="rect">
                      <a:avLst/>
                    </a:prstGeom>
                  </pic:spPr>
                </pic:pic>
              </a:graphicData>
            </a:graphic>
          </wp:inline>
        </w:drawing>
      </w:r>
    </w:p>
    <w:p w14:paraId="6C06CBF4" w14:textId="156AE40E" w:rsidR="006C7E03" w:rsidRPr="00C60CD6" w:rsidRDefault="00D8757A" w:rsidP="006C7E03">
      <w:pPr>
        <w:spacing w:after="0" w:line="240" w:lineRule="auto"/>
        <w:rPr>
          <w:lang w:val="en-US"/>
        </w:rPr>
      </w:pPr>
      <w:r>
        <w:rPr>
          <w:b/>
          <w:lang w:val="en-US"/>
        </w:rPr>
        <w:t>Figure S5</w:t>
      </w:r>
      <w:r w:rsidR="006C7E03" w:rsidRPr="00C60CD6">
        <w:rPr>
          <w:lang w:val="en-US"/>
        </w:rPr>
        <w:t xml:space="preserve"> Analysis of RIP mutations in progeny of </w:t>
      </w:r>
      <w:r w:rsidR="006C7E03" w:rsidRPr="00C60CD6">
        <w:rPr>
          <w:i/>
          <w:lang w:val="en-US"/>
        </w:rPr>
        <w:t>L. maculans</w:t>
      </w:r>
      <w:r w:rsidR="006C7E03" w:rsidRPr="00C60CD6">
        <w:rPr>
          <w:lang w:val="en-US"/>
        </w:rPr>
        <w:t xml:space="preserve"> isolates following a single sexual cycle. (</w:t>
      </w:r>
      <w:r w:rsidR="006C7E03">
        <w:rPr>
          <w:lang w:val="en-US"/>
        </w:rPr>
        <w:t>A</w:t>
      </w:r>
      <w:r w:rsidR="006C7E03" w:rsidRPr="00C60CD6">
        <w:rPr>
          <w:lang w:val="en-US"/>
        </w:rPr>
        <w:t xml:space="preserve">) Representation of the construct inserted into one of the parents, 691+NPS10, used to generate the </w:t>
      </w:r>
      <w:proofErr w:type="spellStart"/>
      <w:r w:rsidR="006C7E03" w:rsidRPr="00C60CD6">
        <w:rPr>
          <w:lang w:val="en-US"/>
        </w:rPr>
        <w:t>octad</w:t>
      </w:r>
      <w:proofErr w:type="spellEnd"/>
      <w:r w:rsidR="006C7E03" w:rsidRPr="00C60CD6">
        <w:rPr>
          <w:lang w:val="en-US"/>
        </w:rPr>
        <w:t xml:space="preserve"> progeny. (</w:t>
      </w:r>
      <w:r w:rsidR="006C7E03">
        <w:rPr>
          <w:lang w:val="en-US"/>
        </w:rPr>
        <w:t>B</w:t>
      </w:r>
      <w:r w:rsidR="006C7E03" w:rsidRPr="00C60CD6">
        <w:rPr>
          <w:lang w:val="en-US"/>
        </w:rPr>
        <w:t xml:space="preserve">) The frequency of RIP mutations for 12 </w:t>
      </w:r>
      <w:proofErr w:type="spellStart"/>
      <w:r w:rsidR="006C7E03" w:rsidRPr="00C60CD6">
        <w:rPr>
          <w:lang w:val="en-US"/>
        </w:rPr>
        <w:t>octad</w:t>
      </w:r>
      <w:proofErr w:type="spellEnd"/>
      <w:r w:rsidR="006C7E03" w:rsidRPr="00C60CD6">
        <w:rPr>
          <w:lang w:val="en-US"/>
        </w:rPr>
        <w:t xml:space="preserve"> progeny (22A, 22B and 22D) across a 2,894 </w:t>
      </w:r>
      <w:proofErr w:type="spellStart"/>
      <w:r w:rsidR="006C7E03" w:rsidRPr="00C60CD6">
        <w:rPr>
          <w:lang w:val="en-US"/>
        </w:rPr>
        <w:t>bp</w:t>
      </w:r>
      <w:proofErr w:type="spellEnd"/>
      <w:r w:rsidR="006C7E03" w:rsidRPr="00C60CD6">
        <w:rPr>
          <w:lang w:val="en-US"/>
        </w:rPr>
        <w:t xml:space="preserve"> region including the repeated hairpin regions and the single copy spacer region. (c) The frequency of RIP mutations at each nucleotide position for the 12 </w:t>
      </w:r>
      <w:proofErr w:type="spellStart"/>
      <w:r w:rsidR="006C7E03" w:rsidRPr="00C60CD6">
        <w:rPr>
          <w:lang w:val="en-US"/>
        </w:rPr>
        <w:t>octad</w:t>
      </w:r>
      <w:proofErr w:type="spellEnd"/>
      <w:r w:rsidR="006C7E03" w:rsidRPr="00C60CD6">
        <w:rPr>
          <w:lang w:val="en-US"/>
        </w:rPr>
        <w:t xml:space="preserve"> progeny across the 1,474 </w:t>
      </w:r>
      <w:proofErr w:type="spellStart"/>
      <w:r w:rsidR="006C7E03" w:rsidRPr="00C60CD6">
        <w:rPr>
          <w:lang w:val="en-US"/>
        </w:rPr>
        <w:t>bp</w:t>
      </w:r>
      <w:proofErr w:type="spellEnd"/>
      <w:r w:rsidR="006C7E03" w:rsidRPr="00C60CD6">
        <w:rPr>
          <w:lang w:val="en-US"/>
        </w:rPr>
        <w:t xml:space="preserve"> region including the </w:t>
      </w:r>
      <w:proofErr w:type="spellStart"/>
      <w:r w:rsidR="006C7E03" w:rsidRPr="00C60CD6">
        <w:rPr>
          <w:i/>
          <w:lang w:val="en-US"/>
        </w:rPr>
        <w:t>hph</w:t>
      </w:r>
      <w:proofErr w:type="spellEnd"/>
      <w:r w:rsidR="006C7E03" w:rsidRPr="00C60CD6">
        <w:rPr>
          <w:i/>
          <w:lang w:val="en-US"/>
        </w:rPr>
        <w:t xml:space="preserve"> </w:t>
      </w:r>
      <w:r w:rsidR="006C7E03" w:rsidRPr="00C60CD6">
        <w:rPr>
          <w:lang w:val="en-US"/>
        </w:rPr>
        <w:t>duplicated gene region.</w:t>
      </w:r>
    </w:p>
    <w:p w14:paraId="0C4B0B6C" w14:textId="77777777" w:rsidR="00E63049" w:rsidRPr="004B0B24" w:rsidRDefault="00E63049">
      <w:pPr>
        <w:sectPr w:rsidR="00E63049" w:rsidRPr="004B0B24" w:rsidSect="00C91D47">
          <w:pgSz w:w="16838" w:h="11906" w:orient="landscape"/>
          <w:pgMar w:top="720" w:right="720" w:bottom="720" w:left="720" w:header="709" w:footer="709" w:gutter="0"/>
          <w:cols w:space="708"/>
          <w:docGrid w:linePitch="360"/>
        </w:sectPr>
      </w:pPr>
    </w:p>
    <w:p w14:paraId="5E88909E" w14:textId="16FF341B" w:rsidR="00E63049" w:rsidRDefault="00723DB7">
      <w:r>
        <w:rPr>
          <w:noProof/>
          <w:lang w:val="en-US"/>
        </w:rPr>
        <w:lastRenderedPageBreak/>
        <w:drawing>
          <wp:inline distT="0" distB="0" distL="0" distR="0" wp14:anchorId="577EA947" wp14:editId="128C80F5">
            <wp:extent cx="5541016" cy="75914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IPCAL analysis 2017.jpg"/>
                    <pic:cNvPicPr/>
                  </pic:nvPicPr>
                  <pic:blipFill>
                    <a:blip r:embed="rId12"/>
                    <a:stretch>
                      <a:fillRect/>
                    </a:stretch>
                  </pic:blipFill>
                  <pic:spPr>
                    <a:xfrm>
                      <a:off x="0" y="0"/>
                      <a:ext cx="5541646" cy="7592288"/>
                    </a:xfrm>
                    <a:prstGeom prst="rect">
                      <a:avLst/>
                    </a:prstGeom>
                  </pic:spPr>
                </pic:pic>
              </a:graphicData>
            </a:graphic>
          </wp:inline>
        </w:drawing>
      </w:r>
    </w:p>
    <w:p w14:paraId="06AC1EA6" w14:textId="74F07032" w:rsidR="006C7E03" w:rsidRPr="00C60CD6" w:rsidRDefault="00D8757A" w:rsidP="006C7E03">
      <w:pPr>
        <w:spacing w:after="0" w:line="240" w:lineRule="auto"/>
        <w:rPr>
          <w:lang w:val="en-US"/>
        </w:rPr>
      </w:pPr>
      <w:r>
        <w:rPr>
          <w:b/>
          <w:lang w:val="en-US"/>
        </w:rPr>
        <w:t>Figure S6</w:t>
      </w:r>
      <w:r w:rsidR="006C7E03" w:rsidRPr="00C60CD6">
        <w:rPr>
          <w:lang w:val="en-US"/>
        </w:rPr>
        <w:t xml:space="preserve"> RIPCAL analysis of sequences from progeny collected from crosses using isolates harboring different constructs that are triggering RIP. (</w:t>
      </w:r>
      <w:r w:rsidR="006C7E03">
        <w:rPr>
          <w:lang w:val="en-US"/>
        </w:rPr>
        <w:t>A</w:t>
      </w:r>
      <w:r w:rsidR="006C7E03" w:rsidRPr="00C60CD6">
        <w:rPr>
          <w:lang w:val="en-US"/>
        </w:rPr>
        <w:t xml:space="preserve">) A 3,346 </w:t>
      </w:r>
      <w:proofErr w:type="spellStart"/>
      <w:r w:rsidR="006C7E03" w:rsidRPr="00C60CD6">
        <w:rPr>
          <w:lang w:val="en-US"/>
        </w:rPr>
        <w:t>bp</w:t>
      </w:r>
      <w:proofErr w:type="spellEnd"/>
      <w:r w:rsidR="006C7E03" w:rsidRPr="00C60CD6">
        <w:rPr>
          <w:lang w:val="en-US"/>
        </w:rPr>
        <w:t xml:space="preserve"> region sequenced from 55 </w:t>
      </w:r>
      <w:proofErr w:type="gramStart"/>
      <w:r w:rsidR="006C7E03" w:rsidRPr="00C60CD6">
        <w:rPr>
          <w:lang w:val="en-US"/>
        </w:rPr>
        <w:t>progeny</w:t>
      </w:r>
      <w:proofErr w:type="gramEnd"/>
      <w:r w:rsidR="006C7E03" w:rsidRPr="00C60CD6">
        <w:rPr>
          <w:lang w:val="en-US"/>
        </w:rPr>
        <w:t xml:space="preserve"> collected from crosses of isolates harboring the double-</w:t>
      </w:r>
      <w:proofErr w:type="spellStart"/>
      <w:r w:rsidR="006C7E03" w:rsidRPr="00C60CD6">
        <w:rPr>
          <w:i/>
          <w:lang w:val="en-US"/>
        </w:rPr>
        <w:t>hph</w:t>
      </w:r>
      <w:proofErr w:type="spellEnd"/>
      <w:r w:rsidR="006C7E03" w:rsidRPr="00C60CD6">
        <w:rPr>
          <w:lang w:val="en-US"/>
        </w:rPr>
        <w:t xml:space="preserve"> construct (see Figure 1). (</w:t>
      </w:r>
      <w:r w:rsidR="006C7E03">
        <w:rPr>
          <w:lang w:val="en-US"/>
        </w:rPr>
        <w:t>B</w:t>
      </w:r>
      <w:r w:rsidR="006C7E03" w:rsidRPr="00C60CD6">
        <w:rPr>
          <w:lang w:val="en-US"/>
        </w:rPr>
        <w:t xml:space="preserve">) A 2,329 </w:t>
      </w:r>
      <w:proofErr w:type="spellStart"/>
      <w:r w:rsidR="006C7E03" w:rsidRPr="00C60CD6">
        <w:rPr>
          <w:lang w:val="en-US"/>
        </w:rPr>
        <w:t>bp</w:t>
      </w:r>
      <w:proofErr w:type="spellEnd"/>
      <w:r w:rsidR="006C7E03" w:rsidRPr="00C60CD6">
        <w:rPr>
          <w:lang w:val="en-US"/>
        </w:rPr>
        <w:t xml:space="preserve"> region sequenced from eight </w:t>
      </w:r>
      <w:proofErr w:type="gramStart"/>
      <w:r w:rsidR="006C7E03" w:rsidRPr="00C60CD6">
        <w:rPr>
          <w:lang w:val="en-US"/>
        </w:rPr>
        <w:t>progeny</w:t>
      </w:r>
      <w:proofErr w:type="gramEnd"/>
      <w:r w:rsidR="006C7E03" w:rsidRPr="00C60CD6">
        <w:rPr>
          <w:lang w:val="en-US"/>
        </w:rPr>
        <w:t xml:space="preserve"> collected from a cross of an isolate harboring an </w:t>
      </w:r>
      <w:r w:rsidR="006C7E03" w:rsidRPr="00C60CD6">
        <w:rPr>
          <w:i/>
          <w:lang w:val="en-US"/>
        </w:rPr>
        <w:t xml:space="preserve">NPS10 </w:t>
      </w:r>
      <w:r w:rsidR="006C7E03" w:rsidRPr="00C60CD6">
        <w:rPr>
          <w:lang w:val="en-US"/>
        </w:rPr>
        <w:t>silencing construct (see Figure 2). (</w:t>
      </w:r>
      <w:r w:rsidR="006C7E03">
        <w:rPr>
          <w:lang w:val="en-US"/>
        </w:rPr>
        <w:t>C</w:t>
      </w:r>
      <w:r w:rsidR="00444104">
        <w:rPr>
          <w:lang w:val="en-US"/>
        </w:rPr>
        <w:t>)</w:t>
      </w:r>
      <w:r w:rsidR="006C7E03" w:rsidRPr="00C60CD6">
        <w:rPr>
          <w:lang w:val="en-US"/>
        </w:rPr>
        <w:t xml:space="preserve"> A 3,977 </w:t>
      </w:r>
      <w:proofErr w:type="spellStart"/>
      <w:r w:rsidR="006C7E03" w:rsidRPr="00C60CD6">
        <w:rPr>
          <w:lang w:val="en-US"/>
        </w:rPr>
        <w:t>bp</w:t>
      </w:r>
      <w:proofErr w:type="spellEnd"/>
      <w:r w:rsidR="006C7E03" w:rsidRPr="00C60CD6">
        <w:rPr>
          <w:lang w:val="en-US"/>
        </w:rPr>
        <w:t xml:space="preserve"> region sequenced from four </w:t>
      </w:r>
      <w:proofErr w:type="spellStart"/>
      <w:r w:rsidR="006C7E03" w:rsidRPr="00C60CD6">
        <w:rPr>
          <w:lang w:val="en-US"/>
        </w:rPr>
        <w:t>octad</w:t>
      </w:r>
      <w:proofErr w:type="spellEnd"/>
      <w:r w:rsidR="006C7E03" w:rsidRPr="00C60CD6">
        <w:rPr>
          <w:lang w:val="en-US"/>
        </w:rPr>
        <w:t xml:space="preserve"> progeny collected from the T-DNA insertion mutant, </w:t>
      </w:r>
      <w:proofErr w:type="spellStart"/>
      <w:r w:rsidR="006C7E03" w:rsidRPr="00C60CD6">
        <w:rPr>
          <w:lang w:val="en-US"/>
        </w:rPr>
        <w:t>LopP</w:t>
      </w:r>
      <w:proofErr w:type="spellEnd"/>
      <w:r w:rsidR="006C7E03" w:rsidRPr="00C60CD6">
        <w:rPr>
          <w:lang w:val="en-US"/>
        </w:rPr>
        <w:t xml:space="preserve"> (see Figure 3). The predominant dinucleotide transitions generated by RIP are </w:t>
      </w:r>
      <w:proofErr w:type="spellStart"/>
      <w:r w:rsidR="006C7E03" w:rsidRPr="00C60CD6">
        <w:rPr>
          <w:lang w:val="en-US"/>
        </w:rPr>
        <w:t>CpA</w:t>
      </w:r>
      <w:proofErr w:type="spellEnd"/>
      <w:r w:rsidR="006C7E03" w:rsidRPr="00C60CD6">
        <w:rPr>
          <w:lang w:val="en-US"/>
        </w:rPr>
        <w:t xml:space="preserve"> to </w:t>
      </w:r>
      <w:proofErr w:type="spellStart"/>
      <w:r w:rsidR="006C7E03" w:rsidRPr="00C60CD6">
        <w:rPr>
          <w:lang w:val="en-US"/>
        </w:rPr>
        <w:t>TpA</w:t>
      </w:r>
      <w:proofErr w:type="spellEnd"/>
      <w:r w:rsidR="006C7E03" w:rsidRPr="00C60CD6">
        <w:rPr>
          <w:lang w:val="en-US"/>
        </w:rPr>
        <w:t xml:space="preserve"> and CpG to </w:t>
      </w:r>
      <w:proofErr w:type="spellStart"/>
      <w:r w:rsidR="006C7E03" w:rsidRPr="00C60CD6">
        <w:rPr>
          <w:lang w:val="en-US"/>
        </w:rPr>
        <w:t>TpG</w:t>
      </w:r>
      <w:proofErr w:type="spellEnd"/>
      <w:r w:rsidR="006C7E03" w:rsidRPr="00C60CD6">
        <w:rPr>
          <w:lang w:val="en-US"/>
        </w:rPr>
        <w:t xml:space="preserve"> for all progeny screened. </w:t>
      </w:r>
    </w:p>
    <w:p w14:paraId="0078A4A0" w14:textId="564CE20A" w:rsidR="00E81C94" w:rsidRPr="004B0B24" w:rsidRDefault="00E81C94">
      <w:r w:rsidRPr="004B0B24">
        <w:br w:type="page"/>
      </w:r>
    </w:p>
    <w:p w14:paraId="0BC45783" w14:textId="77777777" w:rsidR="00E81C94" w:rsidRPr="004B0B24" w:rsidRDefault="00E81C94">
      <w:pPr>
        <w:sectPr w:rsidR="00E81C94" w:rsidRPr="004B0B24" w:rsidSect="00E81C94">
          <w:pgSz w:w="11906" w:h="16838"/>
          <w:pgMar w:top="720" w:right="720" w:bottom="720" w:left="720" w:header="709" w:footer="709" w:gutter="0"/>
          <w:cols w:space="708"/>
          <w:docGrid w:linePitch="360"/>
        </w:sectPr>
      </w:pPr>
    </w:p>
    <w:p w14:paraId="129833C4" w14:textId="274C7436" w:rsidR="00D43718" w:rsidRDefault="00723DB7">
      <w:r>
        <w:rPr>
          <w:noProof/>
          <w:lang w:val="en-US"/>
        </w:rPr>
        <w:lastRenderedPageBreak/>
        <w:drawing>
          <wp:inline distT="0" distB="0" distL="0" distR="0" wp14:anchorId="3B130486" wp14:editId="4C08B301">
            <wp:extent cx="6715125" cy="48064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P pair comparison - cross22 take 2.jpg"/>
                    <pic:cNvPicPr/>
                  </pic:nvPicPr>
                  <pic:blipFill>
                    <a:blip r:embed="rId13"/>
                    <a:stretch>
                      <a:fillRect/>
                    </a:stretch>
                  </pic:blipFill>
                  <pic:spPr>
                    <a:xfrm>
                      <a:off x="0" y="0"/>
                      <a:ext cx="6716925" cy="4807778"/>
                    </a:xfrm>
                    <a:prstGeom prst="rect">
                      <a:avLst/>
                    </a:prstGeom>
                  </pic:spPr>
                </pic:pic>
              </a:graphicData>
            </a:graphic>
          </wp:inline>
        </w:drawing>
      </w:r>
    </w:p>
    <w:p w14:paraId="5DE59EE1" w14:textId="21C9BAA2" w:rsidR="006C7E03" w:rsidRPr="00C60CD6" w:rsidRDefault="00D8757A" w:rsidP="006C7E03">
      <w:pPr>
        <w:spacing w:after="0" w:line="240" w:lineRule="auto"/>
        <w:rPr>
          <w:lang w:val="en-US"/>
        </w:rPr>
      </w:pPr>
      <w:r>
        <w:rPr>
          <w:b/>
          <w:lang w:val="en-US"/>
        </w:rPr>
        <w:t>Figure S7</w:t>
      </w:r>
      <w:r w:rsidR="006C7E03" w:rsidRPr="00C60CD6">
        <w:rPr>
          <w:lang w:val="en-US"/>
        </w:rPr>
        <w:t xml:space="preserve"> Analysis of RIP mutations in progeny of </w:t>
      </w:r>
      <w:r w:rsidR="006C7E03" w:rsidRPr="00C60CD6">
        <w:rPr>
          <w:i/>
          <w:lang w:val="en-US"/>
        </w:rPr>
        <w:t>L. maculans</w:t>
      </w:r>
      <w:r w:rsidR="006C7E03" w:rsidRPr="00C60CD6">
        <w:rPr>
          <w:lang w:val="en-US"/>
        </w:rPr>
        <w:t xml:space="preserve"> isolates following a single sexual cycle. (</w:t>
      </w:r>
      <w:r w:rsidR="006C7E03">
        <w:rPr>
          <w:lang w:val="en-US"/>
        </w:rPr>
        <w:t>A</w:t>
      </w:r>
      <w:r w:rsidR="006C7E03" w:rsidRPr="00C60CD6">
        <w:rPr>
          <w:lang w:val="en-US"/>
        </w:rPr>
        <w:t>) Representation of the construct inserted into one of the parents, 691+NPS10, used to generate the tetrad progeny (22A3 through 22H6). A specific region of the construct (Hairpin F and Hairpin-Intron) were sequenced from the progeny. (</w:t>
      </w:r>
      <w:r w:rsidR="006C7E03">
        <w:rPr>
          <w:lang w:val="en-US"/>
        </w:rPr>
        <w:t>B</w:t>
      </w:r>
      <w:r w:rsidR="006C7E03" w:rsidRPr="00C60CD6">
        <w:rPr>
          <w:lang w:val="en-US"/>
        </w:rPr>
        <w:t xml:space="preserve">) The pattern of RIP mutations within the </w:t>
      </w:r>
      <w:proofErr w:type="spellStart"/>
      <w:r w:rsidR="006C7E03" w:rsidRPr="00C60CD6">
        <w:rPr>
          <w:lang w:val="en-US"/>
        </w:rPr>
        <w:t>octad</w:t>
      </w:r>
      <w:proofErr w:type="spellEnd"/>
      <w:r w:rsidR="006C7E03" w:rsidRPr="00C60CD6">
        <w:rPr>
          <w:lang w:val="en-US"/>
        </w:rPr>
        <w:t xml:space="preserve"> progeny. </w:t>
      </w:r>
      <w:proofErr w:type="spellStart"/>
      <w:r w:rsidR="006C7E03">
        <w:rPr>
          <w:lang w:val="en-US"/>
        </w:rPr>
        <w:t>Octad</w:t>
      </w:r>
      <w:proofErr w:type="spellEnd"/>
      <w:r w:rsidR="006C7E03">
        <w:rPr>
          <w:lang w:val="en-US"/>
        </w:rPr>
        <w:t xml:space="preserve"> pairs 1-3 are also presented in figure 2B. </w:t>
      </w:r>
      <w:r w:rsidR="006C7E03" w:rsidRPr="00C60CD6">
        <w:rPr>
          <w:lang w:val="en-US"/>
        </w:rPr>
        <w:t xml:space="preserve">For each </w:t>
      </w:r>
      <w:proofErr w:type="spellStart"/>
      <w:r w:rsidR="006C7E03" w:rsidRPr="00C60CD6">
        <w:rPr>
          <w:lang w:val="en-US"/>
        </w:rPr>
        <w:t>octad</w:t>
      </w:r>
      <w:proofErr w:type="spellEnd"/>
      <w:r w:rsidR="006C7E03" w:rsidRPr="00C60CD6">
        <w:rPr>
          <w:lang w:val="en-US"/>
        </w:rPr>
        <w:t xml:space="preserve">, two pairs of progeny (generated via a single round of mitosis following meiosis), contained the construct and were sequenced. </w:t>
      </w:r>
      <w:proofErr w:type="gramStart"/>
      <w:r w:rsidR="006C7E03" w:rsidRPr="00C60CD6">
        <w:rPr>
          <w:lang w:val="en-US"/>
        </w:rPr>
        <w:t>C:T</w:t>
      </w:r>
      <w:proofErr w:type="gramEnd"/>
      <w:r w:rsidR="006C7E03" w:rsidRPr="00C60CD6">
        <w:rPr>
          <w:lang w:val="en-US"/>
        </w:rPr>
        <w:t xml:space="preserve"> transitions are represented in red whilst G:A transitions are represented in blue. The patterns of RIP mutations differ for each of the </w:t>
      </w:r>
      <w:proofErr w:type="spellStart"/>
      <w:r w:rsidR="006C7E03" w:rsidRPr="00C60CD6">
        <w:rPr>
          <w:lang w:val="en-US"/>
        </w:rPr>
        <w:t>octad</w:t>
      </w:r>
      <w:proofErr w:type="spellEnd"/>
      <w:r w:rsidR="006C7E03" w:rsidRPr="00C60CD6">
        <w:rPr>
          <w:lang w:val="en-US"/>
        </w:rPr>
        <w:t xml:space="preserve"> pairs. (</w:t>
      </w:r>
      <w:r w:rsidR="006C7E03">
        <w:rPr>
          <w:lang w:val="en-US"/>
        </w:rPr>
        <w:t>C</w:t>
      </w:r>
      <w:r w:rsidR="006C7E03" w:rsidRPr="00C60CD6">
        <w:rPr>
          <w:lang w:val="en-US"/>
        </w:rPr>
        <w:t xml:space="preserve">) The frequency of RIP mutations at each nucleotide position was determined from the </w:t>
      </w:r>
      <w:proofErr w:type="gramStart"/>
      <w:r w:rsidR="006C7E03" w:rsidRPr="00C60CD6">
        <w:rPr>
          <w:lang w:val="en-US"/>
        </w:rPr>
        <w:t>26 progeny</w:t>
      </w:r>
      <w:proofErr w:type="gramEnd"/>
      <w:r w:rsidR="006C7E03" w:rsidRPr="00C60CD6">
        <w:rPr>
          <w:lang w:val="en-US"/>
        </w:rPr>
        <w:t xml:space="preserve"> analyzed.</w:t>
      </w:r>
    </w:p>
    <w:p w14:paraId="6120A681" w14:textId="2D096E9F" w:rsidR="00E63049" w:rsidRPr="004B0B24" w:rsidRDefault="00E63049"/>
    <w:p w14:paraId="47226C5C" w14:textId="77777777" w:rsidR="00FB62EC" w:rsidRDefault="00FB62EC"/>
    <w:p w14:paraId="4237024D" w14:textId="77777777" w:rsidR="00FB62EC" w:rsidRDefault="00FB62EC"/>
    <w:p w14:paraId="0786BF1B" w14:textId="77777777" w:rsidR="00F860D2" w:rsidRPr="00F860D2" w:rsidRDefault="00FB62EC" w:rsidP="00F860D2">
      <w:pPr>
        <w:pStyle w:val="EndNoteBibliography"/>
        <w:spacing w:after="0"/>
        <w:ind w:left="720" w:hanging="720"/>
      </w:pPr>
      <w:r>
        <w:fldChar w:fldCharType="begin"/>
      </w:r>
      <w:r>
        <w:instrText xml:space="preserve"> ADDIN EN.REFLIST </w:instrText>
      </w:r>
      <w:r>
        <w:fldChar w:fldCharType="separate"/>
      </w:r>
      <w:bookmarkStart w:id="4" w:name="_ENREF_1"/>
      <w:r w:rsidR="00F860D2" w:rsidRPr="00F860D2">
        <w:t xml:space="preserve">Cozijnsen, A. J., and B. J. Howlett, 2003 Characterisation of the mating-type locus of the plant pathogenic ascomycete </w:t>
      </w:r>
      <w:r w:rsidR="00F860D2" w:rsidRPr="00F860D2">
        <w:rPr>
          <w:i/>
        </w:rPr>
        <w:t>Leptosphaeria maculans</w:t>
      </w:r>
      <w:r w:rsidR="00F860D2" w:rsidRPr="00F860D2">
        <w:t>. Curr Genet 43</w:t>
      </w:r>
      <w:r w:rsidR="00F860D2" w:rsidRPr="00F860D2">
        <w:rPr>
          <w:b/>
        </w:rPr>
        <w:t>:</w:t>
      </w:r>
      <w:r w:rsidR="00F860D2" w:rsidRPr="00F860D2">
        <w:t xml:space="preserve"> 351-357.</w:t>
      </w:r>
      <w:bookmarkEnd w:id="4"/>
    </w:p>
    <w:p w14:paraId="3C7CB924" w14:textId="77777777" w:rsidR="00F860D2" w:rsidRPr="00F860D2" w:rsidRDefault="00F860D2" w:rsidP="00F860D2">
      <w:pPr>
        <w:pStyle w:val="EndNoteBibliography"/>
        <w:spacing w:after="0"/>
        <w:ind w:left="720" w:hanging="720"/>
      </w:pPr>
      <w:bookmarkStart w:id="5" w:name="_ENREF_2"/>
      <w:r w:rsidRPr="00F860D2">
        <w:t>Fudal, I., S. Ross, L. Gout, F. Blaise, M. L. Kuhn</w:t>
      </w:r>
      <w:r w:rsidRPr="00F860D2">
        <w:rPr>
          <w:i/>
        </w:rPr>
        <w:t xml:space="preserve"> et al.</w:t>
      </w:r>
      <w:r w:rsidRPr="00F860D2">
        <w:t xml:space="preserve">, 2007 Heterochromatin-like regions as ecological niches for avirulence genes in the </w:t>
      </w:r>
      <w:r w:rsidRPr="00F860D2">
        <w:rPr>
          <w:i/>
        </w:rPr>
        <w:t>Leptosphaeria maculans</w:t>
      </w:r>
      <w:r w:rsidRPr="00F860D2">
        <w:t xml:space="preserve"> genome: map-based cloning of </w:t>
      </w:r>
      <w:r w:rsidRPr="00F860D2">
        <w:rPr>
          <w:i/>
        </w:rPr>
        <w:t>AvrLm6</w:t>
      </w:r>
      <w:r w:rsidRPr="00F860D2">
        <w:t>. Molecular Plant-Microbe Interactions 20</w:t>
      </w:r>
      <w:r w:rsidRPr="00F860D2">
        <w:rPr>
          <w:b/>
        </w:rPr>
        <w:t>:</w:t>
      </w:r>
      <w:r w:rsidRPr="00F860D2">
        <w:t xml:space="preserve"> 459-470.</w:t>
      </w:r>
      <w:bookmarkEnd w:id="5"/>
    </w:p>
    <w:p w14:paraId="7AF38619" w14:textId="77777777" w:rsidR="00F860D2" w:rsidRPr="00F860D2" w:rsidRDefault="00F860D2" w:rsidP="00F860D2">
      <w:pPr>
        <w:pStyle w:val="EndNoteBibliography"/>
        <w:spacing w:after="0"/>
        <w:ind w:left="720" w:hanging="720"/>
      </w:pPr>
      <w:bookmarkStart w:id="6" w:name="_ENREF_3"/>
      <w:r w:rsidRPr="00F860D2">
        <w:t>Gout, L., I. Fudal, M. L. Kuhn, F. Blaise, M. Eckert</w:t>
      </w:r>
      <w:r w:rsidRPr="00F860D2">
        <w:rPr>
          <w:i/>
        </w:rPr>
        <w:t xml:space="preserve"> et al.</w:t>
      </w:r>
      <w:r w:rsidRPr="00F860D2">
        <w:t xml:space="preserve">, 2006 Lost in the middle of nowhere: the </w:t>
      </w:r>
      <w:r w:rsidRPr="00F860D2">
        <w:rPr>
          <w:i/>
        </w:rPr>
        <w:t>AvrLm1</w:t>
      </w:r>
      <w:r w:rsidRPr="00F860D2">
        <w:t xml:space="preserve"> avirulence gene of the Dothideomycete </w:t>
      </w:r>
      <w:r w:rsidRPr="00F860D2">
        <w:rPr>
          <w:i/>
        </w:rPr>
        <w:t>Leptosphaeria maculans</w:t>
      </w:r>
      <w:r w:rsidRPr="00F860D2">
        <w:t>. Molecular Microbiology 60</w:t>
      </w:r>
      <w:r w:rsidRPr="00F860D2">
        <w:rPr>
          <w:b/>
        </w:rPr>
        <w:t>:</w:t>
      </w:r>
      <w:r w:rsidRPr="00F860D2">
        <w:t xml:space="preserve"> 67-80.</w:t>
      </w:r>
      <w:bookmarkEnd w:id="6"/>
    </w:p>
    <w:p w14:paraId="668CFC8C" w14:textId="77777777" w:rsidR="00F860D2" w:rsidRPr="00F860D2" w:rsidRDefault="00F860D2" w:rsidP="00F860D2">
      <w:pPr>
        <w:pStyle w:val="EndNoteBibliography"/>
        <w:spacing w:after="0"/>
        <w:ind w:left="720" w:hanging="720"/>
      </w:pPr>
      <w:bookmarkStart w:id="7" w:name="_ENREF_4"/>
      <w:r w:rsidRPr="00F860D2">
        <w:t>Idnurm, A., A. S. Urquhart, D. Vummadi, S. Chang, A. P. Van de Wouw</w:t>
      </w:r>
      <w:r w:rsidRPr="00F860D2">
        <w:rPr>
          <w:i/>
        </w:rPr>
        <w:t xml:space="preserve"> et al.</w:t>
      </w:r>
      <w:r w:rsidRPr="00F860D2">
        <w:t xml:space="preserve">, 2017 Spontaneous and CRISPR/Cas9-induced mutation of the osmosensor histidine kinase of the canola pathogen </w:t>
      </w:r>
      <w:r w:rsidRPr="00F860D2">
        <w:rPr>
          <w:i/>
        </w:rPr>
        <w:t>Leptopshaeria maculans</w:t>
      </w:r>
      <w:r w:rsidRPr="00F860D2">
        <w:t>. Fungal Biology and Biotechnology 4</w:t>
      </w:r>
      <w:r w:rsidRPr="00F860D2">
        <w:rPr>
          <w:b/>
        </w:rPr>
        <w:t>:</w:t>
      </w:r>
      <w:r w:rsidRPr="00F860D2">
        <w:t xml:space="preserve"> 12.</w:t>
      </w:r>
      <w:bookmarkEnd w:id="7"/>
    </w:p>
    <w:p w14:paraId="3509F9F9" w14:textId="77777777" w:rsidR="00F860D2" w:rsidRPr="00F860D2" w:rsidRDefault="00F860D2" w:rsidP="00F860D2">
      <w:pPr>
        <w:pStyle w:val="EndNoteBibliography"/>
        <w:spacing w:after="0"/>
        <w:ind w:left="720" w:hanging="720"/>
      </w:pPr>
      <w:bookmarkStart w:id="8" w:name="_ENREF_5"/>
      <w:r w:rsidRPr="00F860D2">
        <w:t>Van de Wouw, A. P., A. J. Cozijnsen, J. K. Hane, P. C. Brunner, B. A. McDonald</w:t>
      </w:r>
      <w:r w:rsidRPr="00F860D2">
        <w:rPr>
          <w:i/>
        </w:rPr>
        <w:t xml:space="preserve"> et al.</w:t>
      </w:r>
      <w:r w:rsidRPr="00F860D2">
        <w:t xml:space="preserve">, 2010 Evolution of linked avirulence effectors in </w:t>
      </w:r>
      <w:r w:rsidRPr="00F860D2">
        <w:rPr>
          <w:i/>
        </w:rPr>
        <w:t>Leptosphaeria maculans</w:t>
      </w:r>
      <w:r w:rsidRPr="00F860D2">
        <w:t xml:space="preserve"> is affected by genomic environment and exposure to resistance genes in host plants. PLoS Pathogens 6</w:t>
      </w:r>
      <w:r w:rsidRPr="00F860D2">
        <w:rPr>
          <w:b/>
        </w:rPr>
        <w:t>:</w:t>
      </w:r>
      <w:r w:rsidRPr="00F860D2">
        <w:t xml:space="preserve"> e1001180.</w:t>
      </w:r>
      <w:bookmarkEnd w:id="8"/>
    </w:p>
    <w:p w14:paraId="37C2CE3A" w14:textId="77777777" w:rsidR="00F860D2" w:rsidRPr="00F860D2" w:rsidRDefault="00F860D2" w:rsidP="00F860D2">
      <w:pPr>
        <w:pStyle w:val="EndNoteBibliography"/>
        <w:spacing w:after="0"/>
        <w:ind w:left="720" w:hanging="720"/>
      </w:pPr>
      <w:bookmarkStart w:id="9" w:name="_ENREF_6"/>
      <w:r w:rsidRPr="00F860D2">
        <w:t>Van de Wouw, A. P., C. E. Elliott and B. J. Howlett, 2014a Transformation of fungal isolates with avirulence genes provides tools for identification of corresponding resistance genes in the host plant. European J Plant Pathol 140</w:t>
      </w:r>
      <w:r w:rsidRPr="00F860D2">
        <w:rPr>
          <w:b/>
        </w:rPr>
        <w:t>:</w:t>
      </w:r>
      <w:r w:rsidRPr="00F860D2">
        <w:t xml:space="preserve"> 875-882.</w:t>
      </w:r>
      <w:bookmarkEnd w:id="9"/>
    </w:p>
    <w:p w14:paraId="11567932" w14:textId="77777777" w:rsidR="00F860D2" w:rsidRPr="00F860D2" w:rsidRDefault="00F860D2" w:rsidP="00F860D2">
      <w:pPr>
        <w:pStyle w:val="EndNoteBibliography"/>
        <w:spacing w:after="0"/>
        <w:ind w:left="720" w:hanging="720"/>
      </w:pPr>
      <w:bookmarkStart w:id="10" w:name="_ENREF_7"/>
      <w:r w:rsidRPr="00F860D2">
        <w:t xml:space="preserve">Van de Wouw, A. P., and B. J. Howlett, 2012 Estimating frequencies of virulent isolates in field populations of a plant pathogenic fungus, </w:t>
      </w:r>
      <w:r w:rsidRPr="00F860D2">
        <w:rPr>
          <w:i/>
        </w:rPr>
        <w:t>Leptosphaeria maculans</w:t>
      </w:r>
      <w:r w:rsidRPr="00F860D2">
        <w:t>, using high-throughput pyrosequencing. Journal of Applied Microbiology 113</w:t>
      </w:r>
      <w:r w:rsidRPr="00F860D2">
        <w:rPr>
          <w:b/>
        </w:rPr>
        <w:t>:</w:t>
      </w:r>
      <w:r w:rsidRPr="00F860D2">
        <w:t xml:space="preserve"> 1145-1153.</w:t>
      </w:r>
      <w:bookmarkEnd w:id="10"/>
    </w:p>
    <w:p w14:paraId="2D6BE055" w14:textId="77777777" w:rsidR="00F860D2" w:rsidRPr="00F860D2" w:rsidRDefault="00F860D2" w:rsidP="00F860D2">
      <w:pPr>
        <w:pStyle w:val="EndNoteBibliography"/>
        <w:spacing w:after="0"/>
        <w:ind w:left="720" w:hanging="720"/>
      </w:pPr>
      <w:bookmarkStart w:id="11" w:name="_ENREF_8"/>
      <w:r w:rsidRPr="00F860D2">
        <w:t xml:space="preserve">Van de Wouw, A. P., B. J. Howlett and A. Idnurm, 2017 Changes in allele frequencies of avirulence genes in the blackleg fungus, </w:t>
      </w:r>
      <w:r w:rsidRPr="00F860D2">
        <w:rPr>
          <w:i/>
        </w:rPr>
        <w:t>Leptosphaeria maculans</w:t>
      </w:r>
      <w:r w:rsidRPr="00F860D2">
        <w:t>, over two decades in Australia. Crop and Pasture Science In Press.</w:t>
      </w:r>
      <w:bookmarkEnd w:id="11"/>
    </w:p>
    <w:p w14:paraId="0DA8C1BD" w14:textId="77777777" w:rsidR="00F860D2" w:rsidRPr="00F860D2" w:rsidRDefault="00F860D2" w:rsidP="00F860D2">
      <w:pPr>
        <w:pStyle w:val="EndNoteBibliography"/>
        <w:ind w:left="720" w:hanging="720"/>
      </w:pPr>
      <w:bookmarkStart w:id="12" w:name="_ENREF_9"/>
      <w:r w:rsidRPr="00F860D2">
        <w:t>Van de Wouw, A. P., S. J. Marcroft, A. Ware, K. Lindbeck, R. Khangura</w:t>
      </w:r>
      <w:r w:rsidRPr="00F860D2">
        <w:rPr>
          <w:i/>
        </w:rPr>
        <w:t xml:space="preserve"> et al.</w:t>
      </w:r>
      <w:r w:rsidRPr="00F860D2">
        <w:t>, 2014b Breakdown of resistance to the fungal disease, blackleg, is averted in commercial canola (</w:t>
      </w:r>
      <w:r w:rsidRPr="00F860D2">
        <w:rPr>
          <w:i/>
        </w:rPr>
        <w:t>Brassica napus</w:t>
      </w:r>
      <w:r w:rsidRPr="00F860D2">
        <w:t>) crops in Australia. Field Crops Research 166</w:t>
      </w:r>
      <w:r w:rsidRPr="00F860D2">
        <w:rPr>
          <w:b/>
        </w:rPr>
        <w:t>:</w:t>
      </w:r>
      <w:r w:rsidRPr="00F860D2">
        <w:t xml:space="preserve"> 144-151.</w:t>
      </w:r>
      <w:bookmarkEnd w:id="12"/>
    </w:p>
    <w:p w14:paraId="6B4267B4" w14:textId="2E299E40" w:rsidR="00AE2927" w:rsidRPr="004B0B24" w:rsidRDefault="00FB62EC">
      <w:r>
        <w:fldChar w:fldCharType="end"/>
      </w:r>
    </w:p>
    <w:sectPr w:rsidR="00AE2927" w:rsidRPr="004B0B24" w:rsidSect="00C91D47">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FC4A1D" w14:textId="77777777" w:rsidR="001C2EB2" w:rsidRDefault="001C2EB2" w:rsidP="002053F4">
      <w:pPr>
        <w:spacing w:after="0" w:line="240" w:lineRule="auto"/>
      </w:pPr>
      <w:r>
        <w:separator/>
      </w:r>
    </w:p>
  </w:endnote>
  <w:endnote w:type="continuationSeparator" w:id="0">
    <w:p w14:paraId="28DD891C" w14:textId="77777777" w:rsidR="001C2EB2" w:rsidRDefault="001C2EB2" w:rsidP="002053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Times New Roman"/>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7370482"/>
      <w:docPartObj>
        <w:docPartGallery w:val="Page Numbers (Bottom of Page)"/>
        <w:docPartUnique/>
      </w:docPartObj>
    </w:sdtPr>
    <w:sdtEndPr>
      <w:rPr>
        <w:noProof/>
      </w:rPr>
    </w:sdtEndPr>
    <w:sdtContent>
      <w:p w14:paraId="0D8469C0" w14:textId="5EB3852D" w:rsidR="001C2EB2" w:rsidRDefault="001C2EB2">
        <w:pPr>
          <w:pStyle w:val="Footer"/>
          <w:jc w:val="right"/>
        </w:pPr>
        <w:r>
          <w:fldChar w:fldCharType="begin"/>
        </w:r>
        <w:r>
          <w:instrText xml:space="preserve"> PAGE   \* MERGEFORMAT </w:instrText>
        </w:r>
        <w:r>
          <w:fldChar w:fldCharType="separate"/>
        </w:r>
        <w:r w:rsidR="003A4C3C">
          <w:rPr>
            <w:noProof/>
          </w:rPr>
          <w:t>2</w:t>
        </w:r>
        <w:r>
          <w:rPr>
            <w:noProof/>
          </w:rPr>
          <w:fldChar w:fldCharType="end"/>
        </w:r>
      </w:p>
    </w:sdtContent>
  </w:sdt>
  <w:p w14:paraId="50E31706" w14:textId="77777777" w:rsidR="001C2EB2" w:rsidRDefault="001C2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8DD8F" w14:textId="77777777" w:rsidR="001C2EB2" w:rsidRDefault="001C2EB2" w:rsidP="002053F4">
      <w:pPr>
        <w:spacing w:after="0" w:line="240" w:lineRule="auto"/>
      </w:pPr>
      <w:r>
        <w:separator/>
      </w:r>
    </w:p>
  </w:footnote>
  <w:footnote w:type="continuationSeparator" w:id="0">
    <w:p w14:paraId="437B741E" w14:textId="77777777" w:rsidR="001C2EB2" w:rsidRDefault="001C2EB2" w:rsidP="002053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refsvziftx0gexfvg5vaxr0pspvdfa9re9&quot;&gt;Fungal pathogen complete(1)&lt;record-ids&gt;&lt;item&gt;61&lt;/item&gt;&lt;item&gt;62&lt;/item&gt;&lt;item&gt;71&lt;/item&gt;&lt;item&gt;170&lt;/item&gt;&lt;item&gt;393&lt;/item&gt;&lt;item&gt;441&lt;/item&gt;&lt;item&gt;802&lt;/item&gt;&lt;item&gt;929&lt;/item&gt;&lt;item&gt;967&lt;/item&gt;&lt;/record-ids&gt;&lt;/item&gt;&lt;/Libraries&gt;"/>
  </w:docVars>
  <w:rsids>
    <w:rsidRoot w:val="00846A33"/>
    <w:rsid w:val="000015EC"/>
    <w:rsid w:val="00001B5D"/>
    <w:rsid w:val="000059A5"/>
    <w:rsid w:val="00006836"/>
    <w:rsid w:val="000119B9"/>
    <w:rsid w:val="00012E31"/>
    <w:rsid w:val="00014D14"/>
    <w:rsid w:val="000154E9"/>
    <w:rsid w:val="00020279"/>
    <w:rsid w:val="00020381"/>
    <w:rsid w:val="0002066A"/>
    <w:rsid w:val="0002224D"/>
    <w:rsid w:val="00022AB9"/>
    <w:rsid w:val="00023F42"/>
    <w:rsid w:val="0002571E"/>
    <w:rsid w:val="00030540"/>
    <w:rsid w:val="00030879"/>
    <w:rsid w:val="0003684F"/>
    <w:rsid w:val="00037281"/>
    <w:rsid w:val="0004621D"/>
    <w:rsid w:val="00046B4C"/>
    <w:rsid w:val="000518B5"/>
    <w:rsid w:val="0005514E"/>
    <w:rsid w:val="000551FB"/>
    <w:rsid w:val="0005580B"/>
    <w:rsid w:val="00061598"/>
    <w:rsid w:val="000615E9"/>
    <w:rsid w:val="00065188"/>
    <w:rsid w:val="00070106"/>
    <w:rsid w:val="000705A0"/>
    <w:rsid w:val="00076A3E"/>
    <w:rsid w:val="00076D43"/>
    <w:rsid w:val="00077D50"/>
    <w:rsid w:val="00080132"/>
    <w:rsid w:val="00082106"/>
    <w:rsid w:val="000822AC"/>
    <w:rsid w:val="000822B9"/>
    <w:rsid w:val="000825BA"/>
    <w:rsid w:val="00085EB7"/>
    <w:rsid w:val="0009120F"/>
    <w:rsid w:val="00092F2D"/>
    <w:rsid w:val="00093FA8"/>
    <w:rsid w:val="00094767"/>
    <w:rsid w:val="000969E7"/>
    <w:rsid w:val="00096BC1"/>
    <w:rsid w:val="000A0F96"/>
    <w:rsid w:val="000A46D7"/>
    <w:rsid w:val="000B4A69"/>
    <w:rsid w:val="000B76F0"/>
    <w:rsid w:val="000B7D92"/>
    <w:rsid w:val="000C1335"/>
    <w:rsid w:val="000C5A55"/>
    <w:rsid w:val="000D0D00"/>
    <w:rsid w:val="000D55B6"/>
    <w:rsid w:val="000D5F7C"/>
    <w:rsid w:val="000D71BE"/>
    <w:rsid w:val="000D7596"/>
    <w:rsid w:val="000D7B8B"/>
    <w:rsid w:val="000E1D2E"/>
    <w:rsid w:val="000E3598"/>
    <w:rsid w:val="000F1208"/>
    <w:rsid w:val="000F6B26"/>
    <w:rsid w:val="0010150E"/>
    <w:rsid w:val="00103DDE"/>
    <w:rsid w:val="001062E9"/>
    <w:rsid w:val="00111806"/>
    <w:rsid w:val="00115E94"/>
    <w:rsid w:val="001165F7"/>
    <w:rsid w:val="001171B1"/>
    <w:rsid w:val="0012256D"/>
    <w:rsid w:val="00124AB6"/>
    <w:rsid w:val="001251BB"/>
    <w:rsid w:val="00125FF8"/>
    <w:rsid w:val="00127866"/>
    <w:rsid w:val="001327E7"/>
    <w:rsid w:val="00133FA6"/>
    <w:rsid w:val="00134E2F"/>
    <w:rsid w:val="00135537"/>
    <w:rsid w:val="0014226B"/>
    <w:rsid w:val="00142965"/>
    <w:rsid w:val="00143524"/>
    <w:rsid w:val="0014429A"/>
    <w:rsid w:val="00144504"/>
    <w:rsid w:val="00144FBA"/>
    <w:rsid w:val="00146DCC"/>
    <w:rsid w:val="0015367D"/>
    <w:rsid w:val="00153B1A"/>
    <w:rsid w:val="00155710"/>
    <w:rsid w:val="001563C4"/>
    <w:rsid w:val="0016023B"/>
    <w:rsid w:val="00164180"/>
    <w:rsid w:val="00170B9F"/>
    <w:rsid w:val="001722F9"/>
    <w:rsid w:val="00173E77"/>
    <w:rsid w:val="00177E18"/>
    <w:rsid w:val="00180740"/>
    <w:rsid w:val="00180AAB"/>
    <w:rsid w:val="00186486"/>
    <w:rsid w:val="00190E61"/>
    <w:rsid w:val="00192779"/>
    <w:rsid w:val="00192A0A"/>
    <w:rsid w:val="00193809"/>
    <w:rsid w:val="00193A3A"/>
    <w:rsid w:val="00195436"/>
    <w:rsid w:val="001956CF"/>
    <w:rsid w:val="001A0D67"/>
    <w:rsid w:val="001A39A6"/>
    <w:rsid w:val="001A6263"/>
    <w:rsid w:val="001B21F5"/>
    <w:rsid w:val="001B3B07"/>
    <w:rsid w:val="001C00F2"/>
    <w:rsid w:val="001C19A3"/>
    <w:rsid w:val="001C27C6"/>
    <w:rsid w:val="001C2EB2"/>
    <w:rsid w:val="001C44BE"/>
    <w:rsid w:val="001C5EAA"/>
    <w:rsid w:val="001C62D5"/>
    <w:rsid w:val="001C7C66"/>
    <w:rsid w:val="001D1BD9"/>
    <w:rsid w:val="001D4B99"/>
    <w:rsid w:val="001D60DD"/>
    <w:rsid w:val="001E00D7"/>
    <w:rsid w:val="001E0BF5"/>
    <w:rsid w:val="001E336C"/>
    <w:rsid w:val="001E3DDB"/>
    <w:rsid w:val="001E6D81"/>
    <w:rsid w:val="001E7873"/>
    <w:rsid w:val="001F554B"/>
    <w:rsid w:val="001F5D26"/>
    <w:rsid w:val="002022D7"/>
    <w:rsid w:val="0020330E"/>
    <w:rsid w:val="0020387D"/>
    <w:rsid w:val="00204E34"/>
    <w:rsid w:val="00205347"/>
    <w:rsid w:val="002053F4"/>
    <w:rsid w:val="00206E74"/>
    <w:rsid w:val="00215577"/>
    <w:rsid w:val="0022475F"/>
    <w:rsid w:val="002264F5"/>
    <w:rsid w:val="002276AD"/>
    <w:rsid w:val="0022777E"/>
    <w:rsid w:val="00233877"/>
    <w:rsid w:val="00234988"/>
    <w:rsid w:val="002417B0"/>
    <w:rsid w:val="00241DC2"/>
    <w:rsid w:val="00242123"/>
    <w:rsid w:val="00245A0D"/>
    <w:rsid w:val="00246077"/>
    <w:rsid w:val="00246C4D"/>
    <w:rsid w:val="002472EB"/>
    <w:rsid w:val="00250329"/>
    <w:rsid w:val="002518F5"/>
    <w:rsid w:val="00257BE0"/>
    <w:rsid w:val="0026004B"/>
    <w:rsid w:val="00260554"/>
    <w:rsid w:val="00260568"/>
    <w:rsid w:val="002608DC"/>
    <w:rsid w:val="0026780A"/>
    <w:rsid w:val="002712E7"/>
    <w:rsid w:val="00271C82"/>
    <w:rsid w:val="002724C9"/>
    <w:rsid w:val="0027319D"/>
    <w:rsid w:val="0027505E"/>
    <w:rsid w:val="00275AC0"/>
    <w:rsid w:val="0027629B"/>
    <w:rsid w:val="00282C04"/>
    <w:rsid w:val="0028589B"/>
    <w:rsid w:val="002936A8"/>
    <w:rsid w:val="002952E4"/>
    <w:rsid w:val="00296275"/>
    <w:rsid w:val="002A433D"/>
    <w:rsid w:val="002A43A9"/>
    <w:rsid w:val="002A70A3"/>
    <w:rsid w:val="002B36F2"/>
    <w:rsid w:val="002B4E8D"/>
    <w:rsid w:val="002B68FC"/>
    <w:rsid w:val="002C08F6"/>
    <w:rsid w:val="002C33B8"/>
    <w:rsid w:val="002C565E"/>
    <w:rsid w:val="002C574E"/>
    <w:rsid w:val="002D644B"/>
    <w:rsid w:val="002D669E"/>
    <w:rsid w:val="002D6C88"/>
    <w:rsid w:val="002E0486"/>
    <w:rsid w:val="002E1947"/>
    <w:rsid w:val="002E1CFE"/>
    <w:rsid w:val="00300EFB"/>
    <w:rsid w:val="00301F4A"/>
    <w:rsid w:val="00302F76"/>
    <w:rsid w:val="0030519F"/>
    <w:rsid w:val="003069AB"/>
    <w:rsid w:val="00307D2A"/>
    <w:rsid w:val="0031259D"/>
    <w:rsid w:val="00312763"/>
    <w:rsid w:val="00316EAB"/>
    <w:rsid w:val="003207F4"/>
    <w:rsid w:val="00322DD9"/>
    <w:rsid w:val="00332D9D"/>
    <w:rsid w:val="00333BDB"/>
    <w:rsid w:val="00334BFA"/>
    <w:rsid w:val="0034697A"/>
    <w:rsid w:val="00350317"/>
    <w:rsid w:val="00350C24"/>
    <w:rsid w:val="0035407A"/>
    <w:rsid w:val="00363573"/>
    <w:rsid w:val="0036418C"/>
    <w:rsid w:val="0036520B"/>
    <w:rsid w:val="003662C5"/>
    <w:rsid w:val="00366E23"/>
    <w:rsid w:val="00367506"/>
    <w:rsid w:val="00373D5E"/>
    <w:rsid w:val="00374B8A"/>
    <w:rsid w:val="00376837"/>
    <w:rsid w:val="00380574"/>
    <w:rsid w:val="00386873"/>
    <w:rsid w:val="00394E83"/>
    <w:rsid w:val="003978EB"/>
    <w:rsid w:val="003A1462"/>
    <w:rsid w:val="003A297E"/>
    <w:rsid w:val="003A2A2E"/>
    <w:rsid w:val="003A4C3C"/>
    <w:rsid w:val="003A580C"/>
    <w:rsid w:val="003A5C5B"/>
    <w:rsid w:val="003A797B"/>
    <w:rsid w:val="003C2B46"/>
    <w:rsid w:val="003C306A"/>
    <w:rsid w:val="003C376F"/>
    <w:rsid w:val="003C638C"/>
    <w:rsid w:val="003C7F30"/>
    <w:rsid w:val="003D08D0"/>
    <w:rsid w:val="003D15EE"/>
    <w:rsid w:val="003D30C9"/>
    <w:rsid w:val="003D3506"/>
    <w:rsid w:val="003D4CE8"/>
    <w:rsid w:val="003D515C"/>
    <w:rsid w:val="003D7D89"/>
    <w:rsid w:val="003E2EB7"/>
    <w:rsid w:val="003E52CC"/>
    <w:rsid w:val="003E5750"/>
    <w:rsid w:val="003E6856"/>
    <w:rsid w:val="003E6D83"/>
    <w:rsid w:val="003E731B"/>
    <w:rsid w:val="003F141B"/>
    <w:rsid w:val="003F3544"/>
    <w:rsid w:val="003F5C57"/>
    <w:rsid w:val="003F67F4"/>
    <w:rsid w:val="003F7275"/>
    <w:rsid w:val="00405D92"/>
    <w:rsid w:val="004102DA"/>
    <w:rsid w:val="004106BE"/>
    <w:rsid w:val="00423F17"/>
    <w:rsid w:val="00424BDC"/>
    <w:rsid w:val="00425DB0"/>
    <w:rsid w:val="00426671"/>
    <w:rsid w:val="00431811"/>
    <w:rsid w:val="004352A9"/>
    <w:rsid w:val="00436730"/>
    <w:rsid w:val="00437727"/>
    <w:rsid w:val="00444104"/>
    <w:rsid w:val="0044721C"/>
    <w:rsid w:val="00447BE8"/>
    <w:rsid w:val="00453E66"/>
    <w:rsid w:val="00456797"/>
    <w:rsid w:val="00462718"/>
    <w:rsid w:val="00463DA3"/>
    <w:rsid w:val="00464C85"/>
    <w:rsid w:val="00465815"/>
    <w:rsid w:val="00466A71"/>
    <w:rsid w:val="00470ECF"/>
    <w:rsid w:val="00473677"/>
    <w:rsid w:val="004752AD"/>
    <w:rsid w:val="00477104"/>
    <w:rsid w:val="0048403B"/>
    <w:rsid w:val="00484C37"/>
    <w:rsid w:val="0048621C"/>
    <w:rsid w:val="00487049"/>
    <w:rsid w:val="00493C5E"/>
    <w:rsid w:val="0049471A"/>
    <w:rsid w:val="004B05D2"/>
    <w:rsid w:val="004B0B24"/>
    <w:rsid w:val="004B15A7"/>
    <w:rsid w:val="004B2918"/>
    <w:rsid w:val="004B2D49"/>
    <w:rsid w:val="004B2E04"/>
    <w:rsid w:val="004B3ED8"/>
    <w:rsid w:val="004B56F4"/>
    <w:rsid w:val="004B585D"/>
    <w:rsid w:val="004B6087"/>
    <w:rsid w:val="004C1DD7"/>
    <w:rsid w:val="004C549A"/>
    <w:rsid w:val="004D00AF"/>
    <w:rsid w:val="004D4299"/>
    <w:rsid w:val="004D551B"/>
    <w:rsid w:val="004E2DE2"/>
    <w:rsid w:val="004F000D"/>
    <w:rsid w:val="004F107D"/>
    <w:rsid w:val="004F46A9"/>
    <w:rsid w:val="004F64D3"/>
    <w:rsid w:val="00504F3D"/>
    <w:rsid w:val="00507359"/>
    <w:rsid w:val="005109A4"/>
    <w:rsid w:val="00514635"/>
    <w:rsid w:val="005160D8"/>
    <w:rsid w:val="00517D6D"/>
    <w:rsid w:val="00523913"/>
    <w:rsid w:val="005243EA"/>
    <w:rsid w:val="00526FE8"/>
    <w:rsid w:val="00527A3B"/>
    <w:rsid w:val="00530833"/>
    <w:rsid w:val="00535551"/>
    <w:rsid w:val="0053708A"/>
    <w:rsid w:val="0054039A"/>
    <w:rsid w:val="005408E6"/>
    <w:rsid w:val="00543291"/>
    <w:rsid w:val="005443B9"/>
    <w:rsid w:val="005463CF"/>
    <w:rsid w:val="0054799E"/>
    <w:rsid w:val="00547F95"/>
    <w:rsid w:val="005501E5"/>
    <w:rsid w:val="0055665B"/>
    <w:rsid w:val="005609E7"/>
    <w:rsid w:val="00561687"/>
    <w:rsid w:val="00567253"/>
    <w:rsid w:val="005700BA"/>
    <w:rsid w:val="00572C49"/>
    <w:rsid w:val="00573E82"/>
    <w:rsid w:val="00574452"/>
    <w:rsid w:val="00574F5F"/>
    <w:rsid w:val="00581548"/>
    <w:rsid w:val="0058555C"/>
    <w:rsid w:val="00587681"/>
    <w:rsid w:val="00590AD7"/>
    <w:rsid w:val="00591453"/>
    <w:rsid w:val="0059184C"/>
    <w:rsid w:val="00592B46"/>
    <w:rsid w:val="00593CFF"/>
    <w:rsid w:val="00597606"/>
    <w:rsid w:val="005A026B"/>
    <w:rsid w:val="005A0CD8"/>
    <w:rsid w:val="005A2CF2"/>
    <w:rsid w:val="005A7039"/>
    <w:rsid w:val="005B1595"/>
    <w:rsid w:val="005B1C0C"/>
    <w:rsid w:val="005B4FC7"/>
    <w:rsid w:val="005B7D55"/>
    <w:rsid w:val="005B7F8C"/>
    <w:rsid w:val="005C541A"/>
    <w:rsid w:val="005D0F34"/>
    <w:rsid w:val="005D0FCF"/>
    <w:rsid w:val="005D2C18"/>
    <w:rsid w:val="005D3DA2"/>
    <w:rsid w:val="005E0AE0"/>
    <w:rsid w:val="005E1565"/>
    <w:rsid w:val="005E25B1"/>
    <w:rsid w:val="005E5C39"/>
    <w:rsid w:val="005F3C03"/>
    <w:rsid w:val="005F3D7C"/>
    <w:rsid w:val="0060557E"/>
    <w:rsid w:val="006057E2"/>
    <w:rsid w:val="0060753F"/>
    <w:rsid w:val="00607F39"/>
    <w:rsid w:val="00611AB0"/>
    <w:rsid w:val="0061229E"/>
    <w:rsid w:val="0061376F"/>
    <w:rsid w:val="00617239"/>
    <w:rsid w:val="00617F08"/>
    <w:rsid w:val="00620A47"/>
    <w:rsid w:val="00621F23"/>
    <w:rsid w:val="00622643"/>
    <w:rsid w:val="00627DB5"/>
    <w:rsid w:val="00630849"/>
    <w:rsid w:val="00630DCD"/>
    <w:rsid w:val="00632DA2"/>
    <w:rsid w:val="00633FE1"/>
    <w:rsid w:val="00635E03"/>
    <w:rsid w:val="00637A8F"/>
    <w:rsid w:val="0064055A"/>
    <w:rsid w:val="00641325"/>
    <w:rsid w:val="006425AF"/>
    <w:rsid w:val="00645BF0"/>
    <w:rsid w:val="0064637F"/>
    <w:rsid w:val="006473EA"/>
    <w:rsid w:val="00650929"/>
    <w:rsid w:val="0065232E"/>
    <w:rsid w:val="00652AAB"/>
    <w:rsid w:val="00652AB6"/>
    <w:rsid w:val="00654507"/>
    <w:rsid w:val="00654F53"/>
    <w:rsid w:val="00654F7F"/>
    <w:rsid w:val="00656EAA"/>
    <w:rsid w:val="00665496"/>
    <w:rsid w:val="00667BA0"/>
    <w:rsid w:val="0067006D"/>
    <w:rsid w:val="00670534"/>
    <w:rsid w:val="00672772"/>
    <w:rsid w:val="00675CAB"/>
    <w:rsid w:val="00677FD8"/>
    <w:rsid w:val="00681BE8"/>
    <w:rsid w:val="00682896"/>
    <w:rsid w:val="00686592"/>
    <w:rsid w:val="00695784"/>
    <w:rsid w:val="00697FA7"/>
    <w:rsid w:val="006A273E"/>
    <w:rsid w:val="006A4BFC"/>
    <w:rsid w:val="006B0683"/>
    <w:rsid w:val="006B0F65"/>
    <w:rsid w:val="006B254A"/>
    <w:rsid w:val="006B4B19"/>
    <w:rsid w:val="006C0074"/>
    <w:rsid w:val="006C2D19"/>
    <w:rsid w:val="006C37DB"/>
    <w:rsid w:val="006C3B7D"/>
    <w:rsid w:val="006C4B60"/>
    <w:rsid w:val="006C6E0B"/>
    <w:rsid w:val="006C731A"/>
    <w:rsid w:val="006C7E03"/>
    <w:rsid w:val="006D0AF8"/>
    <w:rsid w:val="006D39ED"/>
    <w:rsid w:val="006D43AF"/>
    <w:rsid w:val="006D4AC0"/>
    <w:rsid w:val="006D52A2"/>
    <w:rsid w:val="006D7AA3"/>
    <w:rsid w:val="006E0B00"/>
    <w:rsid w:val="006E2119"/>
    <w:rsid w:val="006E294D"/>
    <w:rsid w:val="006E46BC"/>
    <w:rsid w:val="006E4E09"/>
    <w:rsid w:val="006E5737"/>
    <w:rsid w:val="006E59D7"/>
    <w:rsid w:val="006E7133"/>
    <w:rsid w:val="006E7AD3"/>
    <w:rsid w:val="006F360E"/>
    <w:rsid w:val="006F44F1"/>
    <w:rsid w:val="006F4616"/>
    <w:rsid w:val="00702E27"/>
    <w:rsid w:val="00705E42"/>
    <w:rsid w:val="00706119"/>
    <w:rsid w:val="00711C95"/>
    <w:rsid w:val="00711E86"/>
    <w:rsid w:val="00712A0C"/>
    <w:rsid w:val="00713907"/>
    <w:rsid w:val="007149F8"/>
    <w:rsid w:val="00714AD6"/>
    <w:rsid w:val="00715786"/>
    <w:rsid w:val="0072272D"/>
    <w:rsid w:val="007234EB"/>
    <w:rsid w:val="00723DB7"/>
    <w:rsid w:val="00724B71"/>
    <w:rsid w:val="00726499"/>
    <w:rsid w:val="00726CED"/>
    <w:rsid w:val="00726EC7"/>
    <w:rsid w:val="007316F0"/>
    <w:rsid w:val="00732303"/>
    <w:rsid w:val="00733539"/>
    <w:rsid w:val="007336D0"/>
    <w:rsid w:val="00733936"/>
    <w:rsid w:val="00740CE9"/>
    <w:rsid w:val="00743159"/>
    <w:rsid w:val="00745B32"/>
    <w:rsid w:val="00751464"/>
    <w:rsid w:val="007517DE"/>
    <w:rsid w:val="0075225D"/>
    <w:rsid w:val="0075540D"/>
    <w:rsid w:val="00755858"/>
    <w:rsid w:val="0075616D"/>
    <w:rsid w:val="0075709C"/>
    <w:rsid w:val="007623A0"/>
    <w:rsid w:val="00763EF7"/>
    <w:rsid w:val="00766F3F"/>
    <w:rsid w:val="00767F74"/>
    <w:rsid w:val="0077041A"/>
    <w:rsid w:val="007711B3"/>
    <w:rsid w:val="00771B83"/>
    <w:rsid w:val="00773448"/>
    <w:rsid w:val="00773FF9"/>
    <w:rsid w:val="00775204"/>
    <w:rsid w:val="007752B6"/>
    <w:rsid w:val="00775A80"/>
    <w:rsid w:val="00775AAE"/>
    <w:rsid w:val="00775E9C"/>
    <w:rsid w:val="007768E1"/>
    <w:rsid w:val="0077787B"/>
    <w:rsid w:val="00781073"/>
    <w:rsid w:val="00782299"/>
    <w:rsid w:val="00783922"/>
    <w:rsid w:val="00784FC8"/>
    <w:rsid w:val="00790362"/>
    <w:rsid w:val="00793B62"/>
    <w:rsid w:val="007946AB"/>
    <w:rsid w:val="00795BA9"/>
    <w:rsid w:val="00796F8B"/>
    <w:rsid w:val="007A2882"/>
    <w:rsid w:val="007A2949"/>
    <w:rsid w:val="007A35EA"/>
    <w:rsid w:val="007A493D"/>
    <w:rsid w:val="007A4E78"/>
    <w:rsid w:val="007A5264"/>
    <w:rsid w:val="007A796A"/>
    <w:rsid w:val="007B12BB"/>
    <w:rsid w:val="007B48BE"/>
    <w:rsid w:val="007C1C34"/>
    <w:rsid w:val="007C25C1"/>
    <w:rsid w:val="007C2807"/>
    <w:rsid w:val="007C62D7"/>
    <w:rsid w:val="007D3C87"/>
    <w:rsid w:val="007D633D"/>
    <w:rsid w:val="007D7868"/>
    <w:rsid w:val="007E0F00"/>
    <w:rsid w:val="007E0F68"/>
    <w:rsid w:val="007E34FD"/>
    <w:rsid w:val="007E3BF8"/>
    <w:rsid w:val="007E50CD"/>
    <w:rsid w:val="007E7C81"/>
    <w:rsid w:val="007F30A0"/>
    <w:rsid w:val="007F3F0A"/>
    <w:rsid w:val="008003C4"/>
    <w:rsid w:val="00804252"/>
    <w:rsid w:val="00805004"/>
    <w:rsid w:val="00814562"/>
    <w:rsid w:val="0081743D"/>
    <w:rsid w:val="00817C99"/>
    <w:rsid w:val="00822C9D"/>
    <w:rsid w:val="00823B4B"/>
    <w:rsid w:val="00825A4D"/>
    <w:rsid w:val="00835795"/>
    <w:rsid w:val="00836212"/>
    <w:rsid w:val="008403C4"/>
    <w:rsid w:val="00841431"/>
    <w:rsid w:val="00841EC1"/>
    <w:rsid w:val="0084265C"/>
    <w:rsid w:val="0084268F"/>
    <w:rsid w:val="00843FFA"/>
    <w:rsid w:val="008446F5"/>
    <w:rsid w:val="008457BC"/>
    <w:rsid w:val="00846518"/>
    <w:rsid w:val="00846A33"/>
    <w:rsid w:val="00850E61"/>
    <w:rsid w:val="008512E6"/>
    <w:rsid w:val="00852428"/>
    <w:rsid w:val="008535DE"/>
    <w:rsid w:val="00854739"/>
    <w:rsid w:val="00865066"/>
    <w:rsid w:val="00871A27"/>
    <w:rsid w:val="00872F16"/>
    <w:rsid w:val="0088027A"/>
    <w:rsid w:val="00881C71"/>
    <w:rsid w:val="00881D06"/>
    <w:rsid w:val="008830E4"/>
    <w:rsid w:val="0088349A"/>
    <w:rsid w:val="008848F0"/>
    <w:rsid w:val="00886585"/>
    <w:rsid w:val="0089043D"/>
    <w:rsid w:val="008937BE"/>
    <w:rsid w:val="0089391C"/>
    <w:rsid w:val="008945E1"/>
    <w:rsid w:val="008961FA"/>
    <w:rsid w:val="0089730C"/>
    <w:rsid w:val="008A2B98"/>
    <w:rsid w:val="008A36B7"/>
    <w:rsid w:val="008A3BBA"/>
    <w:rsid w:val="008A431A"/>
    <w:rsid w:val="008A5CCF"/>
    <w:rsid w:val="008A66CF"/>
    <w:rsid w:val="008A76CA"/>
    <w:rsid w:val="008A7DDE"/>
    <w:rsid w:val="008B22E3"/>
    <w:rsid w:val="008B2D01"/>
    <w:rsid w:val="008B42E7"/>
    <w:rsid w:val="008B54AE"/>
    <w:rsid w:val="008C2BC1"/>
    <w:rsid w:val="008C69D2"/>
    <w:rsid w:val="008D1224"/>
    <w:rsid w:val="008D1E28"/>
    <w:rsid w:val="008D43DD"/>
    <w:rsid w:val="008D4801"/>
    <w:rsid w:val="008D639A"/>
    <w:rsid w:val="008E0D2B"/>
    <w:rsid w:val="008E102F"/>
    <w:rsid w:val="008E364C"/>
    <w:rsid w:val="008E4B04"/>
    <w:rsid w:val="008E5A86"/>
    <w:rsid w:val="008E6964"/>
    <w:rsid w:val="008E7B3E"/>
    <w:rsid w:val="008F0F19"/>
    <w:rsid w:val="008F448B"/>
    <w:rsid w:val="008F46F5"/>
    <w:rsid w:val="008F5694"/>
    <w:rsid w:val="008F6925"/>
    <w:rsid w:val="008F7B7D"/>
    <w:rsid w:val="00900860"/>
    <w:rsid w:val="00904FD8"/>
    <w:rsid w:val="00906278"/>
    <w:rsid w:val="009062B1"/>
    <w:rsid w:val="00910F85"/>
    <w:rsid w:val="009131A6"/>
    <w:rsid w:val="00915039"/>
    <w:rsid w:val="00922AC4"/>
    <w:rsid w:val="00922E2C"/>
    <w:rsid w:val="00924834"/>
    <w:rsid w:val="00925EC9"/>
    <w:rsid w:val="00926385"/>
    <w:rsid w:val="009321F7"/>
    <w:rsid w:val="009326CC"/>
    <w:rsid w:val="00942D51"/>
    <w:rsid w:val="00944516"/>
    <w:rsid w:val="00946754"/>
    <w:rsid w:val="00946B91"/>
    <w:rsid w:val="00953DAE"/>
    <w:rsid w:val="009550F7"/>
    <w:rsid w:val="00955987"/>
    <w:rsid w:val="00957506"/>
    <w:rsid w:val="0096410E"/>
    <w:rsid w:val="009661D5"/>
    <w:rsid w:val="0098173B"/>
    <w:rsid w:val="009824C9"/>
    <w:rsid w:val="0098523F"/>
    <w:rsid w:val="0099516A"/>
    <w:rsid w:val="00996029"/>
    <w:rsid w:val="009A0E8B"/>
    <w:rsid w:val="009A46A6"/>
    <w:rsid w:val="009A4E11"/>
    <w:rsid w:val="009A5AEA"/>
    <w:rsid w:val="009A6429"/>
    <w:rsid w:val="009B7627"/>
    <w:rsid w:val="009C5C3B"/>
    <w:rsid w:val="009C674B"/>
    <w:rsid w:val="009C738E"/>
    <w:rsid w:val="009D1BC8"/>
    <w:rsid w:val="009D3480"/>
    <w:rsid w:val="009D7B9C"/>
    <w:rsid w:val="009E1B19"/>
    <w:rsid w:val="009E432B"/>
    <w:rsid w:val="009E432C"/>
    <w:rsid w:val="009F06D5"/>
    <w:rsid w:val="009F20C7"/>
    <w:rsid w:val="009F2A40"/>
    <w:rsid w:val="009F3BA3"/>
    <w:rsid w:val="009F5971"/>
    <w:rsid w:val="009F673B"/>
    <w:rsid w:val="00A02790"/>
    <w:rsid w:val="00A0326A"/>
    <w:rsid w:val="00A03294"/>
    <w:rsid w:val="00A048DE"/>
    <w:rsid w:val="00A15BAA"/>
    <w:rsid w:val="00A21177"/>
    <w:rsid w:val="00A22A79"/>
    <w:rsid w:val="00A23018"/>
    <w:rsid w:val="00A2389C"/>
    <w:rsid w:val="00A23FB6"/>
    <w:rsid w:val="00A24C9B"/>
    <w:rsid w:val="00A2745F"/>
    <w:rsid w:val="00A30F7A"/>
    <w:rsid w:val="00A32093"/>
    <w:rsid w:val="00A33116"/>
    <w:rsid w:val="00A33319"/>
    <w:rsid w:val="00A45A02"/>
    <w:rsid w:val="00A575B3"/>
    <w:rsid w:val="00A61872"/>
    <w:rsid w:val="00A63323"/>
    <w:rsid w:val="00A63B65"/>
    <w:rsid w:val="00A754FD"/>
    <w:rsid w:val="00A82CF2"/>
    <w:rsid w:val="00A85DBF"/>
    <w:rsid w:val="00A90EC0"/>
    <w:rsid w:val="00A90F5C"/>
    <w:rsid w:val="00A95FA0"/>
    <w:rsid w:val="00A97ECD"/>
    <w:rsid w:val="00AA2812"/>
    <w:rsid w:val="00AA40B5"/>
    <w:rsid w:val="00AA4C8D"/>
    <w:rsid w:val="00AA5881"/>
    <w:rsid w:val="00AA5AE5"/>
    <w:rsid w:val="00AB1AEA"/>
    <w:rsid w:val="00AB1BDC"/>
    <w:rsid w:val="00AB404E"/>
    <w:rsid w:val="00AB6E1E"/>
    <w:rsid w:val="00AB72D7"/>
    <w:rsid w:val="00AC19EF"/>
    <w:rsid w:val="00AC4A54"/>
    <w:rsid w:val="00AC6DB0"/>
    <w:rsid w:val="00AD0953"/>
    <w:rsid w:val="00AD4CB3"/>
    <w:rsid w:val="00AD634C"/>
    <w:rsid w:val="00AD73C5"/>
    <w:rsid w:val="00AE08F3"/>
    <w:rsid w:val="00AE0B5F"/>
    <w:rsid w:val="00AE23BB"/>
    <w:rsid w:val="00AE2927"/>
    <w:rsid w:val="00AE67C1"/>
    <w:rsid w:val="00AF40A5"/>
    <w:rsid w:val="00AF477A"/>
    <w:rsid w:val="00AF5803"/>
    <w:rsid w:val="00AF5836"/>
    <w:rsid w:val="00B00758"/>
    <w:rsid w:val="00B052CE"/>
    <w:rsid w:val="00B1002B"/>
    <w:rsid w:val="00B14BD0"/>
    <w:rsid w:val="00B16D14"/>
    <w:rsid w:val="00B21119"/>
    <w:rsid w:val="00B21A03"/>
    <w:rsid w:val="00B279DE"/>
    <w:rsid w:val="00B34752"/>
    <w:rsid w:val="00B35C0B"/>
    <w:rsid w:val="00B36420"/>
    <w:rsid w:val="00B372AE"/>
    <w:rsid w:val="00B42908"/>
    <w:rsid w:val="00B44314"/>
    <w:rsid w:val="00B44960"/>
    <w:rsid w:val="00B46EA8"/>
    <w:rsid w:val="00B50F7F"/>
    <w:rsid w:val="00B51F21"/>
    <w:rsid w:val="00B522D4"/>
    <w:rsid w:val="00B55CE7"/>
    <w:rsid w:val="00B55D77"/>
    <w:rsid w:val="00B56A5D"/>
    <w:rsid w:val="00B56BFD"/>
    <w:rsid w:val="00B56CBA"/>
    <w:rsid w:val="00B60644"/>
    <w:rsid w:val="00B60CD3"/>
    <w:rsid w:val="00B66887"/>
    <w:rsid w:val="00B70C01"/>
    <w:rsid w:val="00B72347"/>
    <w:rsid w:val="00B72C4B"/>
    <w:rsid w:val="00B73825"/>
    <w:rsid w:val="00B75192"/>
    <w:rsid w:val="00B9202D"/>
    <w:rsid w:val="00B92C25"/>
    <w:rsid w:val="00B9431C"/>
    <w:rsid w:val="00B9777D"/>
    <w:rsid w:val="00BA6288"/>
    <w:rsid w:val="00BA7385"/>
    <w:rsid w:val="00BA7468"/>
    <w:rsid w:val="00BA7915"/>
    <w:rsid w:val="00BB3288"/>
    <w:rsid w:val="00BB44F7"/>
    <w:rsid w:val="00BB7656"/>
    <w:rsid w:val="00BC033E"/>
    <w:rsid w:val="00BC69CA"/>
    <w:rsid w:val="00BC7552"/>
    <w:rsid w:val="00BD0099"/>
    <w:rsid w:val="00BD13F7"/>
    <w:rsid w:val="00BD32A6"/>
    <w:rsid w:val="00BE17ED"/>
    <w:rsid w:val="00BE7C21"/>
    <w:rsid w:val="00BF029D"/>
    <w:rsid w:val="00BF0337"/>
    <w:rsid w:val="00BF14E4"/>
    <w:rsid w:val="00BF326E"/>
    <w:rsid w:val="00BF4FB9"/>
    <w:rsid w:val="00BF5071"/>
    <w:rsid w:val="00BF5729"/>
    <w:rsid w:val="00BF62D3"/>
    <w:rsid w:val="00BF64CF"/>
    <w:rsid w:val="00C02596"/>
    <w:rsid w:val="00C05D04"/>
    <w:rsid w:val="00C071F1"/>
    <w:rsid w:val="00C07BAD"/>
    <w:rsid w:val="00C122F8"/>
    <w:rsid w:val="00C200B4"/>
    <w:rsid w:val="00C23331"/>
    <w:rsid w:val="00C23F43"/>
    <w:rsid w:val="00C24CD1"/>
    <w:rsid w:val="00C25E11"/>
    <w:rsid w:val="00C32891"/>
    <w:rsid w:val="00C34C2B"/>
    <w:rsid w:val="00C37CEF"/>
    <w:rsid w:val="00C40016"/>
    <w:rsid w:val="00C41FEE"/>
    <w:rsid w:val="00C42228"/>
    <w:rsid w:val="00C46A0E"/>
    <w:rsid w:val="00C50248"/>
    <w:rsid w:val="00C502C5"/>
    <w:rsid w:val="00C51622"/>
    <w:rsid w:val="00C52CAF"/>
    <w:rsid w:val="00C53534"/>
    <w:rsid w:val="00C53568"/>
    <w:rsid w:val="00C54CA9"/>
    <w:rsid w:val="00C55E03"/>
    <w:rsid w:val="00C574CF"/>
    <w:rsid w:val="00C60348"/>
    <w:rsid w:val="00C60FAD"/>
    <w:rsid w:val="00C61732"/>
    <w:rsid w:val="00C61D65"/>
    <w:rsid w:val="00C66DC6"/>
    <w:rsid w:val="00C70497"/>
    <w:rsid w:val="00C75165"/>
    <w:rsid w:val="00C75F1D"/>
    <w:rsid w:val="00C77030"/>
    <w:rsid w:val="00C80662"/>
    <w:rsid w:val="00C80BE6"/>
    <w:rsid w:val="00C814C7"/>
    <w:rsid w:val="00C822BD"/>
    <w:rsid w:val="00C85379"/>
    <w:rsid w:val="00C91D47"/>
    <w:rsid w:val="00CA2035"/>
    <w:rsid w:val="00CA2F9C"/>
    <w:rsid w:val="00CA319D"/>
    <w:rsid w:val="00CA45AD"/>
    <w:rsid w:val="00CB38F0"/>
    <w:rsid w:val="00CB48EA"/>
    <w:rsid w:val="00CB6E47"/>
    <w:rsid w:val="00CC1B5B"/>
    <w:rsid w:val="00CC1F57"/>
    <w:rsid w:val="00CC200F"/>
    <w:rsid w:val="00CC7354"/>
    <w:rsid w:val="00CD5863"/>
    <w:rsid w:val="00CD5E31"/>
    <w:rsid w:val="00CD6F8F"/>
    <w:rsid w:val="00CE36DE"/>
    <w:rsid w:val="00CE3BB0"/>
    <w:rsid w:val="00CE5F18"/>
    <w:rsid w:val="00CE6D6D"/>
    <w:rsid w:val="00CE7695"/>
    <w:rsid w:val="00CF75DD"/>
    <w:rsid w:val="00D02195"/>
    <w:rsid w:val="00D04617"/>
    <w:rsid w:val="00D058A2"/>
    <w:rsid w:val="00D13EA6"/>
    <w:rsid w:val="00D14BA2"/>
    <w:rsid w:val="00D1543E"/>
    <w:rsid w:val="00D17C73"/>
    <w:rsid w:val="00D20A08"/>
    <w:rsid w:val="00D23BDD"/>
    <w:rsid w:val="00D23EF4"/>
    <w:rsid w:val="00D278F6"/>
    <w:rsid w:val="00D27E44"/>
    <w:rsid w:val="00D33109"/>
    <w:rsid w:val="00D342E1"/>
    <w:rsid w:val="00D344D4"/>
    <w:rsid w:val="00D36278"/>
    <w:rsid w:val="00D4277A"/>
    <w:rsid w:val="00D43718"/>
    <w:rsid w:val="00D51177"/>
    <w:rsid w:val="00D53123"/>
    <w:rsid w:val="00D54DD8"/>
    <w:rsid w:val="00D56E36"/>
    <w:rsid w:val="00D57D95"/>
    <w:rsid w:val="00D57E7C"/>
    <w:rsid w:val="00D62F26"/>
    <w:rsid w:val="00D648E0"/>
    <w:rsid w:val="00D673BE"/>
    <w:rsid w:val="00D674E8"/>
    <w:rsid w:val="00D71917"/>
    <w:rsid w:val="00D746EC"/>
    <w:rsid w:val="00D74B1F"/>
    <w:rsid w:val="00D75D1E"/>
    <w:rsid w:val="00D77891"/>
    <w:rsid w:val="00D778E7"/>
    <w:rsid w:val="00D8169D"/>
    <w:rsid w:val="00D85DC3"/>
    <w:rsid w:val="00D8757A"/>
    <w:rsid w:val="00D92185"/>
    <w:rsid w:val="00DA163C"/>
    <w:rsid w:val="00DA5309"/>
    <w:rsid w:val="00DA5B36"/>
    <w:rsid w:val="00DA6743"/>
    <w:rsid w:val="00DB3953"/>
    <w:rsid w:val="00DB6E5B"/>
    <w:rsid w:val="00DC1B5A"/>
    <w:rsid w:val="00DC4A61"/>
    <w:rsid w:val="00DC4C8C"/>
    <w:rsid w:val="00DC771A"/>
    <w:rsid w:val="00DD105D"/>
    <w:rsid w:val="00DD3597"/>
    <w:rsid w:val="00DD535F"/>
    <w:rsid w:val="00DD7481"/>
    <w:rsid w:val="00DE1870"/>
    <w:rsid w:val="00DE5569"/>
    <w:rsid w:val="00DE684A"/>
    <w:rsid w:val="00DF0027"/>
    <w:rsid w:val="00DF26FD"/>
    <w:rsid w:val="00DF28E8"/>
    <w:rsid w:val="00DF4991"/>
    <w:rsid w:val="00DF5724"/>
    <w:rsid w:val="00DF5965"/>
    <w:rsid w:val="00DF649E"/>
    <w:rsid w:val="00E051EB"/>
    <w:rsid w:val="00E11138"/>
    <w:rsid w:val="00E13EEA"/>
    <w:rsid w:val="00E153B3"/>
    <w:rsid w:val="00E22F32"/>
    <w:rsid w:val="00E24FC1"/>
    <w:rsid w:val="00E31EF1"/>
    <w:rsid w:val="00E40B63"/>
    <w:rsid w:val="00E42833"/>
    <w:rsid w:val="00E433A1"/>
    <w:rsid w:val="00E45604"/>
    <w:rsid w:val="00E478B8"/>
    <w:rsid w:val="00E47D88"/>
    <w:rsid w:val="00E505BB"/>
    <w:rsid w:val="00E529DF"/>
    <w:rsid w:val="00E5350E"/>
    <w:rsid w:val="00E55951"/>
    <w:rsid w:val="00E55C1B"/>
    <w:rsid w:val="00E628CB"/>
    <w:rsid w:val="00E63049"/>
    <w:rsid w:val="00E63FF8"/>
    <w:rsid w:val="00E66106"/>
    <w:rsid w:val="00E663A8"/>
    <w:rsid w:val="00E664D2"/>
    <w:rsid w:val="00E67742"/>
    <w:rsid w:val="00E70C3C"/>
    <w:rsid w:val="00E72A37"/>
    <w:rsid w:val="00E75C34"/>
    <w:rsid w:val="00E75E4D"/>
    <w:rsid w:val="00E76D9A"/>
    <w:rsid w:val="00E806CE"/>
    <w:rsid w:val="00E81C13"/>
    <w:rsid w:val="00E81C94"/>
    <w:rsid w:val="00E81D3C"/>
    <w:rsid w:val="00E84891"/>
    <w:rsid w:val="00E85FED"/>
    <w:rsid w:val="00E86391"/>
    <w:rsid w:val="00E927D3"/>
    <w:rsid w:val="00E929AD"/>
    <w:rsid w:val="00E94220"/>
    <w:rsid w:val="00E948E1"/>
    <w:rsid w:val="00E94D60"/>
    <w:rsid w:val="00EA25BB"/>
    <w:rsid w:val="00EA702C"/>
    <w:rsid w:val="00EA7783"/>
    <w:rsid w:val="00EB1F93"/>
    <w:rsid w:val="00EB23F2"/>
    <w:rsid w:val="00EB3138"/>
    <w:rsid w:val="00EB35AB"/>
    <w:rsid w:val="00EB3B4A"/>
    <w:rsid w:val="00EB56F7"/>
    <w:rsid w:val="00EC1C8F"/>
    <w:rsid w:val="00EC4875"/>
    <w:rsid w:val="00EC58FD"/>
    <w:rsid w:val="00EC6105"/>
    <w:rsid w:val="00ED02FF"/>
    <w:rsid w:val="00ED0FA5"/>
    <w:rsid w:val="00ED1A65"/>
    <w:rsid w:val="00ED4E93"/>
    <w:rsid w:val="00ED63F6"/>
    <w:rsid w:val="00EF085E"/>
    <w:rsid w:val="00EF1C24"/>
    <w:rsid w:val="00EF2A74"/>
    <w:rsid w:val="00EF4E42"/>
    <w:rsid w:val="00EF5652"/>
    <w:rsid w:val="00EF6351"/>
    <w:rsid w:val="00F0001D"/>
    <w:rsid w:val="00F06D62"/>
    <w:rsid w:val="00F16A3C"/>
    <w:rsid w:val="00F17D36"/>
    <w:rsid w:val="00F203FF"/>
    <w:rsid w:val="00F20DA2"/>
    <w:rsid w:val="00F21A66"/>
    <w:rsid w:val="00F24E10"/>
    <w:rsid w:val="00F26452"/>
    <w:rsid w:val="00F32DD0"/>
    <w:rsid w:val="00F33F95"/>
    <w:rsid w:val="00F34044"/>
    <w:rsid w:val="00F344BE"/>
    <w:rsid w:val="00F345DC"/>
    <w:rsid w:val="00F35177"/>
    <w:rsid w:val="00F403EF"/>
    <w:rsid w:val="00F40560"/>
    <w:rsid w:val="00F41E55"/>
    <w:rsid w:val="00F44D3C"/>
    <w:rsid w:val="00F44EF6"/>
    <w:rsid w:val="00F46231"/>
    <w:rsid w:val="00F46934"/>
    <w:rsid w:val="00F50A93"/>
    <w:rsid w:val="00F5288C"/>
    <w:rsid w:val="00F52AD9"/>
    <w:rsid w:val="00F53325"/>
    <w:rsid w:val="00F53A16"/>
    <w:rsid w:val="00F61457"/>
    <w:rsid w:val="00F62461"/>
    <w:rsid w:val="00F64959"/>
    <w:rsid w:val="00F67CD2"/>
    <w:rsid w:val="00F70767"/>
    <w:rsid w:val="00F749BC"/>
    <w:rsid w:val="00F74AE9"/>
    <w:rsid w:val="00F77C76"/>
    <w:rsid w:val="00F80FAE"/>
    <w:rsid w:val="00F82FCC"/>
    <w:rsid w:val="00F84402"/>
    <w:rsid w:val="00F860D2"/>
    <w:rsid w:val="00F914C3"/>
    <w:rsid w:val="00F96712"/>
    <w:rsid w:val="00FA0115"/>
    <w:rsid w:val="00FA1137"/>
    <w:rsid w:val="00FA37BC"/>
    <w:rsid w:val="00FA587C"/>
    <w:rsid w:val="00FB22DC"/>
    <w:rsid w:val="00FB2897"/>
    <w:rsid w:val="00FB310D"/>
    <w:rsid w:val="00FB4E2D"/>
    <w:rsid w:val="00FB62EC"/>
    <w:rsid w:val="00FC50BE"/>
    <w:rsid w:val="00FC6692"/>
    <w:rsid w:val="00FD023D"/>
    <w:rsid w:val="00FD1BC3"/>
    <w:rsid w:val="00FD3907"/>
    <w:rsid w:val="00FE5BF9"/>
    <w:rsid w:val="00FF1BB4"/>
    <w:rsid w:val="00FF2225"/>
    <w:rsid w:val="00FF2D65"/>
    <w:rsid w:val="00FF65B4"/>
    <w:rsid w:val="00FF6C1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78C032"/>
  <w15:docId w15:val="{187286F0-D772-420E-968F-9B4A385AF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3718"/>
    <w:rPr>
      <w:sz w:val="16"/>
      <w:szCs w:val="16"/>
    </w:rPr>
  </w:style>
  <w:style w:type="paragraph" w:styleId="CommentText">
    <w:name w:val="annotation text"/>
    <w:basedOn w:val="Normal"/>
    <w:link w:val="CommentTextChar"/>
    <w:uiPriority w:val="99"/>
    <w:semiHidden/>
    <w:unhideWhenUsed/>
    <w:rsid w:val="00D43718"/>
    <w:pPr>
      <w:spacing w:line="240" w:lineRule="auto"/>
    </w:pPr>
    <w:rPr>
      <w:sz w:val="20"/>
      <w:szCs w:val="20"/>
    </w:rPr>
  </w:style>
  <w:style w:type="character" w:customStyle="1" w:styleId="CommentTextChar">
    <w:name w:val="Comment Text Char"/>
    <w:basedOn w:val="DefaultParagraphFont"/>
    <w:link w:val="CommentText"/>
    <w:uiPriority w:val="99"/>
    <w:semiHidden/>
    <w:rsid w:val="00D43718"/>
    <w:rPr>
      <w:sz w:val="20"/>
      <w:szCs w:val="20"/>
    </w:rPr>
  </w:style>
  <w:style w:type="paragraph" w:styleId="BalloonText">
    <w:name w:val="Balloon Text"/>
    <w:basedOn w:val="Normal"/>
    <w:link w:val="BalloonTextChar"/>
    <w:uiPriority w:val="99"/>
    <w:semiHidden/>
    <w:unhideWhenUsed/>
    <w:rsid w:val="00D437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3718"/>
    <w:rPr>
      <w:rFonts w:ascii="Segoe UI" w:hAnsi="Segoe UI" w:cs="Segoe UI"/>
      <w:sz w:val="18"/>
      <w:szCs w:val="18"/>
    </w:rPr>
  </w:style>
  <w:style w:type="paragraph" w:styleId="Header">
    <w:name w:val="header"/>
    <w:basedOn w:val="Normal"/>
    <w:link w:val="HeaderChar"/>
    <w:uiPriority w:val="99"/>
    <w:unhideWhenUsed/>
    <w:rsid w:val="002053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53F4"/>
  </w:style>
  <w:style w:type="paragraph" w:styleId="Footer">
    <w:name w:val="footer"/>
    <w:basedOn w:val="Normal"/>
    <w:link w:val="FooterChar"/>
    <w:uiPriority w:val="99"/>
    <w:unhideWhenUsed/>
    <w:rsid w:val="002053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53F4"/>
  </w:style>
  <w:style w:type="character" w:styleId="Hyperlink">
    <w:name w:val="Hyperlink"/>
    <w:basedOn w:val="DefaultParagraphFont"/>
    <w:uiPriority w:val="99"/>
    <w:unhideWhenUsed/>
    <w:rsid w:val="006E2119"/>
    <w:rPr>
      <w:color w:val="0563C1"/>
      <w:u w:val="single"/>
    </w:rPr>
  </w:style>
  <w:style w:type="character" w:styleId="FollowedHyperlink">
    <w:name w:val="FollowedHyperlink"/>
    <w:basedOn w:val="DefaultParagraphFont"/>
    <w:uiPriority w:val="99"/>
    <w:semiHidden/>
    <w:unhideWhenUsed/>
    <w:rsid w:val="006E2119"/>
    <w:rPr>
      <w:color w:val="954F72"/>
      <w:u w:val="single"/>
    </w:rPr>
  </w:style>
  <w:style w:type="paragraph" w:customStyle="1" w:styleId="msonormal0">
    <w:name w:val="msonormal"/>
    <w:basedOn w:val="Normal"/>
    <w:rsid w:val="006E211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5">
    <w:name w:val="xl65"/>
    <w:basedOn w:val="Normal"/>
    <w:rsid w:val="006E2119"/>
    <w:pP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66">
    <w:name w:val="xl66"/>
    <w:basedOn w:val="Normal"/>
    <w:rsid w:val="006E211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67">
    <w:name w:val="xl67"/>
    <w:basedOn w:val="Normal"/>
    <w:rsid w:val="006E2119"/>
    <w:pP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68">
    <w:name w:val="xl68"/>
    <w:basedOn w:val="Normal"/>
    <w:rsid w:val="006E2119"/>
    <w:pP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69">
    <w:name w:val="xl69"/>
    <w:basedOn w:val="Normal"/>
    <w:rsid w:val="006E2119"/>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70">
    <w:name w:val="xl70"/>
    <w:basedOn w:val="Normal"/>
    <w:rsid w:val="006E2119"/>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71">
    <w:name w:val="xl71"/>
    <w:basedOn w:val="Normal"/>
    <w:rsid w:val="006E211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customStyle="1" w:styleId="xl72">
    <w:name w:val="xl72"/>
    <w:basedOn w:val="Normal"/>
    <w:rsid w:val="006E2119"/>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8D43DD"/>
    <w:rPr>
      <w:b/>
      <w:bCs/>
    </w:rPr>
  </w:style>
  <w:style w:type="character" w:customStyle="1" w:styleId="CommentSubjectChar">
    <w:name w:val="Comment Subject Char"/>
    <w:basedOn w:val="CommentTextChar"/>
    <w:link w:val="CommentSubject"/>
    <w:uiPriority w:val="99"/>
    <w:semiHidden/>
    <w:rsid w:val="008D43DD"/>
    <w:rPr>
      <w:b/>
      <w:bCs/>
      <w:sz w:val="20"/>
      <w:szCs w:val="20"/>
    </w:rPr>
  </w:style>
  <w:style w:type="paragraph" w:styleId="HTMLPreformatted">
    <w:name w:val="HTML Preformatted"/>
    <w:basedOn w:val="Normal"/>
    <w:link w:val="HTMLPreformattedChar"/>
    <w:uiPriority w:val="99"/>
    <w:unhideWhenUsed/>
    <w:rsid w:val="005463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5463CF"/>
    <w:rPr>
      <w:rFonts w:ascii="Courier New" w:hAnsi="Courier New" w:cs="Courier New"/>
      <w:sz w:val="20"/>
      <w:szCs w:val="20"/>
      <w:lang w:val="en-US"/>
    </w:rPr>
  </w:style>
  <w:style w:type="paragraph" w:customStyle="1" w:styleId="EndNoteBibliographyTitle">
    <w:name w:val="EndNote Bibliography Title"/>
    <w:basedOn w:val="Normal"/>
    <w:link w:val="EndNoteBibliographyTitleChar"/>
    <w:rsid w:val="00FB62E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B62EC"/>
    <w:rPr>
      <w:rFonts w:ascii="Calibri" w:hAnsi="Calibri"/>
      <w:noProof/>
      <w:lang w:val="en-US"/>
    </w:rPr>
  </w:style>
  <w:style w:type="paragraph" w:customStyle="1" w:styleId="EndNoteBibliography">
    <w:name w:val="EndNote Bibliography"/>
    <w:basedOn w:val="Normal"/>
    <w:link w:val="EndNoteBibliographyChar"/>
    <w:rsid w:val="00FB62E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B62EC"/>
    <w:rPr>
      <w:rFonts w:ascii="Calibri" w:hAnsi="Calibri"/>
      <w:noProof/>
      <w:lang w:val="en-US"/>
    </w:rPr>
  </w:style>
  <w:style w:type="character" w:customStyle="1" w:styleId="UnresolvedMention1">
    <w:name w:val="Unresolved Mention1"/>
    <w:basedOn w:val="DefaultParagraphFont"/>
    <w:uiPriority w:val="99"/>
    <w:semiHidden/>
    <w:unhideWhenUsed/>
    <w:rsid w:val="00FB62EC"/>
    <w:rPr>
      <w:color w:val="808080"/>
      <w:shd w:val="clear" w:color="auto" w:fill="E6E6E6"/>
    </w:rPr>
  </w:style>
  <w:style w:type="character" w:styleId="UnresolvedMention">
    <w:name w:val="Unresolved Mention"/>
    <w:basedOn w:val="DefaultParagraphFont"/>
    <w:uiPriority w:val="99"/>
    <w:semiHidden/>
    <w:unhideWhenUsed/>
    <w:rsid w:val="00F860D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774063">
      <w:bodyDiv w:val="1"/>
      <w:marLeft w:val="0"/>
      <w:marRight w:val="0"/>
      <w:marTop w:val="0"/>
      <w:marBottom w:val="0"/>
      <w:divBdr>
        <w:top w:val="none" w:sz="0" w:space="0" w:color="auto"/>
        <w:left w:val="none" w:sz="0" w:space="0" w:color="auto"/>
        <w:bottom w:val="none" w:sz="0" w:space="0" w:color="auto"/>
        <w:right w:val="none" w:sz="0" w:space="0" w:color="auto"/>
      </w:divBdr>
    </w:div>
    <w:div w:id="356736191">
      <w:bodyDiv w:val="1"/>
      <w:marLeft w:val="0"/>
      <w:marRight w:val="0"/>
      <w:marTop w:val="0"/>
      <w:marBottom w:val="0"/>
      <w:divBdr>
        <w:top w:val="none" w:sz="0" w:space="0" w:color="auto"/>
        <w:left w:val="none" w:sz="0" w:space="0" w:color="auto"/>
        <w:bottom w:val="none" w:sz="0" w:space="0" w:color="auto"/>
        <w:right w:val="none" w:sz="0" w:space="0" w:color="auto"/>
      </w:divBdr>
    </w:div>
    <w:div w:id="403380554">
      <w:bodyDiv w:val="1"/>
      <w:marLeft w:val="0"/>
      <w:marRight w:val="0"/>
      <w:marTop w:val="0"/>
      <w:marBottom w:val="0"/>
      <w:divBdr>
        <w:top w:val="none" w:sz="0" w:space="0" w:color="auto"/>
        <w:left w:val="none" w:sz="0" w:space="0" w:color="auto"/>
        <w:bottom w:val="none" w:sz="0" w:space="0" w:color="auto"/>
        <w:right w:val="none" w:sz="0" w:space="0" w:color="auto"/>
      </w:divBdr>
    </w:div>
    <w:div w:id="575631617">
      <w:bodyDiv w:val="1"/>
      <w:marLeft w:val="0"/>
      <w:marRight w:val="0"/>
      <w:marTop w:val="0"/>
      <w:marBottom w:val="0"/>
      <w:divBdr>
        <w:top w:val="none" w:sz="0" w:space="0" w:color="auto"/>
        <w:left w:val="none" w:sz="0" w:space="0" w:color="auto"/>
        <w:bottom w:val="none" w:sz="0" w:space="0" w:color="auto"/>
        <w:right w:val="none" w:sz="0" w:space="0" w:color="auto"/>
      </w:divBdr>
    </w:div>
    <w:div w:id="1976328932">
      <w:bodyDiv w:val="1"/>
      <w:marLeft w:val="0"/>
      <w:marRight w:val="0"/>
      <w:marTop w:val="0"/>
      <w:marBottom w:val="0"/>
      <w:divBdr>
        <w:top w:val="none" w:sz="0" w:space="0" w:color="auto"/>
        <w:left w:val="none" w:sz="0" w:space="0" w:color="auto"/>
        <w:bottom w:val="none" w:sz="0" w:space="0" w:color="auto"/>
        <w:right w:val="none" w:sz="0" w:space="0" w:color="auto"/>
      </w:divBdr>
    </w:div>
    <w:div w:id="2127919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3" Type="http://schemas.openxmlformats.org/officeDocument/2006/relationships/webSettings" Target="webSettings.xml"/><Relationship Id="rId7" Type="http://schemas.openxmlformats.org/officeDocument/2006/relationships/image" Target="media/image1.jpg"/><Relationship Id="rId12" Type="http://schemas.openxmlformats.org/officeDocument/2006/relationships/image" Target="media/image6.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jp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jpg"/><Relationship Id="rId4" Type="http://schemas.openxmlformats.org/officeDocument/2006/relationships/footnotes" Target="footnotes.xml"/><Relationship Id="rId9" Type="http://schemas.openxmlformats.org/officeDocument/2006/relationships/image" Target="media/image3.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9</Pages>
  <Words>4293</Words>
  <Characters>2447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28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pvdw2@unimelb.edu.au</dc:creator>
  <cp:lastModifiedBy>Angela van de Wouw</cp:lastModifiedBy>
  <cp:revision>5</cp:revision>
  <dcterms:created xsi:type="dcterms:W3CDTF">2018-10-17T21:04:00Z</dcterms:created>
  <dcterms:modified xsi:type="dcterms:W3CDTF">2018-10-18T00:05:00Z</dcterms:modified>
</cp:coreProperties>
</file>